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97CF3F" w14:textId="7BAB5CC6" w:rsidR="00776D32" w:rsidRPr="00956D71" w:rsidRDefault="00776D32" w:rsidP="00191DA2">
      <w:pPr>
        <w:pStyle w:val="Heading1"/>
      </w:pPr>
      <w:bookmarkStart w:id="0" w:name="_GoBack"/>
      <w:bookmarkEnd w:id="0"/>
      <w:r w:rsidRPr="00956D71">
        <w:t>Supplemental material describing the data for the model</w:t>
      </w:r>
    </w:p>
    <w:p w14:paraId="081A5E1D" w14:textId="381A9964" w:rsidR="00F21DEC" w:rsidRPr="00956D71" w:rsidRDefault="006C247F" w:rsidP="00A90661">
      <w:r w:rsidRPr="00956D71">
        <w:tab/>
      </w:r>
      <w:r w:rsidR="00512FBD" w:rsidRPr="00956D71">
        <w:t xml:space="preserve">All excel files an r-scripts are available on the </w:t>
      </w:r>
      <w:proofErr w:type="spellStart"/>
      <w:r w:rsidR="00512FBD" w:rsidRPr="00956D71">
        <w:t>github</w:t>
      </w:r>
      <w:proofErr w:type="spellEnd"/>
      <w:r w:rsidR="00512FBD" w:rsidRPr="00956D71">
        <w:t xml:space="preserve"> site at </w:t>
      </w:r>
      <w:hyperlink r:id="rId7" w:history="1">
        <w:r w:rsidR="00512FBD" w:rsidRPr="00956D71">
          <w:rPr>
            <w:rStyle w:val="Hyperlink"/>
          </w:rPr>
          <w:t>https://github.com/bchasco/COAST_WIDE</w:t>
        </w:r>
      </w:hyperlink>
      <w:r w:rsidR="00512FBD" w:rsidRPr="00956D71">
        <w:t xml:space="preserve">.  The model can be run using the </w:t>
      </w:r>
      <w:proofErr w:type="spellStart"/>
      <w:r w:rsidR="00512FBD" w:rsidRPr="00956D71">
        <w:t>buildModel.r</w:t>
      </w:r>
      <w:proofErr w:type="spellEnd"/>
      <w:r w:rsidR="00512FBD" w:rsidRPr="00956D71">
        <w:t xml:space="preserve"> wrapper.</w:t>
      </w:r>
      <w:r w:rsidR="004721D3" w:rsidRPr="00956D71">
        <w:t xml:space="preserve">  For each section we describe how the data were compiled, the assumption</w:t>
      </w:r>
      <w:r w:rsidR="001F3B16">
        <w:t>s</w:t>
      </w:r>
      <w:r w:rsidR="004721D3" w:rsidRPr="00956D71">
        <w:t xml:space="preserve"> that were made, specific files where the data are located, </w:t>
      </w:r>
      <w:proofErr w:type="gramStart"/>
      <w:r w:rsidR="000C66A0" w:rsidRPr="00956D71">
        <w:t>the</w:t>
      </w:r>
      <w:proofErr w:type="gramEnd"/>
      <w:r w:rsidR="000C66A0" w:rsidRPr="00956D71">
        <w:t xml:space="preserve"> Excel files related to summaries of the data or data interpolations, </w:t>
      </w:r>
      <w:r w:rsidR="004721D3" w:rsidRPr="00956D71">
        <w:t>and r-scripts that are used to read in the files and build the model.</w:t>
      </w:r>
      <w:r w:rsidR="00A92E21" w:rsidRPr="00956D71">
        <w:t xml:space="preserve">  In </w:t>
      </w:r>
      <w:r w:rsidR="00926192" w:rsidRPr="00956D71">
        <w:t xml:space="preserve">an </w:t>
      </w:r>
      <w:r w:rsidR="00A92E21" w:rsidRPr="00956D71">
        <w:t xml:space="preserve">attempt to maintain a clean version of the data without any equations, and in </w:t>
      </w:r>
      <w:r w:rsidR="00926192" w:rsidRPr="00956D71">
        <w:t>an easily readable format</w:t>
      </w:r>
      <w:r w:rsidR="00A92E21" w:rsidRPr="00956D71">
        <w:t>, we placed summary tables in a file labeled “</w:t>
      </w:r>
      <w:proofErr w:type="spellStart"/>
      <w:r w:rsidR="00A92E21" w:rsidRPr="00956D71">
        <w:t>appendixTables.xlxs</w:t>
      </w:r>
      <w:proofErr w:type="spellEnd"/>
      <w:r w:rsidR="00A92E21" w:rsidRPr="00956D71">
        <w:t>”.</w:t>
      </w:r>
    </w:p>
    <w:p w14:paraId="2C213CFB" w14:textId="4C75E198" w:rsidR="005C4C46" w:rsidRPr="00956D71" w:rsidRDefault="00F21DEC" w:rsidP="00A90661">
      <w:r w:rsidRPr="00956D71">
        <w:tab/>
        <w:t xml:space="preserve">Lastly, we constructed a simple bioenergetics model in Excel model (“realityCheck.xlsx”) to assist readers and reviewers </w:t>
      </w:r>
      <w:r w:rsidR="00C5629D" w:rsidRPr="00956D71">
        <w:t xml:space="preserve">to </w:t>
      </w:r>
      <w:r w:rsidRPr="00956D71">
        <w:t xml:space="preserve">understand how the parameters of the model affect the consumption of Chinook salmon.  This </w:t>
      </w:r>
      <w:r w:rsidR="00C5629D" w:rsidRPr="00956D71">
        <w:t xml:space="preserve">Excel </w:t>
      </w:r>
      <w:r w:rsidRPr="00956D71">
        <w:t xml:space="preserve">model doesn’t have the temporal or spatial components.  It is meant to show how </w:t>
      </w:r>
      <w:proofErr w:type="gramStart"/>
      <w:r w:rsidR="00C5629D" w:rsidRPr="00956D71">
        <w:t>each</w:t>
      </w:r>
      <w:r w:rsidRPr="00956D71">
        <w:t xml:space="preserve"> </w:t>
      </w:r>
      <w:r w:rsidR="00C5629D" w:rsidRPr="00956D71">
        <w:t xml:space="preserve"> predator’s</w:t>
      </w:r>
      <w:proofErr w:type="gramEnd"/>
      <w:r w:rsidR="00C5629D" w:rsidRPr="00956D71">
        <w:t xml:space="preserve"> abundance</w:t>
      </w:r>
      <w:r w:rsidRPr="00956D71">
        <w:t xml:space="preserve">, mass, </w:t>
      </w:r>
      <w:r w:rsidR="00C5629D" w:rsidRPr="00956D71">
        <w:t>residence time</w:t>
      </w:r>
      <w:r w:rsidRPr="00956D71">
        <w:t xml:space="preserve"> in an area, </w:t>
      </w:r>
      <w:r w:rsidR="00C5629D" w:rsidRPr="00956D71">
        <w:t xml:space="preserve"> </w:t>
      </w:r>
      <w:r w:rsidRPr="00956D71">
        <w:t xml:space="preserve">diet fraction and prey size affect the number and biomass of Chinook salmon consumed.  </w:t>
      </w:r>
    </w:p>
    <w:p w14:paraId="2E397124" w14:textId="77777777" w:rsidR="00987A40" w:rsidRPr="00956D71" w:rsidRDefault="00CA3263" w:rsidP="006951F6">
      <w:pPr>
        <w:pStyle w:val="Heading1"/>
      </w:pPr>
      <w:r w:rsidRPr="00956D71">
        <w:t>Predator abundance</w:t>
      </w:r>
    </w:p>
    <w:p w14:paraId="2BC29DC1" w14:textId="27F12725" w:rsidR="000F69F8" w:rsidRPr="00956D71" w:rsidRDefault="00400E4C" w:rsidP="006951F6">
      <w:pPr>
        <w:ind w:firstLine="720"/>
      </w:pPr>
      <w:r w:rsidRPr="00956D71">
        <w:t>T</w:t>
      </w:r>
      <w:r w:rsidR="000C66A0" w:rsidRPr="00956D71">
        <w:t xml:space="preserve">he variable </w:t>
      </w:r>
      <m:oMath>
        <m:sSub>
          <m:sSubPr>
            <m:ctrlPr>
              <w:rPr>
                <w:rFonts w:ascii="Cambria Math" w:hAnsi="Cambria Math"/>
              </w:rPr>
            </m:ctrlPr>
          </m:sSubPr>
          <m:e>
            <m:r>
              <w:rPr>
                <w:rFonts w:ascii="Cambria Math" w:hAnsi="Cambria Math"/>
              </w:rPr>
              <m:t>N</m:t>
            </m:r>
          </m:e>
          <m:sub>
            <m:r>
              <w:rPr>
                <w:rFonts w:ascii="Cambria Math" w:hAnsi="Cambria Math"/>
              </w:rPr>
              <m:t>p,h,y</m:t>
            </m:r>
          </m:sub>
        </m:sSub>
      </m:oMath>
      <w:r w:rsidR="000C66A0" w:rsidRPr="00956D71">
        <w:t xml:space="preserve"> describes the predator </w:t>
      </w:r>
      <w:proofErr w:type="gramStart"/>
      <w:r w:rsidR="000C66A0" w:rsidRPr="00956D71">
        <w:t>abundance</w:t>
      </w:r>
      <w:r w:rsidRPr="00956D71">
        <w:t xml:space="preserve"> </w:t>
      </w:r>
      <w:r w:rsidR="0043768E" w:rsidRPr="00956D71">
        <w:t xml:space="preserve"> (</w:t>
      </w:r>
      <w:proofErr w:type="gramEnd"/>
      <w:r w:rsidR="0043768E" w:rsidRPr="00956D71">
        <w:t>see M</w:t>
      </w:r>
      <w:r w:rsidRPr="00956D71">
        <w:t>ethods section</w:t>
      </w:r>
      <w:r w:rsidR="0043768E" w:rsidRPr="00956D71">
        <w:t xml:space="preserve"> for equations). </w:t>
      </w:r>
      <w:r w:rsidR="000C66A0" w:rsidRPr="00956D71">
        <w:t xml:space="preserve">  </w:t>
      </w:r>
      <w:r w:rsidR="00A92E21" w:rsidRPr="00956D71">
        <w:t xml:space="preserve">The summary of the predator abundances </w:t>
      </w:r>
      <w:r w:rsidR="0081566F" w:rsidRPr="00956D71">
        <w:t>can be found in “</w:t>
      </w:r>
      <w:proofErr w:type="spellStart"/>
      <w:r w:rsidR="0081566F" w:rsidRPr="00956D71">
        <w:t>Table_PredatorAbundance</w:t>
      </w:r>
      <w:proofErr w:type="spellEnd"/>
      <w:r w:rsidR="0081566F" w:rsidRPr="00956D71">
        <w:t>” worksheet in the file appendixTable</w:t>
      </w:r>
      <w:r w:rsidR="0043768E" w:rsidRPr="00956D71">
        <w:t>s</w:t>
      </w:r>
      <w:r w:rsidR="0081566F" w:rsidRPr="00956D71">
        <w:t>.xls</w:t>
      </w:r>
      <w:r w:rsidR="007258FB" w:rsidRPr="00956D71">
        <w:t xml:space="preserve">.  </w:t>
      </w:r>
      <w:r w:rsidR="0081566F" w:rsidRPr="00956D71">
        <w:t xml:space="preserve">The predator abundance time series with model for estimating missing values can be found in </w:t>
      </w:r>
      <w:proofErr w:type="spellStart"/>
      <w:r w:rsidR="0081566F" w:rsidRPr="00956D71">
        <w:t>predatorAbundanceSources.xlxs</w:t>
      </w:r>
      <w:proofErr w:type="spellEnd"/>
      <w:r w:rsidR="0081566F" w:rsidRPr="00956D71">
        <w:t xml:space="preserve"> file: this </w:t>
      </w:r>
      <w:r w:rsidRPr="00956D71">
        <w:t xml:space="preserve">file </w:t>
      </w:r>
      <w:r w:rsidR="00573489" w:rsidRPr="00956D71">
        <w:t>contains data</w:t>
      </w:r>
      <w:r w:rsidR="007258FB" w:rsidRPr="00956D71">
        <w:t xml:space="preserve"> from tables or figures </w:t>
      </w:r>
      <w:r w:rsidR="0081566F" w:rsidRPr="00956D71">
        <w:t xml:space="preserve">in literature </w:t>
      </w:r>
      <w:r w:rsidR="00AB6683" w:rsidRPr="00956D71">
        <w:t xml:space="preserve">that </w:t>
      </w:r>
      <w:r w:rsidR="0081566F" w:rsidRPr="00956D71">
        <w:t xml:space="preserve">were </w:t>
      </w:r>
      <w:r w:rsidR="00AB6683" w:rsidRPr="00956D71">
        <w:t xml:space="preserve">used </w:t>
      </w:r>
      <w:r w:rsidR="007258FB" w:rsidRPr="00956D71">
        <w:t xml:space="preserve">to generate </w:t>
      </w:r>
      <w:r w:rsidRPr="00956D71">
        <w:t xml:space="preserve">the complete </w:t>
      </w:r>
      <w:r w:rsidR="007258FB" w:rsidRPr="00956D71">
        <w:t xml:space="preserve">estimates of abundance for </w:t>
      </w:r>
      <w:r w:rsidRPr="00956D71">
        <w:t xml:space="preserve">all </w:t>
      </w:r>
      <w:r w:rsidR="007258FB" w:rsidRPr="00956D71">
        <w:t xml:space="preserve">years </w:t>
      </w:r>
      <w:r w:rsidRPr="00956D71">
        <w:t xml:space="preserve">with and </w:t>
      </w:r>
      <w:r w:rsidR="007258FB" w:rsidRPr="00956D71">
        <w:t xml:space="preserve">without surveys.  The data that </w:t>
      </w:r>
      <w:r w:rsidR="00573489" w:rsidRPr="00956D71">
        <w:t>are</w:t>
      </w:r>
      <w:r w:rsidR="007258FB" w:rsidRPr="00956D71">
        <w:t xml:space="preserve"> read into the model </w:t>
      </w:r>
      <w:r w:rsidR="00573489" w:rsidRPr="00956D71">
        <w:t>are</w:t>
      </w:r>
      <w:r w:rsidR="007258FB" w:rsidRPr="00956D71">
        <w:t xml:space="preserve"> found in the predAnnualTotals.csv files.</w:t>
      </w:r>
      <w:r w:rsidRPr="00956D71">
        <w:t xml:space="preserve">  This </w:t>
      </w:r>
      <w:r w:rsidR="0081566F" w:rsidRPr="00956D71">
        <w:t xml:space="preserve">csv </w:t>
      </w:r>
      <w:r w:rsidRPr="00956D71">
        <w:t xml:space="preserve">data file is read into the model using the </w:t>
      </w:r>
      <w:proofErr w:type="spellStart"/>
      <w:r w:rsidR="0004171A" w:rsidRPr="00956D71">
        <w:t>create_Nphy.r</w:t>
      </w:r>
      <w:proofErr w:type="spellEnd"/>
      <w:r w:rsidRPr="00956D71">
        <w:t xml:space="preserve"> R </w:t>
      </w:r>
      <w:r w:rsidR="00A92E21" w:rsidRPr="00956D71">
        <w:t>wrapper script</w:t>
      </w:r>
      <w:r w:rsidRPr="00956D71">
        <w:t>.</w:t>
      </w:r>
      <w:r w:rsidR="000F69F8" w:rsidRPr="00956D71">
        <w:t xml:space="preserve">  </w:t>
      </w:r>
    </w:p>
    <w:p w14:paraId="2E8C4498" w14:textId="54E03476" w:rsidR="002212F5" w:rsidRPr="00956D71" w:rsidRDefault="009D05DD" w:rsidP="006951F6">
      <w:pPr>
        <w:pStyle w:val="Heading2"/>
      </w:pPr>
      <w:r w:rsidRPr="00956D71">
        <w:t>Killer whales</w:t>
      </w:r>
    </w:p>
    <w:p w14:paraId="35CA501D" w14:textId="5BBE4159" w:rsidR="00416C23" w:rsidRPr="00956D71" w:rsidRDefault="00AE6DB1" w:rsidP="002D4C7E">
      <w:pPr>
        <w:ind w:firstLine="720"/>
      </w:pPr>
      <w:r w:rsidRPr="00956D71">
        <w:t xml:space="preserve">The annual </w:t>
      </w:r>
      <w:r w:rsidR="003839ED" w:rsidRPr="00956D71">
        <w:t xml:space="preserve">estimates </w:t>
      </w:r>
      <w:r w:rsidRPr="00956D71">
        <w:t>of killer whale</w:t>
      </w:r>
      <w:r w:rsidR="00D7431B" w:rsidRPr="00956D71">
        <w:t xml:space="preserve"> abundance</w:t>
      </w:r>
      <w:r w:rsidR="00400E4C" w:rsidRPr="00956D71">
        <w:t>s</w:t>
      </w:r>
      <w:r w:rsidR="003839ED" w:rsidRPr="00956D71">
        <w:t xml:space="preserve"> </w:t>
      </w:r>
      <w:r w:rsidR="00D7431B" w:rsidRPr="00956D71">
        <w:t>are</w:t>
      </w:r>
      <w:r w:rsidRPr="00956D71">
        <w:t xml:space="preserve"> based on mark-recapture </w:t>
      </w:r>
      <w:r w:rsidR="003839ED" w:rsidRPr="00956D71">
        <w:t>data</w:t>
      </w:r>
      <w:r w:rsidRPr="00956D71">
        <w:t xml:space="preserve">.  The southern resident killer whales (SRKW) in the Salish Sea have perfect detection probability, while the northern </w:t>
      </w:r>
      <w:r w:rsidRPr="00956D71">
        <w:lastRenderedPageBreak/>
        <w:t xml:space="preserve">resident killer whales (NRKW) along the west coast Vancouver Island/British Columbia coast, southeast Alaska </w:t>
      </w:r>
      <w:r w:rsidRPr="00956D71">
        <w:rPr>
          <w:rFonts w:cs="Times New Roman"/>
        </w:rPr>
        <w:t xml:space="preserve">residents (SEAK) in the southeast Alaska area, and the western Alaska residents in the western Alaska area all have imperfect detection in their surveys.  For our analysis the individual pods, or family groups, in each population include the following: J, K, and L pods; SRKW </w:t>
      </w:r>
      <w:r w:rsidRPr="00956D71">
        <w:rPr>
          <w:rFonts w:cs="Times New Roman"/>
        </w:rPr>
        <w:fldChar w:fldCharType="begin"/>
      </w:r>
      <w:r w:rsidR="00A82363">
        <w:rPr>
          <w:rFonts w:cs="Times New Roman"/>
        </w:rPr>
        <w:instrText xml:space="preserve"> ADDIN ZOTERO_ITEM CSL_CITATION {"citationID":"1dir5g2gdu","properties":{"formattedCitation":"(Center for Whale Research 2016)","plainCitation":"(Center for Whale Research 2016)"},"citationItems":[{"id":822,"uris":["http://zotero.org/users/3830350/items/Z4IFANAH"],"uri":["http://zotero.org/users/383035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Pr="00956D71">
        <w:rPr>
          <w:rFonts w:cs="Times New Roman"/>
        </w:rPr>
        <w:fldChar w:fldCharType="separate"/>
      </w:r>
      <w:r w:rsidRPr="00956D71">
        <w:rPr>
          <w:rFonts w:cs="Times New Roman"/>
        </w:rPr>
        <w:t>(Center for Whale Research 2016)</w:t>
      </w:r>
      <w:r w:rsidRPr="00956D71">
        <w:rPr>
          <w:rFonts w:cs="Times New Roman"/>
        </w:rPr>
        <w:fldChar w:fldCharType="end"/>
      </w:r>
      <w:r w:rsidRPr="00956D71">
        <w:rPr>
          <w:rFonts w:cs="Times New Roman"/>
        </w:rPr>
        <w:t xml:space="preserve">, +A102, -A11, -A30, -A24, -AC6, -G29, and -I11 pods; NRKW </w:t>
      </w:r>
      <w:r w:rsidRPr="00956D71">
        <w:rPr>
          <w:rFonts w:cs="Times New Roman"/>
        </w:rPr>
        <w:fldChar w:fldCharType="begin"/>
      </w:r>
      <w:r w:rsidR="009154CD" w:rsidRPr="00956D71">
        <w:rPr>
          <w:rFonts w:cs="Times New Roman"/>
        </w:rPr>
        <w:instrText xml:space="preserve"> ADDIN ZOTERO_ITEM CSL_CITATION {"citationID":"1qccfbd2f9","properties":{"formattedCitation":"(Olesiuk et al. 2005)","plainCitation":"(Olesiuk et al. 2005)"},"citationItems":[{"id":976,"uris":["http://zotero.org/users/3830350/items/6TG85SIF"],"uri":["http://zotero.org/users/3830350/items/6TG85SIF"],"itemData":{"id":976,"type":"book","title":"Life history and population dynamics of northern resident killer whales (Orcinus orca) in British Columbia","publisher":"Canadian Science Advisory Secretariat","source":"Google Scholar","URL":"https://www.researchgate.net/profile/John_Ford23/publication/283854825_Life_History_and_Population_Dynamics_of_Northern_Resident_Killer_Whales_Orcinus_orca_in_British_Columbia/links/5648ae9808ae9f9c13eb9c42.pdf","author":[{"family":"Olesiuk","given":"Peter F."},{"family":"Ellis","given":"Graeme M."},{"family":"Ford","given":"John KB"}],"issued":{"date-parts":[["2005"]]},"accessed":{"date-parts":[["2016",5,16]]}}}],"schema":"https://github.com/citation-style-language/schema/raw/master/csl-citation.json"} </w:instrText>
      </w:r>
      <w:r w:rsidRPr="00956D71">
        <w:rPr>
          <w:rFonts w:cs="Times New Roman"/>
        </w:rPr>
        <w:fldChar w:fldCharType="separate"/>
      </w:r>
      <w:r w:rsidRPr="00956D71">
        <w:rPr>
          <w:rFonts w:cs="Times New Roman"/>
        </w:rPr>
        <w:t>(</w:t>
      </w:r>
      <w:proofErr w:type="spellStart"/>
      <w:r w:rsidRPr="00956D71">
        <w:rPr>
          <w:rFonts w:cs="Times New Roman"/>
        </w:rPr>
        <w:t>Olesiuk</w:t>
      </w:r>
      <w:proofErr w:type="spellEnd"/>
      <w:r w:rsidRPr="00956D71">
        <w:rPr>
          <w:rFonts w:cs="Times New Roman"/>
        </w:rPr>
        <w:t xml:space="preserve"> et al. 2005)</w:t>
      </w:r>
      <w:r w:rsidRPr="00956D71">
        <w:rPr>
          <w:rFonts w:cs="Times New Roman"/>
        </w:rPr>
        <w:fldChar w:fldCharType="end"/>
      </w:r>
      <w:r w:rsidRPr="00956D71">
        <w:rPr>
          <w:rFonts w:cs="Times New Roman"/>
        </w:rPr>
        <w:t xml:space="preserve">, AF, and AG pods; SEAK </w:t>
      </w:r>
      <w:r w:rsidRPr="00956D71">
        <w:rPr>
          <w:rFonts w:cs="Times New Roman"/>
        </w:rPr>
        <w:fldChar w:fldCharType="begin"/>
      </w:r>
      <w:r w:rsidR="009154CD" w:rsidRPr="00956D71">
        <w:rPr>
          <w:rFonts w:cs="Times New Roman"/>
        </w:rPr>
        <w:instrText xml:space="preserve"> ADDIN ZOTERO_ITEM CSL_CITATION {"citationID":"bjITn2FE","properties":{"formattedCitation":"(Allen and Angliss 2013)","plainCitation":"(Allen and Angliss 2013)"},"citationItems":[{"id":1324,"uris":["http://zotero.org/users/3830350/items/TM3QEBKR"],"uri":["http://zotero.org/users/3830350/items/TM3QEBKR"],"itemData":{"id":1324,"type":"report","title":"Killer whale (Orcinus orca): Eatern North Pacific Alaska Resident Stock","collection-title":"Alaska Marine Mammal Stock Assessments, 2013","publisher":"NOAA","page":"9","genre":"Technical Memorandum","number":"NOAA-TM-AFSC-277","author":[{"family":"Allen","given":"B. M."},{"family":"Angliss","given":"Robyn P"}],"issued":{"date-parts":[["2013"]]}}}],"schema":"https://github.com/citation-style-language/schema/raw/master/csl-citation.json"} </w:instrText>
      </w:r>
      <w:r w:rsidRPr="00956D71">
        <w:rPr>
          <w:rFonts w:cs="Times New Roman"/>
        </w:rPr>
        <w:fldChar w:fldCharType="separate"/>
      </w:r>
      <w:r w:rsidR="001C2D63" w:rsidRPr="00956D71">
        <w:rPr>
          <w:rFonts w:cs="Times New Roman"/>
        </w:rPr>
        <w:t xml:space="preserve">(Allen and </w:t>
      </w:r>
      <w:proofErr w:type="spellStart"/>
      <w:r w:rsidR="001C2D63" w:rsidRPr="00956D71">
        <w:rPr>
          <w:rFonts w:cs="Times New Roman"/>
        </w:rPr>
        <w:t>Angliss</w:t>
      </w:r>
      <w:proofErr w:type="spellEnd"/>
      <w:r w:rsidR="001C2D63" w:rsidRPr="00956D71">
        <w:rPr>
          <w:rFonts w:cs="Times New Roman"/>
        </w:rPr>
        <w:t xml:space="preserve"> 2013)</w:t>
      </w:r>
      <w:r w:rsidRPr="00956D71">
        <w:rPr>
          <w:rFonts w:cs="Times New Roman"/>
        </w:rPr>
        <w:fldChar w:fldCharType="end"/>
      </w:r>
      <w:r w:rsidRPr="00956D71">
        <w:rPr>
          <w:rFonts w:cs="Times New Roman"/>
        </w:rPr>
        <w:t xml:space="preserve">, and </w:t>
      </w:r>
      <w:r w:rsidR="00A90A6F" w:rsidRPr="00956D71">
        <w:rPr>
          <w:rFonts w:cs="Times New Roman"/>
        </w:rPr>
        <w:t xml:space="preserve">AD, AI, AJ, AK, and AN pods; </w:t>
      </w:r>
      <w:r w:rsidR="00AB6683" w:rsidRPr="00956D71">
        <w:rPr>
          <w:rFonts w:cs="Times New Roman"/>
        </w:rPr>
        <w:t xml:space="preserve">GOA </w:t>
      </w:r>
      <w:r w:rsidR="00A90A6F" w:rsidRPr="00956D71">
        <w:rPr>
          <w:rFonts w:cs="Times New Roman"/>
        </w:rPr>
        <w:fldChar w:fldCharType="begin"/>
      </w:r>
      <w:r w:rsidR="009154CD" w:rsidRPr="00956D71">
        <w:rPr>
          <w:rFonts w:cs="Times New Roman"/>
        </w:rPr>
        <w:instrText xml:space="preserve"> ADDIN ZOTERO_ITEM CSL_CITATION {"citationID":"VL4xls63","properties":{"formattedCitation":"(Allen and Angliss 2013, Matkin et al. 2014)","plainCitation":"(Allen and Angliss 2013, 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id":1324,"uris":["http://zotero.org/users/3830350/items/TM3QEBKR"],"uri":["http://zotero.org/users/3830350/items/TM3QEBKR"],"itemData":{"id":1324,"type":"report","title":"Killer whale (Orcinus orca): Eatern North Pacific Alaska Resident Stock","collection-title":"Alaska Marine Mammal Stock Assessments, 2013","publisher":"NOAA","page":"9","genre":"Technical Memorandum","number":"NOAA-TM-AFSC-277","author":[{"family":"Allen","given":"B. M."},{"family":"Angliss","given":"Robyn P"}],"issued":{"date-parts":[["2013"]]}}}],"schema":"https://github.com/citation-style-language/schema/raw/master/csl-citation.json"} </w:instrText>
      </w:r>
      <w:r w:rsidR="00A90A6F" w:rsidRPr="00956D71">
        <w:rPr>
          <w:rFonts w:cs="Times New Roman"/>
        </w:rPr>
        <w:fldChar w:fldCharType="separate"/>
      </w:r>
      <w:r w:rsidR="0028577B" w:rsidRPr="00956D71">
        <w:rPr>
          <w:rFonts w:cs="Times New Roman"/>
        </w:rPr>
        <w:t xml:space="preserve">(Allen and </w:t>
      </w:r>
      <w:proofErr w:type="spellStart"/>
      <w:r w:rsidR="0028577B" w:rsidRPr="00956D71">
        <w:rPr>
          <w:rFonts w:cs="Times New Roman"/>
        </w:rPr>
        <w:t>Angliss</w:t>
      </w:r>
      <w:proofErr w:type="spellEnd"/>
      <w:r w:rsidR="0028577B" w:rsidRPr="00956D71">
        <w:rPr>
          <w:rFonts w:cs="Times New Roman"/>
        </w:rPr>
        <w:t xml:space="preserve"> 2013, </w:t>
      </w:r>
      <w:proofErr w:type="spellStart"/>
      <w:r w:rsidR="0028577B" w:rsidRPr="00956D71">
        <w:rPr>
          <w:rFonts w:cs="Times New Roman"/>
        </w:rPr>
        <w:t>Matkin</w:t>
      </w:r>
      <w:proofErr w:type="spellEnd"/>
      <w:r w:rsidR="0028577B" w:rsidRPr="00956D71">
        <w:rPr>
          <w:rFonts w:cs="Times New Roman"/>
        </w:rPr>
        <w:t xml:space="preserve"> et al. 2014)</w:t>
      </w:r>
      <w:r w:rsidR="00A90A6F" w:rsidRPr="00956D71">
        <w:rPr>
          <w:rFonts w:cs="Times New Roman"/>
        </w:rPr>
        <w:fldChar w:fldCharType="end"/>
      </w:r>
      <w:r w:rsidR="00A90A6F" w:rsidRPr="00956D71">
        <w:rPr>
          <w:rFonts w:cs="Times New Roman"/>
        </w:rPr>
        <w:t>.</w:t>
      </w:r>
      <w:r w:rsidR="00A90A6F" w:rsidRPr="00956D71">
        <w:t xml:space="preserve">  </w:t>
      </w:r>
    </w:p>
    <w:p w14:paraId="3296524D" w14:textId="73B9AEFA" w:rsidR="002212F5" w:rsidRPr="00956D71" w:rsidRDefault="009D05DD" w:rsidP="006951F6">
      <w:pPr>
        <w:pStyle w:val="Heading2"/>
      </w:pPr>
      <w:r w:rsidRPr="00956D71">
        <w:t>Harbor seals</w:t>
      </w:r>
    </w:p>
    <w:p w14:paraId="1ECC34ED" w14:textId="2F1E581E" w:rsidR="006C27A5" w:rsidRPr="00956D71" w:rsidRDefault="00CA3263" w:rsidP="002D4C7E">
      <w:pPr>
        <w:ind w:firstLine="720"/>
      </w:pPr>
      <w:r w:rsidRPr="00956D71">
        <w:t>Harbor seal estimates are derived from time-series of haul-out data.  In most cases these time-series have missing years.  To interpolate those missing data, we use the MARSS package in R</w:t>
      </w:r>
      <w:r w:rsidR="00C73968" w:rsidRPr="00956D71">
        <w:t xml:space="preserve"> </w:t>
      </w:r>
      <w:r w:rsidRPr="00956D71">
        <w:t xml:space="preserve">for time-series analysis.  </w:t>
      </w:r>
      <w:r w:rsidR="007D0A13" w:rsidRPr="00956D71">
        <w:t xml:space="preserve">The abundance estimates for central California </w:t>
      </w:r>
      <w:r w:rsidR="007D0A13" w:rsidRPr="00956D71">
        <w:fldChar w:fldCharType="begin"/>
      </w:r>
      <w:r w:rsidR="009154CD" w:rsidRPr="00956D71">
        <w:instrText xml:space="preserve"> ADDIN ZOTERO_ITEM CSL_CITATION {"citationID":"hhC1OOcY","properties":{"formattedCitation":"(Carretta et al. 2015, Codde and Allen 2015)","plainCitation":"(Carretta et al. 2015, Codde and Allen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id":1272,"uris":["http://zotero.org/users/3830350/items/Z2N2D7I3"],"uri":["http://zotero.org/users/3830350/items/Z2N2D7I3"],"itemData":{"id":1272,"type":"article-journal","title":"Pacific harbor seal (Phoca vitulina richardsi) monitoring at Point Reyes National Seashore and Golden Gate National Recreation Area","container-title":"2012 Annual Report. Available at: http://www. sfnps. org/download_prod uct/4450/0. Accessed May","volume":"2","source":"Google Scholar","author":[{"family":"Codde","given":"Sarah"},{"family":"Allen","given":"Sarah"}],"issued":{"date-parts":[["2015"]]}}}],"schema":"https://github.com/citation-style-language/schema/raw/master/csl-citation.json"} </w:instrText>
      </w:r>
      <w:r w:rsidR="007D0A13" w:rsidRPr="00956D71">
        <w:fldChar w:fldCharType="separate"/>
      </w:r>
      <w:r w:rsidR="007D0A13" w:rsidRPr="00956D71">
        <w:rPr>
          <w:rFonts w:ascii="Calibri" w:hAnsi="Calibri"/>
        </w:rPr>
        <w:t>(</w:t>
      </w:r>
      <w:proofErr w:type="spellStart"/>
      <w:r w:rsidR="007D0A13" w:rsidRPr="00956D71">
        <w:rPr>
          <w:rFonts w:ascii="Calibri" w:hAnsi="Calibri"/>
        </w:rPr>
        <w:t>Carretta</w:t>
      </w:r>
      <w:proofErr w:type="spellEnd"/>
      <w:r w:rsidR="007D0A13" w:rsidRPr="00956D71">
        <w:rPr>
          <w:rFonts w:ascii="Calibri" w:hAnsi="Calibri"/>
        </w:rPr>
        <w:t xml:space="preserve"> et al. 2015, </w:t>
      </w:r>
      <w:proofErr w:type="spellStart"/>
      <w:r w:rsidR="007D0A13" w:rsidRPr="00956D71">
        <w:rPr>
          <w:rFonts w:ascii="Calibri" w:hAnsi="Calibri"/>
        </w:rPr>
        <w:t>Codde</w:t>
      </w:r>
      <w:proofErr w:type="spellEnd"/>
      <w:r w:rsidR="007D0A13" w:rsidRPr="00956D71">
        <w:rPr>
          <w:rFonts w:ascii="Calibri" w:hAnsi="Calibri"/>
        </w:rPr>
        <w:t xml:space="preserve"> and Allen 2015)</w:t>
      </w:r>
      <w:r w:rsidR="007D0A13" w:rsidRPr="00956D71">
        <w:fldChar w:fldCharType="end"/>
      </w:r>
      <w:r w:rsidR="007D0A13" w:rsidRPr="00956D71">
        <w:t xml:space="preserve"> are based on the San Francisco Bay and Point Reyes population</w:t>
      </w:r>
      <w:r w:rsidR="00AB6683" w:rsidRPr="00956D71">
        <w:t>s</w:t>
      </w:r>
      <w:r w:rsidR="007D0A13" w:rsidRPr="00956D71">
        <w:t xml:space="preserve">.  The northern California population </w:t>
      </w:r>
      <w:r w:rsidR="006C27A5" w:rsidRPr="00956D71">
        <w:t xml:space="preserve">of harbor seals </w:t>
      </w:r>
      <w:r w:rsidR="007D0A13" w:rsidRPr="00956D71">
        <w:t xml:space="preserve">is based on the total California population estimate </w:t>
      </w:r>
      <w:r w:rsidR="007D0A13" w:rsidRPr="00956D71">
        <w:fldChar w:fldCharType="begin"/>
      </w:r>
      <w:r w:rsidR="009154CD" w:rsidRPr="00956D71">
        <w:instrText xml:space="preserve"> ADDIN ZOTERO_ITEM CSL_CITATION {"citationID":"23vnmgsa9a","properties":{"formattedCitation":"(Carretta et al. 2015)","plainCitation":"(Carretta et al.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schema":"https://github.com/citation-style-language/schema/raw/master/csl-citation.json"} </w:instrText>
      </w:r>
      <w:r w:rsidR="007D0A13" w:rsidRPr="00956D71">
        <w:fldChar w:fldCharType="separate"/>
      </w:r>
      <w:r w:rsidR="007D0A13" w:rsidRPr="00956D71">
        <w:rPr>
          <w:rFonts w:ascii="Calibri" w:hAnsi="Calibri"/>
        </w:rPr>
        <w:t>(</w:t>
      </w:r>
      <w:proofErr w:type="spellStart"/>
      <w:r w:rsidR="007D0A13" w:rsidRPr="00956D71">
        <w:rPr>
          <w:rFonts w:ascii="Calibri" w:hAnsi="Calibri"/>
        </w:rPr>
        <w:t>Carretta</w:t>
      </w:r>
      <w:proofErr w:type="spellEnd"/>
      <w:r w:rsidR="007D0A13" w:rsidRPr="00956D71">
        <w:rPr>
          <w:rFonts w:ascii="Calibri" w:hAnsi="Calibri"/>
        </w:rPr>
        <w:t xml:space="preserve"> et al. 2015)</w:t>
      </w:r>
      <w:r w:rsidR="007D0A13" w:rsidRPr="00956D71">
        <w:fldChar w:fldCharType="end"/>
      </w:r>
      <w:r w:rsidR="007D0A13" w:rsidRPr="00956D71">
        <w:t xml:space="preserve"> minus the central California estimate.  </w:t>
      </w:r>
    </w:p>
    <w:p w14:paraId="5C59515F" w14:textId="384F38D8" w:rsidR="006C27A5" w:rsidRPr="00956D71" w:rsidRDefault="001E0A44" w:rsidP="002D4C7E">
      <w:pPr>
        <w:ind w:firstLine="720"/>
      </w:pPr>
      <w:r w:rsidRPr="00956D71">
        <w:t xml:space="preserve">Columbia River harbor seal estimates are based </w:t>
      </w:r>
      <w:r w:rsidR="003839ED" w:rsidRPr="00956D71">
        <w:t xml:space="preserve">on </w:t>
      </w:r>
      <w:r w:rsidRPr="00956D71">
        <w:t>annual counts at the mouth of the river.  These were digitized from a slide by Robin Brown from ODFW</w:t>
      </w:r>
      <w:r w:rsidR="00573489" w:rsidRPr="00956D71">
        <w:t xml:space="preserve">, in lieu of recent comparable estimates. </w:t>
      </w:r>
      <w:r w:rsidRPr="00956D71">
        <w:t xml:space="preserve">.  </w:t>
      </w:r>
    </w:p>
    <w:p w14:paraId="60A530F2" w14:textId="3DC6C635" w:rsidR="006C27A5" w:rsidRPr="00956D71" w:rsidRDefault="007D0A13" w:rsidP="002D4C7E">
      <w:pPr>
        <w:ind w:firstLine="720"/>
      </w:pPr>
      <w:r w:rsidRPr="00956D71">
        <w:t xml:space="preserve">The Oregon and outer Washington coast </w:t>
      </w:r>
      <w:r w:rsidR="009C4E8B" w:rsidRPr="00956D71">
        <w:t xml:space="preserve">both have individual time-series of abundance based on the report by </w:t>
      </w:r>
      <w:r w:rsidRPr="00956D71">
        <w:fldChar w:fldCharType="begin"/>
      </w:r>
      <w:r w:rsidR="009154CD" w:rsidRPr="00956D71">
        <w:instrText xml:space="preserve"> ADDIN ZOTERO_ITEM CSL_CITATION {"citationID":"1mcgqtdi6n","properties":{"formattedCitation":"(Carretta et al. 2015)","plainCitation":"(Carretta et al.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schema":"https://github.com/citation-style-language/schema/raw/master/csl-citation.json"} </w:instrText>
      </w:r>
      <w:r w:rsidRPr="00956D71">
        <w:fldChar w:fldCharType="separate"/>
      </w:r>
      <w:proofErr w:type="spellStart"/>
      <w:r w:rsidRPr="00956D71">
        <w:rPr>
          <w:rFonts w:ascii="Calibri" w:hAnsi="Calibri"/>
        </w:rPr>
        <w:t>Carretta</w:t>
      </w:r>
      <w:proofErr w:type="spellEnd"/>
      <w:r w:rsidRPr="00956D71">
        <w:rPr>
          <w:rFonts w:ascii="Calibri" w:hAnsi="Calibri"/>
        </w:rPr>
        <w:t xml:space="preserve"> et al. </w:t>
      </w:r>
      <w:r w:rsidR="009C4E8B" w:rsidRPr="00956D71">
        <w:rPr>
          <w:rFonts w:ascii="Calibri" w:hAnsi="Calibri"/>
        </w:rPr>
        <w:t>(</w:t>
      </w:r>
      <w:r w:rsidRPr="00956D71">
        <w:rPr>
          <w:rFonts w:ascii="Calibri" w:hAnsi="Calibri"/>
        </w:rPr>
        <w:t>2015)</w:t>
      </w:r>
      <w:r w:rsidRPr="00956D71">
        <w:fldChar w:fldCharType="end"/>
      </w:r>
      <w:r w:rsidRPr="00956D71">
        <w:t xml:space="preserve">.  </w:t>
      </w:r>
    </w:p>
    <w:p w14:paraId="33D5ED4B" w14:textId="56AD9769" w:rsidR="006C27A5" w:rsidRPr="00956D71" w:rsidRDefault="007D0A13" w:rsidP="002D4C7E">
      <w:pPr>
        <w:ind w:firstLine="720"/>
      </w:pPr>
      <w:r w:rsidRPr="00956D71">
        <w:t xml:space="preserve">The Salish Sea estimate is a combination of federal </w:t>
      </w:r>
      <w:r w:rsidRPr="00956D71">
        <w:fldChar w:fldCharType="begin"/>
      </w:r>
      <w:r w:rsidR="009154CD" w:rsidRPr="00956D71">
        <w:instrText xml:space="preserve"> ADDIN ZOTERO_ITEM CSL_CITATION {"citationID":"1m9nf7j47t","properties":{"formattedCitation":"(Carretta et al. 2015)","plainCitation":"(Carretta et al.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schema":"https://github.com/citation-style-language/schema/raw/master/csl-citation.json"} </w:instrText>
      </w:r>
      <w:r w:rsidRPr="00956D71">
        <w:fldChar w:fldCharType="separate"/>
      </w:r>
      <w:r w:rsidRPr="00956D71">
        <w:rPr>
          <w:rFonts w:ascii="Calibri" w:hAnsi="Calibri"/>
        </w:rPr>
        <w:t>(</w:t>
      </w:r>
      <w:proofErr w:type="spellStart"/>
      <w:r w:rsidRPr="00956D71">
        <w:rPr>
          <w:rFonts w:ascii="Calibri" w:hAnsi="Calibri"/>
        </w:rPr>
        <w:t>Carretta</w:t>
      </w:r>
      <w:proofErr w:type="spellEnd"/>
      <w:r w:rsidRPr="00956D71">
        <w:rPr>
          <w:rFonts w:ascii="Calibri" w:hAnsi="Calibri"/>
        </w:rPr>
        <w:t xml:space="preserve"> et al. 2015)</w:t>
      </w:r>
      <w:r w:rsidRPr="00956D71">
        <w:fldChar w:fldCharType="end"/>
      </w:r>
      <w:r w:rsidRPr="00956D71">
        <w:t xml:space="preserve">, state </w:t>
      </w:r>
      <w:r w:rsidRPr="00956D71">
        <w:fldChar w:fldCharType="begin"/>
      </w:r>
      <w:r w:rsidR="009154CD" w:rsidRPr="00956D71">
        <w:instrText xml:space="preserve"> ADDIN ZOTERO_ITEM CSL_CITATION {"citationID":"1aisihrulr","properties":{"formattedCitation":"(Jeffries et al. 2003)","plainCitation":"(Jeffries et al. 2003)"},"citationItems":[{"id":814,"uris":["http://zotero.org/users/3830350/items/KHF4R6EQ"],"uri":["http://zotero.org/users/383035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Pr="00956D71">
        <w:fldChar w:fldCharType="separate"/>
      </w:r>
      <w:r w:rsidRPr="00956D71">
        <w:rPr>
          <w:rFonts w:ascii="Calibri" w:hAnsi="Calibri"/>
        </w:rPr>
        <w:t>(Jeffries et al. 2003)</w:t>
      </w:r>
      <w:r w:rsidRPr="00956D71">
        <w:fldChar w:fldCharType="end"/>
      </w:r>
      <w:r w:rsidRPr="00956D71">
        <w:t>, and Canadian assessments</w:t>
      </w:r>
      <w:r w:rsidR="00416C23" w:rsidRPr="00956D71">
        <w:t xml:space="preserve"> </w:t>
      </w:r>
      <w:r w:rsidR="00416C23" w:rsidRPr="00956D71">
        <w:fldChar w:fldCharType="begin"/>
      </w:r>
      <w:r w:rsidR="009154CD" w:rsidRPr="00956D71">
        <w:instrText xml:space="preserve"> ADDIN ZOTERO_ITEM CSL_CITATION {"citationID":"oo4rejh0u","properties":{"formattedCitation":"(Canadian Science Advisory Secretariat 2010)","plainCitation":"(Canadian Science Advisory Secretariat 2010)"},"citationItems":[{"id":894,"uris":["http://zotero.org/users/3830350/items/PGBZ3CSQ"],"uri":["http://zotero.org/users/3830350/items/PGBZ3CSQ"],"itemData":{"id":894,"type":"report","title":"Population assessment: Pacific harbour seal ( Phoba vitulina Richardsi)","publisher":"Fisheries and Oceans Canada","publisher-place":"Pacific Region","genre":"Scientific Advisory Report","event-place":"Pacific Region","URL":"http://www.dfo-mpo.gc.ca/Library/338997.pdf","number":"2009/011","author":[{"family":"Canadian Science Advisory Secretariat","given":""}],"issued":{"date-parts":[["2010",1]]},"accessed":{"date-parts":[["2016",3,13]]}}}],"schema":"https://github.com/citation-style-language/schema/raw/master/csl-citation.json"} </w:instrText>
      </w:r>
      <w:r w:rsidR="00416C23" w:rsidRPr="00956D71">
        <w:fldChar w:fldCharType="separate"/>
      </w:r>
      <w:r w:rsidR="00416C23" w:rsidRPr="00956D71">
        <w:rPr>
          <w:rFonts w:ascii="Calibri" w:hAnsi="Calibri"/>
        </w:rPr>
        <w:t>(Canadian Science Advisory Secretariat 2010)</w:t>
      </w:r>
      <w:r w:rsidR="00416C23" w:rsidRPr="00956D71">
        <w:fldChar w:fldCharType="end"/>
      </w:r>
      <w:r w:rsidRPr="00956D71">
        <w:t>.</w:t>
      </w:r>
      <w:r w:rsidR="00416C23" w:rsidRPr="00956D71">
        <w:t xml:space="preserve">  </w:t>
      </w:r>
      <w:r w:rsidR="009C4E8B" w:rsidRPr="00956D71">
        <w:t>These report include haul-out surveys which must be expand</w:t>
      </w:r>
      <w:r w:rsidR="00AB6683" w:rsidRPr="00956D71">
        <w:t>ed</w:t>
      </w:r>
      <w:r w:rsidR="009C4E8B" w:rsidRPr="00956D71">
        <w:t xml:space="preserve"> by a factor of 1.52 to account for seals in the water.</w:t>
      </w:r>
    </w:p>
    <w:p w14:paraId="4675D09E" w14:textId="13CD3F93" w:rsidR="006C27A5" w:rsidRPr="00956D71" w:rsidRDefault="00416C23" w:rsidP="002D4C7E">
      <w:pPr>
        <w:ind w:firstLine="720"/>
      </w:pPr>
      <w:r w:rsidRPr="00956D71">
        <w:t xml:space="preserve">West coast Vancouver Island, coastal British Columbia and Queen Charlotte Island populations are based on Canadian assessments </w:t>
      </w:r>
      <w:r w:rsidRPr="00956D71">
        <w:fldChar w:fldCharType="begin"/>
      </w:r>
      <w:r w:rsidR="009154CD" w:rsidRPr="00956D71">
        <w:instrText xml:space="preserve"> ADDIN ZOTERO_ITEM CSL_CITATION {"citationID":"2is8p0cp4","properties":{"formattedCitation":"(Canadian Science Advisory Secretariat 2010)","plainCitation":"(Canadian Science Advisory Secretariat 2010)"},"citationItems":[{"id":894,"uris":["http://zotero.org/users/3830350/items/PGBZ3CSQ"],"uri":["http://zotero.org/users/3830350/items/PGBZ3CSQ"],"itemData":{"id":894,"type":"report","title":"Population assessment: Pacific harbour seal ( Phoba vitulina Richardsi)","publisher":"Fisheries and Oceans Canada","publisher-place":"Pacific Region","genre":"Scientific Advisory Report","event-place":"Pacific Region","URL":"http://www.dfo-mpo.gc.ca/Library/338997.pdf","number":"2009/011","author":[{"family":"Canadian Science Advisory Secretariat","given":""}],"issued":{"date-parts":[["2010",1]]},"accessed":{"date-parts":[["2016",3,13]]}}}],"schema":"https://github.com/citation-style-language/schema/raw/master/csl-citation.json"} </w:instrText>
      </w:r>
      <w:r w:rsidRPr="00956D71">
        <w:fldChar w:fldCharType="separate"/>
      </w:r>
      <w:r w:rsidRPr="00956D71">
        <w:rPr>
          <w:rFonts w:ascii="Calibri" w:hAnsi="Calibri"/>
        </w:rPr>
        <w:t>(Canadian Science Advisory Secretariat 2010)</w:t>
      </w:r>
      <w:r w:rsidRPr="00956D71">
        <w:fldChar w:fldCharType="end"/>
      </w:r>
      <w:r w:rsidRPr="00956D71">
        <w:t xml:space="preserve">.  </w:t>
      </w:r>
      <w:r w:rsidR="009C4E8B" w:rsidRPr="00956D71">
        <w:t>These surveys are unique from the inland waters because they include both in-water and haul out surveys</w:t>
      </w:r>
      <w:proofErr w:type="gramStart"/>
      <w:r w:rsidR="00573489" w:rsidRPr="00956D71">
        <w:t xml:space="preserve">, </w:t>
      </w:r>
      <w:r w:rsidR="009C4E8B" w:rsidRPr="00956D71">
        <w:t xml:space="preserve"> so</w:t>
      </w:r>
      <w:proofErr w:type="gramEnd"/>
      <w:r w:rsidR="009C4E8B" w:rsidRPr="00956D71">
        <w:t xml:space="preserve"> they do not </w:t>
      </w:r>
      <w:r w:rsidR="009C4E8B" w:rsidRPr="00956D71">
        <w:lastRenderedPageBreak/>
        <w:t>need to be expanded by a correction factor of 1.52 for seals in the water; however, these survey are only a subset of the coast and survey indices needed to be expanded by a factor of 3 for un-surveyed portions of the coastline.</w:t>
      </w:r>
    </w:p>
    <w:p w14:paraId="2D704A51" w14:textId="2C806B71" w:rsidR="007D0A13" w:rsidRPr="00956D71" w:rsidRDefault="00416C23" w:rsidP="006951F6">
      <w:pPr>
        <w:ind w:firstLine="720"/>
      </w:pPr>
      <w:r w:rsidRPr="00956D71">
        <w:t xml:space="preserve">Time series of southeast Alaska and western Alaska populations of harbor seals </w:t>
      </w:r>
      <w:r w:rsidR="001944AB" w:rsidRPr="00956D71">
        <w:t xml:space="preserve">are very </w:t>
      </w:r>
      <w:r w:rsidR="0036217E" w:rsidRPr="00956D71">
        <w:t>sparse</w:t>
      </w:r>
      <w:r w:rsidR="001944AB" w:rsidRPr="00956D71">
        <w:t>.  We use</w:t>
      </w:r>
      <w:r w:rsidR="00630058" w:rsidRPr="00956D71">
        <w:t xml:space="preserve">d a combination of </w:t>
      </w:r>
      <w:r w:rsidR="001944AB" w:rsidRPr="00956D71">
        <w:t xml:space="preserve">the most recent Alaska stock assessment reports </w:t>
      </w:r>
      <w:r w:rsidR="001944AB" w:rsidRPr="00956D71">
        <w:fldChar w:fldCharType="begin"/>
      </w:r>
      <w:r w:rsidR="009154CD" w:rsidRPr="00956D71">
        <w:instrText xml:space="preserve"> ADDIN ZOTERO_ITEM CSL_CITATION {"citationID":"1rosaogve8","properties":{"formattedCitation":"(Muto et al. 2016)","plainCitation":"(Muto et al. 2016)"},"citationItems":[{"id":1044,"uris":["http://zotero.org/users/3830350/items/M3K2RMAE"],"uri":["http://zotero.org/users/3830350/items/M3K2RMAE"],"itemData":{"id":1044,"type":"report","title":"Alaska Marine Mammal  Stock Assessments, 2015","publisher":"NOAA","publisher-place":"Seattle, WA","page":"309","genre":"Technical Memorandum","event-place":"Seattle, WA","number":"NMFS-AFSC-323","author":[{"family":"Muto","given":"M. M."},{"literal":"V. T. Helker"},{"literal":"R. P. Angliss"},{"literal":"B. A. Allen, P. L. Boveng,J. M. Breiwick, M. F. Cameron, P. J. Clapham, S. P. Dahle"},{"literal":"M. E. Dahlheim, B. S. Fadely, M. C. Ferguson, L. W. Fritz, R. C. Hobbs"},{"literal":"Y. V. Ivashchenko, A. S. Kennedy, J. M. London, S. A. Mizroch, R. R. Ream"},{"literal":"E. L. Richmond"},{"literal":"K. E. W. Shelden, R. G. Towell, P. R. Wade"},{"literal":"J. M. Waite, and A. R. Zerbini"}],"issued":{"date-parts":[["2016"]]}}}],"schema":"https://github.com/citation-style-language/schema/raw/master/csl-citation.json"} </w:instrText>
      </w:r>
      <w:r w:rsidR="001944AB" w:rsidRPr="00956D71">
        <w:fldChar w:fldCharType="separate"/>
      </w:r>
      <w:r w:rsidR="001944AB" w:rsidRPr="00956D71">
        <w:rPr>
          <w:rFonts w:ascii="Calibri" w:hAnsi="Calibri"/>
        </w:rPr>
        <w:t>(Muto et al. 2016)</w:t>
      </w:r>
      <w:r w:rsidR="001944AB" w:rsidRPr="00956D71">
        <w:fldChar w:fldCharType="end"/>
      </w:r>
      <w:r w:rsidR="00630058" w:rsidRPr="00956D71">
        <w:t xml:space="preserve"> and time-series of abundance from the literature </w:t>
      </w:r>
      <w:r w:rsidR="00630058" w:rsidRPr="00956D71">
        <w:fldChar w:fldCharType="begin"/>
      </w:r>
      <w:r w:rsidR="009154CD" w:rsidRPr="00956D71">
        <w:instrText xml:space="preserve"> ADDIN ZOTERO_ITEM CSL_CITATION {"citationID":"kEXwFkrI","properties":{"formattedCitation":"(Boveng et al. 2003, Small et al. 2003, Jemison et al. 2006, Mathews and Pendleton 2006, Womble et al. 2010)","plainCitation":"(Boveng et al. 2003, Small et al. 2003, Jemison et al. 2006, Mathews and Pendleton 2006, Womble et al. 2010)"},"citationItems":[{"id":1038,"uris":["http://zotero.org/users/3830350/items/B8PXW2B3"],"uri":["http://zotero.org/users/3830350/items/B8PXW2B3"],"itemData":{"id":1038,"type":"article-journal","title":"The abundance of harbor seals in the Gulf of Alaska","container-title":"Marine Mammal Science","page":"111–127","volume":"19","issue":"1","source":"Google Scholar","author":[{"family":"Boveng","given":"Peter L."},{"family":"Bengtson","given":"John L."},{"family":"Withrow","given":"David E."},{"family":"Cesarone","given":"Jack C."},{"family":"Simpkins","given":"Michael A."},{"family":"Frost","given":"Kathsyn J."},{"family":"Burns","given":"John J."}],"issued":{"date-parts":[["2003"]]}}},{"id":1294,"uris":["http://zotero.org/users/3830350/items/HNBQ258B"],"uri":["http://zotero.org/users/3830350/items/HNBQ258B"],"itemData":{"id":1294,"type":"article-journal","title":"Trends in abundance of Alaska harbor seals, 1983–2001","container-title":"Marine Mammal Science","page":"344–362","volume":"19","issue":"2","source":"Google Scholar","author":[{"family":"Small","given":"Robert J."},{"family":"Pendleton","given":"Grey W."},{"family":"Pitcher","given":"Kenneth W."}],"issued":{"date-parts":[["2003"]]}}},{"id":1299,"uris":["http://zotero.org/users/3830350/items/KR4725F5"],"uri":["http://zotero.org/users/3830350/items/KR4725F5"],"itemData":{"id":1299,"type":"article-journal","title":"Long-term trends in harbor seal numbers at Tugidak Island and Nanvak Bay, Alaska","container-title":"Marine Mammal Science","page":"339–360","volume":"22","issue":"2","source":"Google Scholar","author":[{"family":"Jemison","given":"Lauri A."},{"family":"Pendleton","given":"Grey W."},{"family":"Wilson","given":"Carol A."},{"family":"Small","given":"Robert J."}],"issued":{"date-parts":[["2006"]]}}},{"id":1296,"uris":["http://zotero.org/users/3830350/items/KSQGUCX8"],"uri":["http://zotero.org/users/3830350/items/KSQGUCX8"],"itemData":{"id":1296,"type":"article-journal","title":"Declines in harbor seal (Phoca vitulina) numbers in Glacier Bay national park, Alaska, 1992–2002","container-title":"Marine Mammal Science","page":"167–189","volume":"22","issue":"1","source":"Google Scholar","author":[{"family":"Mathews","given":"Elizabeth A."},{"family":"Pendleton","given":"Grey W."}],"issued":{"date-parts":[["2006"]]}}},{"id":1300,"uris":["http://zotero.org/users/3830350/items/BBWTT73F"],"uri":["http://zotero.org/users/3830350/items/BBWTT73F"],"itemData":{"id":1300,"type":"article-journal","title":"Harbor seal (Phoca vitulina richardii) decline continues in the rapidly changing landscape of Glacier Bay National Park, Alaska 1992–2008","container-title":"Marine Mammal Science","page":"686–697","volume":"26","issue":"3","source":"Google Scholar","author":[{"family":"Womble","given":"Jamie N."},{"family":"Pendleton","given":"Grey W."},{"family":"Mathews","given":"Elizabeth A."},{"family":"Blundell","given":"Gail M."},{"family":"Bool","given":"Natalie M."},{"family":"Gende","given":"Scott M."}],"issued":{"date-parts":[["2010"]]}}}],"schema":"https://github.com/citation-style-language/schema/raw/master/csl-citation.json"} </w:instrText>
      </w:r>
      <w:r w:rsidR="00630058" w:rsidRPr="00956D71">
        <w:fldChar w:fldCharType="separate"/>
      </w:r>
      <w:r w:rsidR="00630058" w:rsidRPr="00956D71">
        <w:rPr>
          <w:rFonts w:ascii="Calibri" w:hAnsi="Calibri"/>
        </w:rPr>
        <w:t>(</w:t>
      </w:r>
      <w:proofErr w:type="spellStart"/>
      <w:r w:rsidR="00630058" w:rsidRPr="00956D71">
        <w:rPr>
          <w:rFonts w:ascii="Calibri" w:hAnsi="Calibri"/>
        </w:rPr>
        <w:t>Boveng</w:t>
      </w:r>
      <w:proofErr w:type="spellEnd"/>
      <w:r w:rsidR="00630058" w:rsidRPr="00956D71">
        <w:rPr>
          <w:rFonts w:ascii="Calibri" w:hAnsi="Calibri"/>
        </w:rPr>
        <w:t xml:space="preserve"> et al. 2003, Small et al. 2003, Jemison et al. 2006, Mathews and Pendleton 2006, Womble et al. 2010)</w:t>
      </w:r>
      <w:r w:rsidR="00630058" w:rsidRPr="00956D71">
        <w:fldChar w:fldCharType="end"/>
      </w:r>
      <w:r w:rsidR="00630058" w:rsidRPr="00956D71">
        <w:t xml:space="preserve"> to reconstruct estimate of harbor seal abundance. Complicating this effort is that not all areas were surveyed in every year, and the survey correction factors may not account for the same covariate between studies.  </w:t>
      </w:r>
      <w:r w:rsidR="004F44FC" w:rsidRPr="00956D71">
        <w:t xml:space="preserve">Our estimates of Alaska harbor sea abundance </w:t>
      </w:r>
      <w:r w:rsidR="003839ED" w:rsidRPr="00956D71">
        <w:t xml:space="preserve">allowed </w:t>
      </w:r>
      <w:r w:rsidR="004F44FC" w:rsidRPr="00956D71">
        <w:t>rough estimates of the number in western and southeastern Alaska.  Based on the surveys we</w:t>
      </w:r>
      <w:r w:rsidR="00FB31A9" w:rsidRPr="00956D71">
        <w:t xml:space="preserve"> collected</w:t>
      </w:r>
      <w:r w:rsidR="006C27A5" w:rsidRPr="00956D71">
        <w:t xml:space="preserve"> we had to</w:t>
      </w:r>
      <w:r w:rsidR="004F44FC" w:rsidRPr="00956D71">
        <w:t xml:space="preserve">: 1) extend the estimates of abundance beyond the margins of the surveys (i.e., pre-1992 and post-2003), 2) scale the regional estimates of abundance to total estimates of abundance, and 3) partition estimates of abundance into western and southeast Alaska areas.  </w:t>
      </w:r>
    </w:p>
    <w:p w14:paraId="4BE02438" w14:textId="357A914D" w:rsidR="002212F5" w:rsidRPr="00956D71" w:rsidRDefault="009D05DD" w:rsidP="006951F6">
      <w:pPr>
        <w:pStyle w:val="Heading2"/>
      </w:pPr>
      <w:r w:rsidRPr="00956D71">
        <w:t>California sea lion</w:t>
      </w:r>
    </w:p>
    <w:p w14:paraId="38DCCDC7" w14:textId="10FFE347" w:rsidR="00B83561" w:rsidRPr="008739F6" w:rsidRDefault="0059317D" w:rsidP="00B83561">
      <w:pPr>
        <w:ind w:firstLine="720"/>
      </w:pPr>
      <w:r w:rsidRPr="00956D71">
        <w:t>California sea lion population</w:t>
      </w:r>
      <w:r w:rsidR="001C4212" w:rsidRPr="00956D71">
        <w:t xml:space="preserve">s are </w:t>
      </w:r>
      <w:r w:rsidR="00D45513" w:rsidRPr="00956D71">
        <w:t xml:space="preserve">present in </w:t>
      </w:r>
      <w:r w:rsidR="003839ED" w:rsidRPr="00956D71">
        <w:t xml:space="preserve">model </w:t>
      </w:r>
      <w:r w:rsidR="001C4212" w:rsidRPr="00956D71">
        <w:t xml:space="preserve">areas 1 to 5 - </w:t>
      </w:r>
      <w:r w:rsidRPr="00956D71">
        <w:t xml:space="preserve">central California </w:t>
      </w:r>
      <w:r w:rsidR="003839ED" w:rsidRPr="00956D71">
        <w:t>north</w:t>
      </w:r>
      <w:r w:rsidR="001C4212" w:rsidRPr="00956D71">
        <w:t xml:space="preserve"> through the Salish Sea</w:t>
      </w:r>
      <w:r w:rsidRPr="00956D71">
        <w:t xml:space="preserve">.  </w:t>
      </w:r>
      <w:r w:rsidR="001C4212" w:rsidRPr="00956D71">
        <w:t xml:space="preserve">The abundance estimates for California sea lions are based on pup count surveys conducted by state and federal agencies, and using an expansion factor for pup to adults </w:t>
      </w:r>
      <w:r w:rsidR="001C4212" w:rsidRPr="00956D71">
        <w:fldChar w:fldCharType="begin"/>
      </w:r>
      <w:r w:rsidR="009154CD" w:rsidRPr="00956D71">
        <w:instrText xml:space="preserve"> ADDIN ZOTERO_ITEM CSL_CITATION {"citationID":"19c9hc28ao","properties":{"formattedCitation":"(Angliss and Allen 2015)","plainCitation":"(Angliss and Allen 2015)"},"citationItems":[{"id":1003,"uris":["http://zotero.org/users/3830350/items/3IWFR7WR"],"uri":["http://zotero.org/users/3830350/items/3IWFR7WR"],"itemData":{"id":1003,"type":"report","title":"Alaska marine mammal stock assessments, 2014","publisher":"NOAA","publisher-place":"Seattle, WA","page":"313","genre":"NOAA Technical Memorandum","source":"Google Scholar","event-place":"Seattle, WA","URL":"http://www.nmfs.noaa.gov/pr/sars/pdf/alaska2014_final.pdf","number":"NMFS-AFSC-301","author":[{"family":"Angliss","given":"Robyn P."},{"family":"Allen","given":"B. M."}],"issued":{"date-parts":[["2015"]]},"accessed":{"date-parts":[["2016",7,5]]}}}],"schema":"https://github.com/citation-style-language/schema/raw/master/csl-citation.json"} </w:instrText>
      </w:r>
      <w:r w:rsidR="001C4212" w:rsidRPr="00956D71">
        <w:fldChar w:fldCharType="separate"/>
      </w:r>
      <w:r w:rsidR="001C4212" w:rsidRPr="00956D71">
        <w:rPr>
          <w:rFonts w:ascii="Calibri" w:hAnsi="Calibri"/>
        </w:rPr>
        <w:t>(</w:t>
      </w:r>
      <w:proofErr w:type="spellStart"/>
      <w:r w:rsidR="001C4212" w:rsidRPr="00956D71">
        <w:rPr>
          <w:rFonts w:ascii="Calibri" w:hAnsi="Calibri"/>
        </w:rPr>
        <w:t>Angliss</w:t>
      </w:r>
      <w:proofErr w:type="spellEnd"/>
      <w:r w:rsidR="001C4212" w:rsidRPr="00956D71">
        <w:rPr>
          <w:rFonts w:ascii="Calibri" w:hAnsi="Calibri"/>
        </w:rPr>
        <w:t xml:space="preserve"> and Allen 2015)</w:t>
      </w:r>
      <w:r w:rsidR="001C4212" w:rsidRPr="00956D71">
        <w:fldChar w:fldCharType="end"/>
      </w:r>
      <w:r w:rsidR="001C4212" w:rsidRPr="00956D71">
        <w:t xml:space="preserve">.  The largest concentration of California sea lions is in central California at the major breeding colonies </w:t>
      </w:r>
      <w:r w:rsidR="008C2E2C" w:rsidRPr="00956D71">
        <w:t xml:space="preserve">in the Channel </w:t>
      </w:r>
      <w:r w:rsidR="001C4212" w:rsidRPr="00956D71">
        <w:t>Islands</w:t>
      </w:r>
      <w:r w:rsidR="005305BA" w:rsidRPr="00956D71">
        <w:t xml:space="preserve"> and </w:t>
      </w:r>
      <w:proofErr w:type="spellStart"/>
      <w:r w:rsidR="005305BA" w:rsidRPr="00956D71">
        <w:t>A</w:t>
      </w:r>
      <w:r w:rsidR="005305BA" w:rsidRPr="008739F6">
        <w:t>ñ</w:t>
      </w:r>
      <w:r w:rsidR="00573489" w:rsidRPr="00956D71">
        <w:t>o</w:t>
      </w:r>
      <w:proofErr w:type="spellEnd"/>
      <w:r w:rsidR="006F0248" w:rsidRPr="00956D71">
        <w:t xml:space="preserve"> Nuevo</w:t>
      </w:r>
      <w:r w:rsidR="008C2E2C" w:rsidRPr="00956D71">
        <w:t>, California</w:t>
      </w:r>
      <w:r w:rsidR="00F56EB2" w:rsidRPr="00956D71">
        <w:t xml:space="preserve"> </w:t>
      </w:r>
      <w:r w:rsidR="00F56EB2" w:rsidRPr="00956D71">
        <w:fldChar w:fldCharType="begin"/>
      </w:r>
      <w:r w:rsidR="009154CD" w:rsidRPr="00956D71">
        <w:instrText xml:space="preserve"> ADDIN ZOTERO_ITEM CSL_CITATION {"citationID":"2qeq4dndtq","properties":{"formattedCitation":"(Carretta et al. 2015)","plainCitation":"(Carretta et al. 2015)"},"citationItems":[{"id":974,"uris":["http://zotero.org/users/3830350/items/8WG28UD6"],"uri":["http://zotero.org/users/3830350/items/8WG28UD6"],"itemData":{"id":974,"type":"article-journal","title":"US PACIFIC DRAFT MARINE MAMMAL STOCK ASSESSMENTS: 2015","source":"Google Scholar","URL":"http://www.nmfs.noaa.gov/pr/sars/pdf/pac2015_draft.pdf","shortTitle":"US PACIFIC DRAFT MARINE MAMMAL STOCK ASSESSMENTS","author":[{"family":"Carretta","given":"James V."},{"family":"Oleson","given":"Erin M."},{"family":"Baker","given":"Jason"},{"family":"Weller","given":"David W."},{"family":"Lang","given":"Aimee R."},{"family":"Forney","given":"Karin A."},{"family":"Muto","given":"Marcia M."},{"family":"Hanson","given":"Brad"},{"family":"Orr","given":"Anthony J."},{"family":"Huber","given":"Harriet"},{"literal":"others"}],"issued":{"date-parts":[["2015"]]},"accessed":{"date-parts":[["2016",5,16]]}}}],"schema":"https://github.com/citation-style-language/schema/raw/master/csl-citation.json"} </w:instrText>
      </w:r>
      <w:r w:rsidR="00F56EB2" w:rsidRPr="00956D71">
        <w:fldChar w:fldCharType="separate"/>
      </w:r>
      <w:r w:rsidR="00F56EB2" w:rsidRPr="00956D71">
        <w:rPr>
          <w:rFonts w:ascii="Calibri" w:hAnsi="Calibri"/>
        </w:rPr>
        <w:t>(</w:t>
      </w:r>
      <w:proofErr w:type="spellStart"/>
      <w:r w:rsidR="00F56EB2" w:rsidRPr="00956D71">
        <w:rPr>
          <w:rFonts w:ascii="Calibri" w:hAnsi="Calibri"/>
        </w:rPr>
        <w:t>Carretta</w:t>
      </w:r>
      <w:proofErr w:type="spellEnd"/>
      <w:r w:rsidR="00F56EB2" w:rsidRPr="00956D71">
        <w:rPr>
          <w:rFonts w:ascii="Calibri" w:hAnsi="Calibri"/>
        </w:rPr>
        <w:t xml:space="preserve"> et al. 2015)</w:t>
      </w:r>
      <w:r w:rsidR="00F56EB2" w:rsidRPr="00956D71">
        <w:fldChar w:fldCharType="end"/>
      </w:r>
      <w:r w:rsidR="00F47AF1" w:rsidRPr="00956D71">
        <w:t xml:space="preserve">; </w:t>
      </w:r>
      <w:r w:rsidR="006F0248" w:rsidRPr="00956D71">
        <w:t xml:space="preserve">this </w:t>
      </w:r>
      <w:r w:rsidR="00F47AF1" w:rsidRPr="00956D71">
        <w:t xml:space="preserve">is </w:t>
      </w:r>
      <w:r w:rsidR="008A4E5E" w:rsidRPr="00956D71">
        <w:t xml:space="preserve">the </w:t>
      </w:r>
      <w:r w:rsidR="00F47AF1" w:rsidRPr="00956D71">
        <w:t>only time-series of any length for California sea lions</w:t>
      </w:r>
      <w:r w:rsidR="006F0248" w:rsidRPr="00956D71">
        <w:t xml:space="preserve"> an</w:t>
      </w:r>
      <w:r w:rsidR="008A4E5E" w:rsidRPr="00956D71">
        <w:t xml:space="preserve">d </w:t>
      </w:r>
      <w:r w:rsidR="006F0248" w:rsidRPr="00956D71">
        <w:t xml:space="preserve">these </w:t>
      </w:r>
      <w:r w:rsidR="00F56EB2" w:rsidRPr="00956D71">
        <w:t xml:space="preserve">sea lions </w:t>
      </w:r>
      <w:r w:rsidR="008A4E5E" w:rsidRPr="00956D71">
        <w:t xml:space="preserve">are considered </w:t>
      </w:r>
      <w:r w:rsidR="00F56EB2" w:rsidRPr="00956D71">
        <w:t>to be part of central California population.</w:t>
      </w:r>
      <w:r w:rsidR="00F56EB2" w:rsidRPr="008739F6">
        <w:t xml:space="preserve">  </w:t>
      </w:r>
    </w:p>
    <w:p w14:paraId="67F17D03" w14:textId="3477BC4D" w:rsidR="0013699C" w:rsidRPr="0061763D" w:rsidRDefault="008E162F">
      <w:pPr>
        <w:ind w:firstLine="720"/>
      </w:pPr>
      <w:r w:rsidRPr="00956D71">
        <w:rPr>
          <w:highlight w:val="cyan"/>
        </w:rPr>
        <w:t>O</w:t>
      </w:r>
      <w:r w:rsidR="00B83561" w:rsidRPr="00956D71">
        <w:rPr>
          <w:highlight w:val="cyan"/>
        </w:rPr>
        <w:t>nly California sea lions age</w:t>
      </w:r>
      <w:r w:rsidR="00B36EC6" w:rsidRPr="00956D71">
        <w:rPr>
          <w:highlight w:val="cyan"/>
        </w:rPr>
        <w:t>s</w:t>
      </w:r>
      <w:r w:rsidR="00B83561" w:rsidRPr="00956D71">
        <w:rPr>
          <w:highlight w:val="cyan"/>
        </w:rPr>
        <w:t xml:space="preserve"> 6 and older are likely to </w:t>
      </w:r>
      <w:r w:rsidR="00B36EC6" w:rsidRPr="00956D71">
        <w:rPr>
          <w:highlight w:val="cyan"/>
        </w:rPr>
        <w:t xml:space="preserve">prey </w:t>
      </w:r>
      <w:r w:rsidR="00B83561" w:rsidRPr="00956D71">
        <w:rPr>
          <w:highlight w:val="cyan"/>
        </w:rPr>
        <w:t>on Chinook salmon</w:t>
      </w:r>
      <w:r w:rsidRPr="00956D71">
        <w:rPr>
          <w:highlight w:val="cyan"/>
        </w:rPr>
        <w:t xml:space="preserve"> (Jeff </w:t>
      </w:r>
      <w:proofErr w:type="spellStart"/>
      <w:r w:rsidRPr="00956D71">
        <w:rPr>
          <w:highlight w:val="cyan"/>
        </w:rPr>
        <w:t>Laake</w:t>
      </w:r>
      <w:proofErr w:type="spellEnd"/>
      <w:r w:rsidRPr="00956D71">
        <w:rPr>
          <w:highlight w:val="cyan"/>
        </w:rPr>
        <w:t>, pers. comm. NOAA)</w:t>
      </w:r>
      <w:r w:rsidR="00B83561" w:rsidRPr="00956D71">
        <w:rPr>
          <w:highlight w:val="cyan"/>
        </w:rPr>
        <w:t xml:space="preserve">.  </w:t>
      </w:r>
      <w:r w:rsidR="00B36EC6" w:rsidRPr="00956D71">
        <w:rPr>
          <w:highlight w:val="cyan"/>
        </w:rPr>
        <w:t>However, the time-series</w:t>
      </w:r>
      <w:r w:rsidR="00B83561" w:rsidRPr="00956D71">
        <w:rPr>
          <w:highlight w:val="cyan"/>
        </w:rPr>
        <w:t xml:space="preserve"> of abundance for California sea lions is based on pup counts expansions.  </w:t>
      </w:r>
      <w:r w:rsidR="008E4850" w:rsidRPr="00956D71">
        <w:rPr>
          <w:highlight w:val="cyan"/>
        </w:rPr>
        <w:t xml:space="preserve">Multiplying this by the fraction of the population that is age 6 and older </w:t>
      </w:r>
      <w:proofErr w:type="gramStart"/>
      <w:r w:rsidR="008E4850" w:rsidRPr="00956D71">
        <w:rPr>
          <w:highlight w:val="cyan"/>
        </w:rPr>
        <w:t>(</w:t>
      </w:r>
      <w:r w:rsidR="00B36EC6" w:rsidRPr="00956D71">
        <w:rPr>
          <w:highlight w:val="cyan"/>
        </w:rPr>
        <w:t xml:space="preserve"> </w:t>
      </w:r>
      <w:r w:rsidR="00B83561" w:rsidRPr="00956D71">
        <w:rPr>
          <w:highlight w:val="cyan"/>
        </w:rPr>
        <w:t>Jeff</w:t>
      </w:r>
      <w:proofErr w:type="gramEnd"/>
      <w:r w:rsidR="00B83561" w:rsidRPr="00956D71">
        <w:rPr>
          <w:highlight w:val="cyan"/>
        </w:rPr>
        <w:t xml:space="preserve"> </w:t>
      </w:r>
      <w:proofErr w:type="spellStart"/>
      <w:r w:rsidR="008E4850" w:rsidRPr="00956D71">
        <w:rPr>
          <w:highlight w:val="cyan"/>
        </w:rPr>
        <w:t>Laake</w:t>
      </w:r>
      <w:proofErr w:type="spellEnd"/>
      <w:r w:rsidR="008E4850" w:rsidRPr="00956D71">
        <w:rPr>
          <w:highlight w:val="cyan"/>
        </w:rPr>
        <w:t xml:space="preserve">, pers. </w:t>
      </w:r>
      <w:proofErr w:type="spellStart"/>
      <w:r w:rsidR="008E4850" w:rsidRPr="00956D71">
        <w:rPr>
          <w:highlight w:val="cyan"/>
        </w:rPr>
        <w:lastRenderedPageBreak/>
        <w:t>comm</w:t>
      </w:r>
      <w:proofErr w:type="spellEnd"/>
      <w:r w:rsidR="008E4850" w:rsidRPr="00956D71">
        <w:rPr>
          <w:highlight w:val="cyan"/>
        </w:rPr>
        <w:t xml:space="preserve"> NOAA) yielded the</w:t>
      </w:r>
      <w:r w:rsidR="00B83561" w:rsidRPr="00956D71">
        <w:rPr>
          <w:highlight w:val="cyan"/>
        </w:rPr>
        <w:t xml:space="preserve"> number of male and fe</w:t>
      </w:r>
      <w:r w:rsidR="00B36EC6" w:rsidRPr="00956D71">
        <w:rPr>
          <w:highlight w:val="cyan"/>
        </w:rPr>
        <w:t xml:space="preserve">male age 6+ California sea lions.  </w:t>
      </w:r>
      <w:r w:rsidR="008E4850" w:rsidRPr="00956D71">
        <w:rPr>
          <w:highlight w:val="cyan"/>
        </w:rPr>
        <w:t>W</w:t>
      </w:r>
      <w:r w:rsidR="00B36EC6" w:rsidRPr="00956D71">
        <w:rPr>
          <w:highlight w:val="cyan"/>
        </w:rPr>
        <w:t xml:space="preserve">e </w:t>
      </w:r>
      <w:r w:rsidR="008E4850" w:rsidRPr="00956D71">
        <w:rPr>
          <w:highlight w:val="cyan"/>
        </w:rPr>
        <w:t>assume that all age 6+ female</w:t>
      </w:r>
      <w:r w:rsidR="00AD0C45" w:rsidRPr="00956D71">
        <w:rPr>
          <w:highlight w:val="cyan"/>
        </w:rPr>
        <w:t xml:space="preserve">s remain in Central California. The number of age 6+ males in Central California is assumed equal to the total number of age 6+  males minus the abundance in the other regions as detailed below. </w:t>
      </w:r>
    </w:p>
    <w:p w14:paraId="26AA93C3" w14:textId="0A9BB70D" w:rsidR="00FF0BB7" w:rsidRPr="008739F6" w:rsidRDefault="00FF0BB7" w:rsidP="002D4C7E">
      <w:pPr>
        <w:ind w:firstLine="720"/>
      </w:pPr>
      <w:r w:rsidRPr="008739F6">
        <w:t xml:space="preserve">Based on a single technical report </w:t>
      </w:r>
      <w:r w:rsidRPr="001F3B16">
        <w:fldChar w:fldCharType="begin"/>
      </w:r>
      <w:r w:rsidR="009154CD" w:rsidRPr="008739F6">
        <w:instrText xml:space="preserve"> ADDIN ZOTERO_ITEM CSL_CITATION {"citationID":"1dvsv3r1tp","properties":{"formattedCitation":"(National Marine Fisheries Service (NMFS) 1997)","plainCitation":"(National Marine Fisheries Service (NMFS) 1997)"},"citationItems":[{"id":835,"uris":["http://zotero.org/users/3830350/items/7V7NWNRS"],"uri":["http://zotero.org/users/383035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Pr="00956D71">
        <w:fldChar w:fldCharType="separate"/>
      </w:r>
      <w:r w:rsidRPr="008739F6">
        <w:rPr>
          <w:rFonts w:ascii="Calibri" w:hAnsi="Calibri"/>
        </w:rPr>
        <w:t>(National Marine Fisheries Service (NMFS) 1997)</w:t>
      </w:r>
      <w:r w:rsidRPr="001F3B16">
        <w:fldChar w:fldCharType="end"/>
      </w:r>
      <w:r w:rsidRPr="008739F6">
        <w:t xml:space="preserve">, we estimated </w:t>
      </w:r>
      <w:r w:rsidR="00FF5332" w:rsidRPr="008739F6">
        <w:t xml:space="preserve">that </w:t>
      </w:r>
      <w:r w:rsidRPr="008739F6">
        <w:t xml:space="preserve">the California sea lion population on the outer coast of Washington is 500 individuals, while the Oregon coast </w:t>
      </w:r>
      <w:r w:rsidR="005F3CEB" w:rsidRPr="008739F6">
        <w:t xml:space="preserve">population </w:t>
      </w:r>
      <w:r w:rsidRPr="008739F6">
        <w:t>is 4,800 individuals.  We have no time series information on these populations and so there is no change in abundance for these areas during the duration of the study.</w:t>
      </w:r>
    </w:p>
    <w:p w14:paraId="397A72F0" w14:textId="7EEBFFE5" w:rsidR="0086107C" w:rsidRPr="008739F6" w:rsidRDefault="008C2E2C" w:rsidP="002D4C7E">
      <w:pPr>
        <w:ind w:firstLine="720"/>
      </w:pPr>
      <w:r w:rsidRPr="008739F6">
        <w:t>Columbia River sea lion estimates are based on a time series of peak counts from a presentation by Robin Brown (</w:t>
      </w:r>
      <w:r w:rsidR="005F3CEB" w:rsidRPr="008739F6">
        <w:t>pers. comm., Oregon Dept. Fish and Wildlife, 7/29/2015</w:t>
      </w:r>
      <w:r w:rsidRPr="008739F6">
        <w:t xml:space="preserve">).  </w:t>
      </w:r>
      <w:r w:rsidR="00F56EB2" w:rsidRPr="008739F6">
        <w:t>These peak counts for the Columbia River are only from 2004 to 2015; however</w:t>
      </w:r>
      <w:r w:rsidR="00F7535B" w:rsidRPr="008739F6">
        <w:t>,</w:t>
      </w:r>
      <w:r w:rsidR="00F56EB2" w:rsidRPr="008739F6">
        <w:t xml:space="preserve"> we know that California sea lion were in the Willamette River start</w:t>
      </w:r>
      <w:r w:rsidR="00F7535B" w:rsidRPr="008739F6">
        <w:t>ing</w:t>
      </w:r>
      <w:r w:rsidR="00F56EB2" w:rsidRPr="008739F6">
        <w:t xml:space="preserve"> in the early 1990s</w:t>
      </w:r>
      <w:r w:rsidRPr="008739F6">
        <w:t xml:space="preserve"> </w:t>
      </w:r>
      <w:r w:rsidRPr="001F3B16">
        <w:fldChar w:fldCharType="begin"/>
      </w:r>
      <w:r w:rsidR="009154CD" w:rsidRPr="008739F6">
        <w:instrText xml:space="preserve"> ADDIN ZOTERO_ITEM CSL_CITATION {"citationID":"ouv9cabpf","properties":{"formattedCitation":"(Wright et al. 2015)","plainCitation":"(Wright et al. 2015)"},"citationItems":[{"id":1276,"uris":["http://zotero.org/users/3830350/items/4S2T524M"],"uri":["http://zotero.org/users/3830350/items/4S2T524M"],"itemData":{"id":1276,"type":"report","title":"WILLAMETTE FALLS PINNIPED MONITORING PROJECT, 2015","publisher":"Oregon Department of Fish and Wildlife","URL":"http://www.dfw.state.or.us/fish/SeaLion/docs/Willamette_Falls_2015_sea_lion_report.pdf","author":[{"family":"Wright","given":"Bryan E."},{"family":"Brown","given":"Robin F."},{"family":"Murtagh","given":"Tom"}],"issued":{"date-parts":[["2015"]]},"accessed":{"date-parts":[["2016",12,16]]}}}],"schema":"https://github.com/citation-style-language/schema/raw/master/csl-citation.json"} </w:instrText>
      </w:r>
      <w:r w:rsidRPr="00956D71">
        <w:fldChar w:fldCharType="separate"/>
      </w:r>
      <w:r w:rsidRPr="008739F6">
        <w:rPr>
          <w:rFonts w:ascii="Calibri" w:hAnsi="Calibri"/>
        </w:rPr>
        <w:t>(Wright et al. 2015)</w:t>
      </w:r>
      <w:r w:rsidRPr="001F3B16">
        <w:fldChar w:fldCharType="end"/>
      </w:r>
      <w:r w:rsidR="00F56EB2" w:rsidRPr="008739F6">
        <w:t xml:space="preserve">.  We fit a simple exponential growth model </w:t>
      </w:r>
      <w:r w:rsidR="004604E0" w:rsidRPr="008739F6">
        <w:t xml:space="preserve">to the peak observation between 2004 and 2015, </w:t>
      </w:r>
      <w:r w:rsidR="00E37C74" w:rsidRPr="008739F6">
        <w:t xml:space="preserve">and </w:t>
      </w:r>
      <w:r w:rsidR="004604E0" w:rsidRPr="008739F6">
        <w:t>the</w:t>
      </w:r>
      <w:r w:rsidR="005F3CEB" w:rsidRPr="008739F6">
        <w:t>n</w:t>
      </w:r>
      <w:r w:rsidR="004604E0" w:rsidRPr="008739F6">
        <w:t xml:space="preserve"> </w:t>
      </w:r>
      <w:r w:rsidR="00F56EB2" w:rsidRPr="008739F6">
        <w:t>back calculate</w:t>
      </w:r>
      <w:r w:rsidR="00E37C74" w:rsidRPr="008739F6">
        <w:t>d</w:t>
      </w:r>
      <w:r w:rsidR="00F56EB2" w:rsidRPr="008739F6">
        <w:t xml:space="preserve"> the number of </w:t>
      </w:r>
      <w:r w:rsidR="00F7535B" w:rsidRPr="008739F6">
        <w:t xml:space="preserve">California </w:t>
      </w:r>
      <w:r w:rsidR="00F56EB2" w:rsidRPr="008739F6">
        <w:t xml:space="preserve">sea lions present in the Columbia River between </w:t>
      </w:r>
      <w:r w:rsidR="00080E21" w:rsidRPr="008739F6">
        <w:t xml:space="preserve">1990 and 2003 (see </w:t>
      </w:r>
      <w:r w:rsidR="004604E0" w:rsidRPr="008739F6">
        <w:t>“</w:t>
      </w:r>
      <w:proofErr w:type="spellStart"/>
      <w:r w:rsidR="004604E0" w:rsidRPr="008739F6">
        <w:t>CSL_ColumbiaRiver</w:t>
      </w:r>
      <w:proofErr w:type="spellEnd"/>
      <w:r w:rsidR="004604E0" w:rsidRPr="008739F6">
        <w:t>” worksheet in the predatorAbundanceSources.xlsx file</w:t>
      </w:r>
      <w:r w:rsidR="00080E21" w:rsidRPr="008739F6">
        <w:t>)</w:t>
      </w:r>
      <w:r w:rsidR="00E37C74" w:rsidRPr="008739F6">
        <w:t xml:space="preserve">.  </w:t>
      </w:r>
    </w:p>
    <w:p w14:paraId="133F6ECF" w14:textId="794D9DA0" w:rsidR="00EC0971" w:rsidRPr="008739F6" w:rsidRDefault="002A2C82" w:rsidP="002D4C7E">
      <w:pPr>
        <w:ind w:firstLine="720"/>
      </w:pPr>
      <w:r w:rsidRPr="008739F6">
        <w:t xml:space="preserve">The </w:t>
      </w:r>
      <w:r w:rsidR="005F3CEB" w:rsidRPr="008739F6">
        <w:t xml:space="preserve">abundance </w:t>
      </w:r>
      <w:r w:rsidR="008C2E2C" w:rsidRPr="008739F6">
        <w:t xml:space="preserve">of California sea lions in the inland waters of the Salish Sea </w:t>
      </w:r>
      <w:r w:rsidR="00EC6DA6" w:rsidRPr="008739F6">
        <w:t>w</w:t>
      </w:r>
      <w:r w:rsidR="005F3CEB" w:rsidRPr="008739F6">
        <w:t>as</w:t>
      </w:r>
      <w:r w:rsidR="00EC6DA6" w:rsidRPr="008739F6">
        <w:t xml:space="preserve"> </w:t>
      </w:r>
      <w:r w:rsidR="001E0A44" w:rsidRPr="008739F6">
        <w:t>based on published surveys and estimates</w:t>
      </w:r>
      <w:r w:rsidRPr="008739F6">
        <w:t xml:space="preserve"> </w:t>
      </w:r>
      <w:r w:rsidRPr="001F3B16">
        <w:fldChar w:fldCharType="begin"/>
      </w:r>
      <w:r w:rsidR="009154CD" w:rsidRPr="008739F6">
        <w:instrText xml:space="preserve"> ADDIN ZOTERO_ITEM CSL_CITATION {"citationID":"NguoIiLf","properties":{"formattedCitation":"(Bigg 1985, Edgell and Demarchi 2012, Jeffries et al. 2014)","plainCitation":"(Bigg 1985, Edgell and Demarchi 2012, Jeffries et al. 2014)"},"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id":1404,"uris":["http://zotero.org/users/3830350/items/T8UPJ62E"],"uri":["http://zotero.org/users/3830350/items/T8UPJ62E"],"itemData":{"id":1404,"type":"article-journal","title":"California and Steller sea lion use of a major winter haulout in the Salish Sea over 45 years","container-title":"Marine Ecology Progress Series","page":"253–262","volume":"467","source":"Google Scholar","author":[{"family":"Edgell","given":"Timothy C."},{"family":"Demarchi","given":"Mike W."}],"issued":{"date-parts":[["2012"]]}}},{"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Pr="00956D71">
        <w:fldChar w:fldCharType="separate"/>
      </w:r>
      <w:r w:rsidR="00EC0971" w:rsidRPr="008739F6">
        <w:t>(</w:t>
      </w:r>
      <w:proofErr w:type="spellStart"/>
      <w:r w:rsidR="00EC0971" w:rsidRPr="008739F6">
        <w:t>Bigg</w:t>
      </w:r>
      <w:proofErr w:type="spellEnd"/>
      <w:r w:rsidR="00EC0971" w:rsidRPr="008739F6">
        <w:t xml:space="preserve"> 1985, </w:t>
      </w:r>
      <w:proofErr w:type="spellStart"/>
      <w:r w:rsidR="00EC0971" w:rsidRPr="008739F6">
        <w:t>Edgell</w:t>
      </w:r>
      <w:proofErr w:type="spellEnd"/>
      <w:r w:rsidR="00EC0971" w:rsidRPr="008739F6">
        <w:t xml:space="preserve"> and </w:t>
      </w:r>
      <w:proofErr w:type="spellStart"/>
      <w:r w:rsidR="00EC0971" w:rsidRPr="008739F6">
        <w:t>Demarchi</w:t>
      </w:r>
      <w:proofErr w:type="spellEnd"/>
      <w:r w:rsidR="00EC0971" w:rsidRPr="008739F6">
        <w:t xml:space="preserve"> 2012, Jeffries et al. 2014)</w:t>
      </w:r>
      <w:r w:rsidRPr="001F3B16">
        <w:fldChar w:fldCharType="end"/>
      </w:r>
      <w:r w:rsidR="00E25E27" w:rsidRPr="008739F6">
        <w:t xml:space="preserve">.  </w:t>
      </w:r>
      <w:r w:rsidR="00EC6DA6" w:rsidRPr="008739F6">
        <w:t xml:space="preserve">We chose </w:t>
      </w:r>
      <w:r w:rsidR="00EC0971" w:rsidRPr="008739F6">
        <w:t xml:space="preserve">to fit a logistic model to the time series of observations in </w:t>
      </w:r>
      <w:r w:rsidR="00EC0971" w:rsidRPr="001F3B16">
        <w:fldChar w:fldCharType="begin"/>
      </w:r>
      <w:r w:rsidR="009154CD" w:rsidRPr="008739F6">
        <w:instrText xml:space="preserve"> ADDIN ZOTERO_ITEM CSL_CITATION {"citationID":"2or4thsih5","properties":{"formattedCitation":"(Edgell and Demarchi 2012)","plainCitation":"(Edgell and Demarchi 2012)"},"citationItems":[{"id":1404,"uris":["http://zotero.org/users/3830350/items/T8UPJ62E"],"uri":["http://zotero.org/users/3830350/items/T8UPJ62E"],"itemData":{"id":1404,"type":"article-journal","title":"California and Steller sea lion use of a major winter haulout in the Salish Sea over 45 years","container-title":"Marine Ecology Progress Series","page":"253–262","volume":"467","source":"Google Scholar","author":[{"family":"Edgell","given":"Timothy C."},{"family":"Demarchi","given":"Mike W."}],"issued":{"date-parts":[["2012"]]}}}],"schema":"https://github.com/citation-style-language/schema/raw/master/csl-citation.json"} </w:instrText>
      </w:r>
      <w:r w:rsidR="00EC0971" w:rsidRPr="00956D71">
        <w:fldChar w:fldCharType="separate"/>
      </w:r>
      <w:proofErr w:type="spellStart"/>
      <w:r w:rsidR="00EC0971" w:rsidRPr="008739F6">
        <w:rPr>
          <w:rFonts w:cs="Times New Roman"/>
        </w:rPr>
        <w:t>Edgell</w:t>
      </w:r>
      <w:proofErr w:type="spellEnd"/>
      <w:r w:rsidR="00EC0971" w:rsidRPr="008739F6">
        <w:rPr>
          <w:rFonts w:cs="Times New Roman"/>
        </w:rPr>
        <w:t xml:space="preserve"> and </w:t>
      </w:r>
      <w:proofErr w:type="spellStart"/>
      <w:r w:rsidR="00EC0971" w:rsidRPr="008739F6">
        <w:rPr>
          <w:rFonts w:cs="Times New Roman"/>
        </w:rPr>
        <w:t>Demarchi</w:t>
      </w:r>
      <w:proofErr w:type="spellEnd"/>
      <w:r w:rsidR="00EC0971" w:rsidRPr="008739F6">
        <w:rPr>
          <w:rFonts w:cs="Times New Roman"/>
        </w:rPr>
        <w:t xml:space="preserve"> </w:t>
      </w:r>
      <w:r w:rsidR="002040FF" w:rsidRPr="008739F6">
        <w:rPr>
          <w:rFonts w:cs="Times New Roman"/>
        </w:rPr>
        <w:t>(</w:t>
      </w:r>
      <w:r w:rsidR="00EC0971" w:rsidRPr="008739F6">
        <w:rPr>
          <w:rFonts w:cs="Times New Roman"/>
        </w:rPr>
        <w:t>2012)</w:t>
      </w:r>
      <w:r w:rsidR="00EC0971" w:rsidRPr="001F3B16">
        <w:fldChar w:fldCharType="end"/>
      </w:r>
      <w:r w:rsidR="007F4A97" w:rsidRPr="008739F6">
        <w:t xml:space="preserve"> based on the single haul-out location </w:t>
      </w:r>
      <w:r w:rsidR="005F3CEB" w:rsidRPr="008739F6">
        <w:t xml:space="preserve">at </w:t>
      </w:r>
      <w:r w:rsidR="007F4A97" w:rsidRPr="008739F6">
        <w:t>Race Rocks</w:t>
      </w:r>
      <w:r w:rsidR="00EC6DA6" w:rsidRPr="008739F6">
        <w:t>.  W</w:t>
      </w:r>
      <w:r w:rsidR="0013699C" w:rsidRPr="008739F6">
        <w:t>hile the earlier time series of Biggs (1985) includes several other haul-out sites in the Strait of Georgia</w:t>
      </w:r>
      <w:proofErr w:type="gramStart"/>
      <w:r w:rsidR="005F3CEB" w:rsidRPr="008739F6">
        <w:t xml:space="preserve">, </w:t>
      </w:r>
      <w:r w:rsidR="00EC6DA6" w:rsidRPr="008739F6">
        <w:t xml:space="preserve"> we</w:t>
      </w:r>
      <w:proofErr w:type="gramEnd"/>
      <w:r w:rsidR="00EC6DA6" w:rsidRPr="008739F6">
        <w:t xml:space="preserve"> chose not to include these observations in our estimates because they do not overlap with later surveys</w:t>
      </w:r>
      <w:r w:rsidR="0013699C" w:rsidRPr="008739F6">
        <w:t xml:space="preserve">.  </w:t>
      </w:r>
      <w:r w:rsidR="007F4A97" w:rsidRPr="008739F6">
        <w:t xml:space="preserve">This could lead to a negative bias </w:t>
      </w:r>
      <w:r w:rsidR="004B4343" w:rsidRPr="008739F6">
        <w:t xml:space="preserve">in </w:t>
      </w:r>
      <w:r w:rsidR="007F4A97" w:rsidRPr="008739F6">
        <w:t xml:space="preserve">our population estimate from </w:t>
      </w:r>
      <w:proofErr w:type="spellStart"/>
      <w:r w:rsidR="007F4A97" w:rsidRPr="008739F6">
        <w:t>Edgell</w:t>
      </w:r>
      <w:proofErr w:type="spellEnd"/>
      <w:r w:rsidR="007F4A97" w:rsidRPr="008739F6">
        <w:t xml:space="preserve"> and </w:t>
      </w:r>
      <w:proofErr w:type="spellStart"/>
      <w:r w:rsidR="007F4A97" w:rsidRPr="008739F6">
        <w:t>Demarchi</w:t>
      </w:r>
      <w:proofErr w:type="spellEnd"/>
      <w:r w:rsidR="007F4A97" w:rsidRPr="008739F6">
        <w:t xml:space="preserve">.  Since </w:t>
      </w:r>
      <w:r w:rsidR="0013699C" w:rsidRPr="008739F6">
        <w:t xml:space="preserve">the Race Rock </w:t>
      </w:r>
      <w:r w:rsidR="007F4A97" w:rsidRPr="008739F6">
        <w:t>survey is for hauled-out sea lions, we use an expansion factor of two to account for sea lion that were in the water during the survey</w:t>
      </w:r>
      <w:r w:rsidR="006A5535" w:rsidRPr="008739F6">
        <w:t>.</w:t>
      </w:r>
    </w:p>
    <w:p w14:paraId="57D33E83" w14:textId="74FF4074" w:rsidR="006A5535" w:rsidRPr="008739F6" w:rsidRDefault="002040FF" w:rsidP="002D4C7E">
      <w:pPr>
        <w:ind w:firstLine="720"/>
      </w:pPr>
      <w:r w:rsidRPr="008739F6">
        <w:lastRenderedPageBreak/>
        <w:t xml:space="preserve">We used the time-series </w:t>
      </w:r>
      <w:r w:rsidR="005F3CEB" w:rsidRPr="008739F6">
        <w:t xml:space="preserve">of </w:t>
      </w:r>
      <w:r w:rsidRPr="008739F6">
        <w:t xml:space="preserve">abundance from </w:t>
      </w:r>
      <w:r w:rsidR="008D2162" w:rsidRPr="001F3B16">
        <w:fldChar w:fldCharType="begin"/>
      </w:r>
      <w:r w:rsidR="009154CD" w:rsidRPr="008739F6">
        <w:instrText xml:space="preserve"> ADDIN ZOTERO_ITEM CSL_CITATION {"citationID":"1edr80kase","properties":{"formattedCitation":"(Bigg 1985)","plainCitation":"(Bigg 1985)"},"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schema":"https://github.com/citation-style-language/schema/raw/master/csl-citation.json"} </w:instrText>
      </w:r>
      <w:r w:rsidR="008D2162" w:rsidRPr="00956D71">
        <w:fldChar w:fldCharType="separate"/>
      </w:r>
      <w:proofErr w:type="spellStart"/>
      <w:r w:rsidR="008D2162" w:rsidRPr="008739F6">
        <w:rPr>
          <w:rFonts w:ascii="Calibri" w:hAnsi="Calibri"/>
        </w:rPr>
        <w:t>Bigg</w:t>
      </w:r>
      <w:proofErr w:type="spellEnd"/>
      <w:r w:rsidR="008D2162" w:rsidRPr="008739F6">
        <w:rPr>
          <w:rFonts w:ascii="Calibri" w:hAnsi="Calibri"/>
        </w:rPr>
        <w:t xml:space="preserve"> </w:t>
      </w:r>
      <w:r w:rsidRPr="008739F6">
        <w:rPr>
          <w:rFonts w:ascii="Calibri" w:hAnsi="Calibri"/>
        </w:rPr>
        <w:t>(</w:t>
      </w:r>
      <w:r w:rsidR="008D2162" w:rsidRPr="008739F6">
        <w:rPr>
          <w:rFonts w:ascii="Calibri" w:hAnsi="Calibri"/>
        </w:rPr>
        <w:t>1985)</w:t>
      </w:r>
      <w:r w:rsidR="008D2162" w:rsidRPr="001F3B16">
        <w:fldChar w:fldCharType="end"/>
      </w:r>
      <w:r w:rsidR="008D2162" w:rsidRPr="008739F6">
        <w:t xml:space="preserve"> </w:t>
      </w:r>
      <w:r w:rsidRPr="008739F6">
        <w:t xml:space="preserve">to estimate the </w:t>
      </w:r>
      <w:r w:rsidR="008D2162" w:rsidRPr="008739F6">
        <w:t xml:space="preserve">number of California sea lions </w:t>
      </w:r>
      <w:r w:rsidRPr="008739F6">
        <w:t xml:space="preserve">along </w:t>
      </w:r>
      <w:r w:rsidR="008D2162" w:rsidRPr="008739F6">
        <w:t>the west coast Vancouver Island/British Columbia area</w:t>
      </w:r>
      <w:r w:rsidR="00825D09" w:rsidRPr="008739F6">
        <w:t>.  Again, we fit a logistic model to the available survey data to estimate years with missing data</w:t>
      </w:r>
      <w:r w:rsidR="008D2162" w:rsidRPr="008739F6">
        <w:t xml:space="preserve">. </w:t>
      </w:r>
      <w:r w:rsidR="000A4193" w:rsidRPr="008739F6">
        <w:t xml:space="preserve">  </w:t>
      </w:r>
      <w:r w:rsidR="006A5535" w:rsidRPr="008739F6">
        <w:t xml:space="preserve">We did not multiply this estimate by an expansion factor because this survey </w:t>
      </w:r>
      <w:r w:rsidR="00825D09" w:rsidRPr="008739F6">
        <w:t>include</w:t>
      </w:r>
      <w:r w:rsidR="005F3CEB" w:rsidRPr="008739F6">
        <w:t>d</w:t>
      </w:r>
      <w:r w:rsidR="00825D09" w:rsidRPr="008739F6">
        <w:t xml:space="preserve"> both haul-out and in-water </w:t>
      </w:r>
      <w:r w:rsidR="00FF0BB7" w:rsidRPr="008739F6">
        <w:t xml:space="preserve">(i.e. rafting) </w:t>
      </w:r>
      <w:r w:rsidR="00825D09" w:rsidRPr="008739F6">
        <w:t>observations</w:t>
      </w:r>
      <w:r w:rsidR="006A5535" w:rsidRPr="008739F6">
        <w:t xml:space="preserve">.  </w:t>
      </w:r>
    </w:p>
    <w:p w14:paraId="25399928" w14:textId="5C868A64" w:rsidR="002040FF" w:rsidRPr="008739F6" w:rsidRDefault="000A4193" w:rsidP="002D4C7E">
      <w:pPr>
        <w:ind w:firstLine="720"/>
      </w:pPr>
      <w:r w:rsidRPr="008739F6">
        <w:t xml:space="preserve">Recently </w:t>
      </w:r>
      <w:r w:rsidR="008D2162" w:rsidRPr="008739F6">
        <w:t xml:space="preserve">small numbers of California sea lions </w:t>
      </w:r>
      <w:r w:rsidRPr="008739F6">
        <w:t xml:space="preserve">were </w:t>
      </w:r>
      <w:r w:rsidR="008D2162" w:rsidRPr="008739F6">
        <w:t>observed in Alaska</w:t>
      </w:r>
      <w:r w:rsidR="00E37C74" w:rsidRPr="008739F6">
        <w:t>n</w:t>
      </w:r>
      <w:r w:rsidR="008D2162" w:rsidRPr="008739F6">
        <w:t xml:space="preserve"> waters, but we have chosen not to model these based on the short time-series</w:t>
      </w:r>
      <w:r w:rsidR="006A5535" w:rsidRPr="008739F6">
        <w:t xml:space="preserve"> and limited observations</w:t>
      </w:r>
      <w:r w:rsidR="008D2162" w:rsidRPr="008739F6">
        <w:t xml:space="preserve"> </w:t>
      </w:r>
      <w:r w:rsidR="008D2162" w:rsidRPr="001F3B16">
        <w:fldChar w:fldCharType="begin"/>
      </w:r>
      <w:r w:rsidR="009154CD" w:rsidRPr="008739F6">
        <w:instrText xml:space="preserve"> ADDIN ZOTERO_ITEM CSL_CITATION {"citationID":"17acemr10k","properties":{"formattedCitation":"(Maniscalco et al. 2004)","plainCitation":"(Maniscalco et al. 2004)"},"citationItems":[{"id":1063,"uris":["http://zotero.org/users/3830350/items/CHGVJXR6"],"uri":["http://zotero.org/users/3830350/items/CHGVJXR6"],"itemData":{"id":1063,"type":"article-journal","title":"The occurrence of California sea lions (Zalophus californianus) in Alaska","container-title":"Aquatic Mammals","page":"427–433","volume":"30","issue":"3","source":"Google Scholar","author":[{"family":"Maniscalco","given":"John M."},{"family":"Wynne","given":"Kate"},{"family":"Pitcher","given":"Kenneth W."},{"family":"Hanson","given":"M. Bradley"},{"family":"Melin","given":"Sharon R."},{"family":"Atkinson","given":"Shannon"}],"issued":{"date-parts":[["2004"]]}}}],"schema":"https://github.com/citation-style-language/schema/raw/master/csl-citation.json"} </w:instrText>
      </w:r>
      <w:r w:rsidR="008D2162" w:rsidRPr="00956D71">
        <w:fldChar w:fldCharType="separate"/>
      </w:r>
      <w:r w:rsidR="008D2162" w:rsidRPr="008739F6">
        <w:rPr>
          <w:rFonts w:ascii="Calibri" w:hAnsi="Calibri"/>
        </w:rPr>
        <w:t>(</w:t>
      </w:r>
      <w:proofErr w:type="spellStart"/>
      <w:r w:rsidR="008D2162" w:rsidRPr="008739F6">
        <w:rPr>
          <w:rFonts w:ascii="Calibri" w:hAnsi="Calibri"/>
        </w:rPr>
        <w:t>Maniscalco</w:t>
      </w:r>
      <w:proofErr w:type="spellEnd"/>
      <w:r w:rsidR="008D2162" w:rsidRPr="008739F6">
        <w:rPr>
          <w:rFonts w:ascii="Calibri" w:hAnsi="Calibri"/>
        </w:rPr>
        <w:t xml:space="preserve"> et al. 2004)</w:t>
      </w:r>
      <w:r w:rsidR="008D2162" w:rsidRPr="00E50D8A">
        <w:fldChar w:fldCharType="end"/>
      </w:r>
      <w:r w:rsidR="007A263A" w:rsidRPr="008739F6">
        <w:t>.</w:t>
      </w:r>
      <w:r w:rsidR="00857DD2" w:rsidRPr="008739F6">
        <w:t xml:space="preserve">  </w:t>
      </w:r>
    </w:p>
    <w:p w14:paraId="70DA66C9" w14:textId="254CC43F" w:rsidR="002212F5" w:rsidRPr="008739F6" w:rsidRDefault="009D05DD" w:rsidP="006951F6">
      <w:pPr>
        <w:pStyle w:val="Heading2"/>
      </w:pPr>
      <w:r w:rsidRPr="008739F6">
        <w:t>Steller sea lions</w:t>
      </w:r>
    </w:p>
    <w:p w14:paraId="1BB057D4" w14:textId="5CD4BC85" w:rsidR="006951F6" w:rsidRPr="008739F6" w:rsidRDefault="00BF708C" w:rsidP="002D4C7E">
      <w:pPr>
        <w:ind w:firstLine="720"/>
      </w:pPr>
      <w:r w:rsidRPr="008739F6">
        <w:t xml:space="preserve">While NOAA has produced time series of </w:t>
      </w:r>
      <w:r w:rsidR="005F3CEB" w:rsidRPr="008739F6">
        <w:t xml:space="preserve">abundance </w:t>
      </w:r>
      <w:r w:rsidRPr="008739F6">
        <w:t xml:space="preserve">for the </w:t>
      </w:r>
      <w:r w:rsidR="006F0248" w:rsidRPr="008739F6">
        <w:t xml:space="preserve">Steller sea lion </w:t>
      </w:r>
      <w:r w:rsidRPr="008739F6">
        <w:t>populations along the eastern Pacific, the</w:t>
      </w:r>
      <w:r w:rsidR="00AD4C97" w:rsidRPr="008739F6">
        <w:t xml:space="preserve"> spatial resolution of these estimates </w:t>
      </w:r>
      <w:r w:rsidRPr="008739F6">
        <w:t>do</w:t>
      </w:r>
      <w:r w:rsidR="00AD4C97" w:rsidRPr="008739F6">
        <w:t>es</w:t>
      </w:r>
      <w:r w:rsidRPr="008739F6">
        <w:t xml:space="preserve"> not </w:t>
      </w:r>
      <w:r w:rsidR="00AD4C97" w:rsidRPr="008739F6">
        <w:t xml:space="preserve">match our model </w:t>
      </w:r>
      <w:r w:rsidRPr="008739F6">
        <w:t xml:space="preserve">spatial areas.  We </w:t>
      </w:r>
      <w:r w:rsidR="00AD4C97" w:rsidRPr="008739F6">
        <w:t>therefore</w:t>
      </w:r>
      <w:r w:rsidR="00012619" w:rsidRPr="008739F6">
        <w:t xml:space="preserve"> </w:t>
      </w:r>
      <w:r w:rsidRPr="008739F6">
        <w:t>disaggregate</w:t>
      </w:r>
      <w:r w:rsidR="00AD4C97" w:rsidRPr="008739F6">
        <w:t xml:space="preserve">d </w:t>
      </w:r>
      <w:r w:rsidR="0012380D" w:rsidRPr="008739F6">
        <w:t xml:space="preserve">many of </w:t>
      </w:r>
      <w:r w:rsidRPr="008739F6">
        <w:t xml:space="preserve">the NOAA </w:t>
      </w:r>
      <w:r w:rsidR="006F0248" w:rsidRPr="008739F6">
        <w:t xml:space="preserve">abundance estimates </w:t>
      </w:r>
      <w:r w:rsidR="0012380D" w:rsidRPr="008739F6">
        <w:t xml:space="preserve">for </w:t>
      </w:r>
      <w:r w:rsidR="006F0248" w:rsidRPr="008739F6">
        <w:t xml:space="preserve">California, Washington, Oregon, British Columbia, </w:t>
      </w:r>
      <w:r w:rsidR="0012380D" w:rsidRPr="008739F6">
        <w:t xml:space="preserve">and </w:t>
      </w:r>
      <w:r w:rsidR="006F0248" w:rsidRPr="008739F6">
        <w:t xml:space="preserve">southeast Alaska.  </w:t>
      </w:r>
      <w:r w:rsidR="008457FF" w:rsidRPr="008739F6">
        <w:t>As described below in more detail</w:t>
      </w:r>
      <w:proofErr w:type="gramStart"/>
      <w:r w:rsidR="005C225A" w:rsidRPr="008739F6">
        <w:t xml:space="preserve">, </w:t>
      </w:r>
      <w:r w:rsidR="0012380D" w:rsidRPr="008739F6">
        <w:t xml:space="preserve"> we</w:t>
      </w:r>
      <w:proofErr w:type="gramEnd"/>
      <w:r w:rsidR="0012380D" w:rsidRPr="008739F6">
        <w:t xml:space="preserve"> had to disaggregate</w:t>
      </w:r>
      <w:r w:rsidR="006951F6" w:rsidRPr="008739F6">
        <w:t xml:space="preserve"> t</w:t>
      </w:r>
      <w:r w:rsidR="00647ABC" w:rsidRPr="008739F6">
        <w:t>he California population into central and northern California</w:t>
      </w:r>
      <w:r w:rsidR="00AD4C97" w:rsidRPr="008739F6">
        <w:t>,</w:t>
      </w:r>
      <w:r w:rsidRPr="008739F6">
        <w:t xml:space="preserve"> and </w:t>
      </w:r>
      <w:r w:rsidR="00AD4C97" w:rsidRPr="008739F6">
        <w:t xml:space="preserve">we </w:t>
      </w:r>
      <w:r w:rsidR="0012380D" w:rsidRPr="008739F6">
        <w:t>estimate</w:t>
      </w:r>
      <w:r w:rsidR="008457FF" w:rsidRPr="008739F6">
        <w:t>d</w:t>
      </w:r>
      <w:r w:rsidR="006951F6" w:rsidRPr="008739F6">
        <w:t xml:space="preserve"> a time-series of abundance for Salish Sea inland waters</w:t>
      </w:r>
      <w:r w:rsidR="00647ABC" w:rsidRPr="008739F6">
        <w:t>.</w:t>
      </w:r>
      <w:r w:rsidR="0012380D" w:rsidRPr="008739F6">
        <w:t xml:space="preserve">  We also derive</w:t>
      </w:r>
      <w:r w:rsidR="008457FF" w:rsidRPr="008739F6">
        <w:t>d</w:t>
      </w:r>
      <w:r w:rsidR="0012380D" w:rsidRPr="008739F6">
        <w:t xml:space="preserve"> estimates of Steller sea lion abundance </w:t>
      </w:r>
      <w:r w:rsidR="008457FF" w:rsidRPr="008739F6">
        <w:t xml:space="preserve">specifically </w:t>
      </w:r>
      <w:r w:rsidR="0012380D" w:rsidRPr="008739F6">
        <w:t xml:space="preserve">for the Columbia River and </w:t>
      </w:r>
      <w:r w:rsidR="00EF181A" w:rsidRPr="008739F6">
        <w:t>Gulf of Alaska</w:t>
      </w:r>
      <w:r w:rsidR="0012380D" w:rsidRPr="008739F6">
        <w:t>.</w:t>
      </w:r>
      <w:r w:rsidR="006951F6" w:rsidRPr="008739F6">
        <w:t xml:space="preserve">  </w:t>
      </w:r>
      <w:r w:rsidR="00647ABC" w:rsidRPr="008739F6">
        <w:t xml:space="preserve">  </w:t>
      </w:r>
    </w:p>
    <w:p w14:paraId="0B7DB5EC" w14:textId="205101AE" w:rsidR="00C95CEB" w:rsidRPr="008739F6" w:rsidRDefault="00012619" w:rsidP="002D4C7E">
      <w:pPr>
        <w:ind w:firstLine="720"/>
      </w:pPr>
      <w:r w:rsidRPr="008739F6">
        <w:t>We</w:t>
      </w:r>
      <w:r w:rsidR="00BF708C" w:rsidRPr="008739F6">
        <w:t xml:space="preserve"> divide</w:t>
      </w:r>
      <w:r w:rsidRPr="008739F6">
        <w:t xml:space="preserve">d Steller sea lion abundance in California into </w:t>
      </w:r>
      <w:r w:rsidR="00BF708C" w:rsidRPr="008739F6">
        <w:t xml:space="preserve"> northern </w:t>
      </w:r>
      <w:r w:rsidR="0012380D" w:rsidRPr="008739F6">
        <w:t xml:space="preserve">and </w:t>
      </w:r>
      <w:r w:rsidR="00BF708C" w:rsidRPr="008739F6">
        <w:t>central California</w:t>
      </w:r>
      <w:r w:rsidR="0012380D" w:rsidRPr="008739F6">
        <w:t xml:space="preserve"> </w:t>
      </w:r>
      <w:r w:rsidR="00BF708C" w:rsidRPr="008739F6">
        <w:t>region</w:t>
      </w:r>
      <w:r w:rsidR="0012380D" w:rsidRPr="008739F6">
        <w:t>s</w:t>
      </w:r>
      <w:r w:rsidRPr="008739F6">
        <w:t>,</w:t>
      </w:r>
      <w:r w:rsidR="00EF181A" w:rsidRPr="008739F6">
        <w:t xml:space="preserve"> using </w:t>
      </w:r>
      <w:r w:rsidR="00BF708C" w:rsidRPr="008739F6">
        <w:t>a</w:t>
      </w:r>
      <w:r w:rsidR="00647ABC" w:rsidRPr="008739F6">
        <w:t>nalys</w:t>
      </w:r>
      <w:r w:rsidR="0012380D" w:rsidRPr="008739F6">
        <w:t>e</w:t>
      </w:r>
      <w:r w:rsidR="00647ABC" w:rsidRPr="008739F6">
        <w:t xml:space="preserve">s by </w:t>
      </w:r>
      <w:r w:rsidR="00647ABC" w:rsidRPr="001F3B16">
        <w:fldChar w:fldCharType="begin"/>
      </w:r>
      <w:r w:rsidR="009154CD" w:rsidRPr="008739F6">
        <w:instrText xml:space="preserve"> ADDIN ZOTERO_ITEM CSL_CITATION {"citationID":"2ing67kru4","properties":{"formattedCitation":"(Pitcher et al. 2007)","plainCitation":"(Pitcher et al. 2007)"},"citationItems":[{"id":1005,"uris":["http://zotero.org/users/3830350/items/CM9SBERW"],"uri":["http://zotero.org/users/3830350/items/CM9SBERW"],"itemData":{"id":1005,"type":"article-journal","title":"Abundance and distribution of the eastern North Pacific Steller sea lion (Eumetopias jubatus) population","container-title":"Fishery Bulletin","page":"102–116","volume":"105","issue":"1","source":"Google Scholar","author":[{"family":"Pitcher","given":"Kenneth W."},{"family":"Olesiuk","given":"Peter F."},{"family":"Brown","given":"Robin F."},{"family":"Lowry","given":"Mark S."},{"family":"Jeffries","given":"Steven J."},{"family":"Sease","given":"John L."},{"family":"Perryman","given":"Wayne L."},{"family":"Stinchcomb","given":"Charles E."},{"family":"Lowry","given":"Lloyd F."}],"issued":{"date-parts":[["2007"]]}}}],"schema":"https://github.com/citation-style-language/schema/raw/master/csl-citation.json"} </w:instrText>
      </w:r>
      <w:r w:rsidR="00647ABC" w:rsidRPr="00956D71">
        <w:fldChar w:fldCharType="separate"/>
      </w:r>
      <w:r w:rsidR="00647ABC" w:rsidRPr="008739F6">
        <w:rPr>
          <w:rFonts w:ascii="Calibri" w:hAnsi="Calibri"/>
        </w:rPr>
        <w:t xml:space="preserve">Pitcher et al. </w:t>
      </w:r>
      <w:r w:rsidR="00BF708C" w:rsidRPr="008739F6">
        <w:rPr>
          <w:rFonts w:ascii="Calibri" w:hAnsi="Calibri"/>
        </w:rPr>
        <w:t>(</w:t>
      </w:r>
      <w:r w:rsidR="00647ABC" w:rsidRPr="008739F6">
        <w:rPr>
          <w:rFonts w:ascii="Calibri" w:hAnsi="Calibri"/>
        </w:rPr>
        <w:t>2007)</w:t>
      </w:r>
      <w:r w:rsidR="00647ABC" w:rsidRPr="001F3B16">
        <w:fldChar w:fldCharType="end"/>
      </w:r>
      <w:r w:rsidR="00647ABC" w:rsidRPr="008739F6">
        <w:t xml:space="preserve"> </w:t>
      </w:r>
      <w:r w:rsidR="00BF708C" w:rsidRPr="008739F6">
        <w:t xml:space="preserve">and </w:t>
      </w:r>
      <w:r w:rsidR="00BF708C" w:rsidRPr="001F3B16">
        <w:fldChar w:fldCharType="begin"/>
      </w:r>
      <w:r w:rsidR="009154CD" w:rsidRPr="008739F6">
        <w:instrText xml:space="preserve"> ADDIN ZOTERO_ITEM CSL_CITATION {"citationID":"2e0bdq3jlv","properties":{"formattedCitation":"(Angliss and Allen 2015)","plainCitation":"(Angliss and Allen 2015)"},"citationItems":[{"id":1003,"uris":["http://zotero.org/users/3830350/items/3IWFR7WR"],"uri":["http://zotero.org/users/3830350/items/3IWFR7WR"],"itemData":{"id":1003,"type":"report","title":"Alaska marine mammal stock assessments, 2014","publisher":"NOAA","publisher-place":"Seattle, WA","page":"313","genre":"NOAA Technical Memorandum","source":"Google Scholar","event-place":"Seattle, WA","URL":"http://www.nmfs.noaa.gov/pr/sars/pdf/alaska2014_final.pdf","number":"NMFS-AFSC-301","author":[{"family":"Angliss","given":"Robyn P."},{"family":"Allen","given":"B. M."}],"issued":{"date-parts":[["2015"]]},"accessed":{"date-parts":[["2016",7,5]]}}}],"schema":"https://github.com/citation-style-language/schema/raw/master/csl-citation.json"} </w:instrText>
      </w:r>
      <w:r w:rsidR="00BF708C" w:rsidRPr="00956D71">
        <w:fldChar w:fldCharType="separate"/>
      </w:r>
      <w:proofErr w:type="spellStart"/>
      <w:r w:rsidR="00BF708C" w:rsidRPr="008739F6">
        <w:rPr>
          <w:rFonts w:ascii="Calibri" w:hAnsi="Calibri"/>
        </w:rPr>
        <w:t>Angliss</w:t>
      </w:r>
      <w:proofErr w:type="spellEnd"/>
      <w:r w:rsidR="00BF708C" w:rsidRPr="008739F6">
        <w:rPr>
          <w:rFonts w:ascii="Calibri" w:hAnsi="Calibri"/>
        </w:rPr>
        <w:t xml:space="preserve"> and Allen (2015)</w:t>
      </w:r>
      <w:r w:rsidR="00BF708C" w:rsidRPr="001F3B16">
        <w:fldChar w:fldCharType="end"/>
      </w:r>
      <w:r w:rsidR="00EF181A" w:rsidRPr="008739F6" w:rsidDel="00EF181A">
        <w:t xml:space="preserve"> </w:t>
      </w:r>
      <w:r w:rsidR="00647ABC" w:rsidRPr="008739F6">
        <w:t xml:space="preserve">.  Based on the figures in </w:t>
      </w:r>
      <w:r w:rsidR="00647ABC" w:rsidRPr="001F3B16">
        <w:fldChar w:fldCharType="begin"/>
      </w:r>
      <w:r w:rsidR="009154CD" w:rsidRPr="008739F6">
        <w:instrText xml:space="preserve"> ADDIN ZOTERO_ITEM CSL_CITATION {"citationID":"1savorm7ue","properties":{"formattedCitation":"(Pitcher et al. 2007)","plainCitation":"(Pitcher et al. 2007)"},"citationItems":[{"id":1005,"uris":["http://zotero.org/users/3830350/items/CM9SBERW"],"uri":["http://zotero.org/users/3830350/items/CM9SBERW"],"itemData":{"id":1005,"type":"article-journal","title":"Abundance and distribution of the eastern North Pacific Steller sea lion (Eumetopias jubatus) population","container-title":"Fishery Bulletin","page":"102–116","volume":"105","issue":"1","source":"Google Scholar","author":[{"family":"Pitcher","given":"Kenneth W."},{"family":"Olesiuk","given":"Peter F."},{"family":"Brown","given":"Robin F."},{"family":"Lowry","given":"Mark S."},{"family":"Jeffries","given":"Steven J."},{"family":"Sease","given":"John L."},{"family":"Perryman","given":"Wayne L."},{"family":"Stinchcomb","given":"Charles E."},{"family":"Lowry","given":"Lloyd F."}],"issued":{"date-parts":[["2007"]]}}}],"schema":"https://github.com/citation-style-language/schema/raw/master/csl-citation.json"} </w:instrText>
      </w:r>
      <w:r w:rsidR="00647ABC" w:rsidRPr="00956D71">
        <w:fldChar w:fldCharType="separate"/>
      </w:r>
      <w:r w:rsidR="00647ABC" w:rsidRPr="008739F6">
        <w:rPr>
          <w:rFonts w:ascii="Calibri" w:hAnsi="Calibri"/>
        </w:rPr>
        <w:t>(Pitcher et al. 2007)</w:t>
      </w:r>
      <w:r w:rsidR="00647ABC" w:rsidRPr="001F3B16">
        <w:fldChar w:fldCharType="end"/>
      </w:r>
      <w:r w:rsidR="00647ABC" w:rsidRPr="008739F6">
        <w:t xml:space="preserve"> </w:t>
      </w:r>
      <w:r w:rsidR="00EF181A" w:rsidRPr="008739F6">
        <w:t xml:space="preserve">the </w:t>
      </w:r>
      <w:r w:rsidR="00647ABC" w:rsidRPr="008739F6">
        <w:t xml:space="preserve">ratio </w:t>
      </w:r>
      <w:r w:rsidR="00BF708C" w:rsidRPr="008739F6">
        <w:t xml:space="preserve">between </w:t>
      </w:r>
      <w:r w:rsidR="00647ABC" w:rsidRPr="008739F6">
        <w:t xml:space="preserve">the numbers at </w:t>
      </w:r>
      <w:proofErr w:type="spellStart"/>
      <w:r w:rsidR="00647ABC" w:rsidRPr="008739F6">
        <w:t>Año</w:t>
      </w:r>
      <w:proofErr w:type="spellEnd"/>
      <w:r w:rsidR="00647ABC" w:rsidRPr="008739F6">
        <w:t xml:space="preserve"> Nuevo </w:t>
      </w:r>
      <w:r w:rsidR="00746CEA" w:rsidRPr="008739F6">
        <w:t xml:space="preserve">(central California) </w:t>
      </w:r>
      <w:r w:rsidR="00EF181A" w:rsidRPr="008739F6">
        <w:t xml:space="preserve">and </w:t>
      </w:r>
      <w:r w:rsidR="00647ABC" w:rsidRPr="008739F6">
        <w:t xml:space="preserve">the numbers at St. George reef </w:t>
      </w:r>
      <w:r w:rsidR="00746CEA" w:rsidRPr="008739F6">
        <w:t>(northern California) ha</w:t>
      </w:r>
      <w:r w:rsidR="00EF181A" w:rsidRPr="008739F6">
        <w:t>s</w:t>
      </w:r>
      <w:r w:rsidR="00746CEA" w:rsidRPr="008739F6">
        <w:t xml:space="preserve"> </w:t>
      </w:r>
      <w:r w:rsidR="00647ABC" w:rsidRPr="008739F6">
        <w:t xml:space="preserve">steadily </w:t>
      </w:r>
      <w:r w:rsidR="00EF181A" w:rsidRPr="008739F6">
        <w:t>decreased</w:t>
      </w:r>
      <w:r w:rsidR="00647ABC" w:rsidRPr="008739F6">
        <w:t xml:space="preserve">.  We digitized the plot in </w:t>
      </w:r>
      <w:r w:rsidR="00647ABC" w:rsidRPr="001F3B16">
        <w:fldChar w:fldCharType="begin"/>
      </w:r>
      <w:r w:rsidR="009154CD" w:rsidRPr="008739F6">
        <w:instrText xml:space="preserve"> ADDIN ZOTERO_ITEM CSL_CITATION {"citationID":"250g3qpq22","properties":{"formattedCitation":"(Pitcher et al. 2007)","plainCitation":"(Pitcher et al. 2007)"},"citationItems":[{"id":1005,"uris":["http://zotero.org/users/3830350/items/CM9SBERW"],"uri":["http://zotero.org/users/3830350/items/CM9SBERW"],"itemData":{"id":1005,"type":"article-journal","title":"Abundance and distribution of the eastern North Pacific Steller sea lion (Eumetopias jubatus) population","container-title":"Fishery Bulletin","page":"102–116","volume":"105","issue":"1","source":"Google Scholar","author":[{"family":"Pitcher","given":"Kenneth W."},{"family":"Olesiuk","given":"Peter F."},{"family":"Brown","given":"Robin F."},{"family":"Lowry","given":"Mark S."},{"family":"Jeffries","given":"Steven J."},{"family":"Sease","given":"John L."},{"family":"Perryman","given":"Wayne L."},{"family":"Stinchcomb","given":"Charles E."},{"family":"Lowry","given":"Lloyd F."}],"issued":{"date-parts":[["2007"]]}}}],"schema":"https://github.com/citation-style-language/schema/raw/master/csl-citation.json"} </w:instrText>
      </w:r>
      <w:r w:rsidR="00647ABC" w:rsidRPr="00956D71">
        <w:fldChar w:fldCharType="separate"/>
      </w:r>
      <w:r w:rsidR="00647ABC" w:rsidRPr="008739F6">
        <w:rPr>
          <w:rFonts w:ascii="Calibri" w:hAnsi="Calibri"/>
        </w:rPr>
        <w:t>(Pitcher et al. 2007)</w:t>
      </w:r>
      <w:r w:rsidR="00647ABC" w:rsidRPr="001F3B16">
        <w:fldChar w:fldCharType="end"/>
      </w:r>
      <w:r w:rsidR="00647ABC" w:rsidRPr="008739F6">
        <w:t xml:space="preserve"> and fit exponential curves to the </w:t>
      </w:r>
      <w:r w:rsidR="00EF181A" w:rsidRPr="008739F6">
        <w:t xml:space="preserve">haul out </w:t>
      </w:r>
      <w:r w:rsidR="00647ABC" w:rsidRPr="008739F6">
        <w:t>data</w:t>
      </w:r>
      <w:r w:rsidR="00EF181A" w:rsidRPr="008739F6">
        <w:t xml:space="preserve"> for each area</w:t>
      </w:r>
      <w:r w:rsidR="00E17950" w:rsidRPr="008739F6">
        <w:t>. We</w:t>
      </w:r>
      <w:r w:rsidR="00647ABC" w:rsidRPr="008739F6">
        <w:t xml:space="preserve"> then used the curves to estimate the ratio of central and northern </w:t>
      </w:r>
      <w:r w:rsidR="00EF181A" w:rsidRPr="008739F6">
        <w:t xml:space="preserve">California </w:t>
      </w:r>
      <w:r w:rsidR="00746CEA" w:rsidRPr="008739F6">
        <w:t>Steller sea lio</w:t>
      </w:r>
      <w:r w:rsidR="00EF181A" w:rsidRPr="008739F6">
        <w:t xml:space="preserve">n populations </w:t>
      </w:r>
      <w:r w:rsidR="00647ABC" w:rsidRPr="008739F6">
        <w:t xml:space="preserve">over time (see </w:t>
      </w:r>
      <w:r w:rsidR="0012380D" w:rsidRPr="008739F6">
        <w:t>the “</w:t>
      </w:r>
      <w:proofErr w:type="spellStart"/>
      <w:r w:rsidR="0012380D" w:rsidRPr="008739F6">
        <w:t>SSLinterpolated</w:t>
      </w:r>
      <w:proofErr w:type="spellEnd"/>
      <w:r w:rsidR="0012380D" w:rsidRPr="008739F6">
        <w:t xml:space="preserve">” worksheet in </w:t>
      </w:r>
      <w:r w:rsidR="00647ABC" w:rsidRPr="008739F6">
        <w:t>predato</w:t>
      </w:r>
      <w:r w:rsidR="00E17950" w:rsidRPr="008739F6">
        <w:t>r</w:t>
      </w:r>
      <w:r w:rsidR="00647ABC" w:rsidRPr="008739F6">
        <w:t>AbundanceSources.xlsx</w:t>
      </w:r>
      <w:r w:rsidR="0012380D" w:rsidRPr="008739F6">
        <w:t xml:space="preserve"> for </w:t>
      </w:r>
      <w:r w:rsidR="00647ABC" w:rsidRPr="008739F6">
        <w:t>ratio</w:t>
      </w:r>
      <w:r w:rsidR="0012380D" w:rsidRPr="008739F6">
        <w:t>s</w:t>
      </w:r>
      <w:r w:rsidR="00647ABC" w:rsidRPr="008739F6">
        <w:t xml:space="preserve">).  </w:t>
      </w:r>
    </w:p>
    <w:p w14:paraId="7C9926FD" w14:textId="09B705A1" w:rsidR="00C95CEB" w:rsidRPr="008739F6" w:rsidRDefault="00EF181A" w:rsidP="002D4C7E">
      <w:pPr>
        <w:ind w:firstLine="720"/>
      </w:pPr>
      <w:r w:rsidRPr="008739F6">
        <w:t>T</w:t>
      </w:r>
      <w:r w:rsidR="00647ABC" w:rsidRPr="008739F6">
        <w:t xml:space="preserve">he </w:t>
      </w:r>
      <w:r w:rsidRPr="008739F6">
        <w:t xml:space="preserve">Gulf of </w:t>
      </w:r>
      <w:r w:rsidR="00647ABC" w:rsidRPr="008739F6">
        <w:t>Alaska population</w:t>
      </w:r>
      <w:r w:rsidR="00251850" w:rsidRPr="008739F6">
        <w:t xml:space="preserve"> estimates were based on </w:t>
      </w:r>
      <w:r w:rsidR="00647ABC" w:rsidRPr="008739F6">
        <w:t xml:space="preserve">survey estimates </w:t>
      </w:r>
      <w:r w:rsidR="000B7C1F" w:rsidRPr="008739F6">
        <w:t xml:space="preserve">from </w:t>
      </w:r>
      <w:proofErr w:type="spellStart"/>
      <w:r w:rsidR="00647ABC" w:rsidRPr="008739F6">
        <w:t>Sease</w:t>
      </w:r>
      <w:proofErr w:type="spellEnd"/>
      <w:r w:rsidR="00647ABC" w:rsidRPr="008739F6">
        <w:t xml:space="preserve"> et al. </w:t>
      </w:r>
      <w:r w:rsidR="00C95CEB" w:rsidRPr="008739F6">
        <w:t>(</w:t>
      </w:r>
      <w:r w:rsidR="00647ABC" w:rsidRPr="008739F6">
        <w:t>2001</w:t>
      </w:r>
      <w:r w:rsidR="00C95CEB" w:rsidRPr="008739F6">
        <w:t xml:space="preserve">) and </w:t>
      </w:r>
      <w:r w:rsidR="00647ABC" w:rsidRPr="008739F6">
        <w:t xml:space="preserve">Fritz et al. </w:t>
      </w:r>
      <w:r w:rsidR="00C95CEB" w:rsidRPr="008739F6">
        <w:t>(</w:t>
      </w:r>
      <w:r w:rsidR="00647ABC" w:rsidRPr="008739F6">
        <w:t xml:space="preserve">2008), and unpublished data by </w:t>
      </w:r>
      <w:r w:rsidR="00647ABC" w:rsidRPr="001F3B16">
        <w:fldChar w:fldCharType="begin"/>
      </w:r>
      <w:r w:rsidR="009154CD" w:rsidRPr="008739F6">
        <w:instrText xml:space="preserve"> ADDIN ZOTERO_ITEM CSL_CITATION {"citationID":"fjpafocv","properties":{"formattedCitation":"(Trites and Donnelly 2003)","plainCitation":"(Trites and Donnelly 2003)"},"citationItems":[{"id":1057,"uris":["http://zotero.org/users/3830350/items/XHAXPARQ"],"uri":["http://zotero.org/users/3830350/items/XHAXPARQ"],"itemData":{"id":1057,"type":"article-journal","title":"The decline of Steller sea lions Eumetopias jubatus in Alaska: a review of the nutritional stress hypothesis","container-title":"Mammal review","page":"3–28","volume":"33","issue":"1","source":"Google Scholar","shortTitle":"The decline of Steller sea lions Eumetopias jubatus in Alaska","author":[{"family":"Trites","given":"A. W."},{"family":"Donnelly","given":"C. P."}],"issued":{"date-parts":[["2003"]]}}}],"schema":"https://github.com/citation-style-language/schema/raw/master/csl-citation.json"} </w:instrText>
      </w:r>
      <w:r w:rsidR="00647ABC" w:rsidRPr="00956D71">
        <w:fldChar w:fldCharType="separate"/>
      </w:r>
      <w:proofErr w:type="spellStart"/>
      <w:r w:rsidR="00647ABC" w:rsidRPr="008739F6">
        <w:rPr>
          <w:rFonts w:ascii="Calibri" w:hAnsi="Calibri"/>
        </w:rPr>
        <w:t>Trites</w:t>
      </w:r>
      <w:proofErr w:type="spellEnd"/>
      <w:r w:rsidR="00647ABC" w:rsidRPr="008739F6">
        <w:rPr>
          <w:rFonts w:ascii="Calibri" w:hAnsi="Calibri"/>
        </w:rPr>
        <w:t xml:space="preserve"> and Donnelly </w:t>
      </w:r>
      <w:r w:rsidR="00C95CEB" w:rsidRPr="008739F6">
        <w:rPr>
          <w:rFonts w:ascii="Calibri" w:hAnsi="Calibri"/>
        </w:rPr>
        <w:t>(</w:t>
      </w:r>
      <w:r w:rsidR="00647ABC" w:rsidRPr="008739F6">
        <w:rPr>
          <w:rFonts w:ascii="Calibri" w:hAnsi="Calibri"/>
        </w:rPr>
        <w:t>2003)</w:t>
      </w:r>
      <w:r w:rsidR="00647ABC" w:rsidRPr="001F3B16">
        <w:fldChar w:fldCharType="end"/>
      </w:r>
      <w:r w:rsidR="00647ABC" w:rsidRPr="008739F6">
        <w:t>.</w:t>
      </w:r>
      <w:r w:rsidR="0081566F" w:rsidRPr="008739F6">
        <w:t xml:space="preserve">  We placed the analysis of the </w:t>
      </w:r>
      <w:r w:rsidRPr="008739F6">
        <w:lastRenderedPageBreak/>
        <w:t>Gulf of Alaska S</w:t>
      </w:r>
      <w:r w:rsidR="0081566F" w:rsidRPr="008739F6">
        <w:t>teller sea lion numbers in a separate worksheet titled, “SSL_EGULF” in the predato</w:t>
      </w:r>
      <w:r w:rsidR="000B7C1F" w:rsidRPr="008739F6">
        <w:t>r</w:t>
      </w:r>
      <w:r w:rsidR="0081566F" w:rsidRPr="008739F6">
        <w:t>AbundanceSources.xlsx file.</w:t>
      </w:r>
    </w:p>
    <w:p w14:paraId="4DB6E440" w14:textId="1A3EA806" w:rsidR="00C47EA1" w:rsidRPr="008739F6" w:rsidRDefault="00647ABC">
      <w:pPr>
        <w:ind w:firstLine="720"/>
      </w:pPr>
      <w:r w:rsidRPr="008739F6">
        <w:t>The population of Salish Sea Steller sea lions are mostly likely transient males that migrate from coastal British Columbia and the Washington Coast to inland</w:t>
      </w:r>
      <w:r w:rsidR="0053700F" w:rsidRPr="008739F6">
        <w:t xml:space="preserve"> waters during the fall, winter and spring months </w:t>
      </w:r>
      <w:r w:rsidR="0053700F" w:rsidRPr="001F3B16">
        <w:fldChar w:fldCharType="begin"/>
      </w:r>
      <w:r w:rsidR="009154CD" w:rsidRPr="008739F6">
        <w:instrText xml:space="preserve"> ADDIN ZOTERO_ITEM CSL_CITATION {"citationID":"1fad5dakn","properties":{"formattedCitation":"(Bigg 1985, Jeffries et al. 2014)","plainCitation":"(Bigg 1985, Jeffries et al. 2014)"},"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53700F" w:rsidRPr="00956D71">
        <w:fldChar w:fldCharType="separate"/>
      </w:r>
      <w:r w:rsidR="0053700F" w:rsidRPr="008739F6">
        <w:rPr>
          <w:rFonts w:ascii="Calibri" w:hAnsi="Calibri"/>
        </w:rPr>
        <w:t>(</w:t>
      </w:r>
      <w:proofErr w:type="spellStart"/>
      <w:r w:rsidR="0053700F" w:rsidRPr="008739F6">
        <w:rPr>
          <w:rFonts w:ascii="Calibri" w:hAnsi="Calibri"/>
        </w:rPr>
        <w:t>Bigg</w:t>
      </w:r>
      <w:proofErr w:type="spellEnd"/>
      <w:r w:rsidR="0053700F" w:rsidRPr="008739F6">
        <w:rPr>
          <w:rFonts w:ascii="Calibri" w:hAnsi="Calibri"/>
        </w:rPr>
        <w:t xml:space="preserve"> 1985, Jeffries et al. 2014)</w:t>
      </w:r>
      <w:r w:rsidR="0053700F" w:rsidRPr="001F3B16">
        <w:fldChar w:fldCharType="end"/>
      </w:r>
      <w:r w:rsidR="0053700F" w:rsidRPr="008739F6">
        <w:t xml:space="preserve">.  </w:t>
      </w:r>
      <w:r w:rsidR="00231F4D" w:rsidRPr="008739F6">
        <w:t xml:space="preserve">Because their population numbers are low relative to other areas, it </w:t>
      </w:r>
      <w:r w:rsidR="007679E7" w:rsidRPr="008739F6">
        <w:t xml:space="preserve">was </w:t>
      </w:r>
      <w:r w:rsidR="00231F4D" w:rsidRPr="008739F6">
        <w:t xml:space="preserve">easier from a modeling perspective to treat </w:t>
      </w:r>
      <w:r w:rsidR="007679E7" w:rsidRPr="008739F6">
        <w:t xml:space="preserve">these individuals as if they were </w:t>
      </w:r>
      <w:r w:rsidR="005C225A" w:rsidRPr="008739F6">
        <w:t xml:space="preserve">a separate </w:t>
      </w:r>
      <w:r w:rsidR="00231F4D" w:rsidRPr="008739F6">
        <w:t xml:space="preserve">Salish </w:t>
      </w:r>
      <w:r w:rsidR="001F3B16">
        <w:t xml:space="preserve">Sea </w:t>
      </w:r>
      <w:r w:rsidR="00231F4D" w:rsidRPr="008739F6">
        <w:t>population</w:t>
      </w:r>
      <w:r w:rsidR="005C225A" w:rsidRPr="008739F6">
        <w:t xml:space="preserve">; within the model, </w:t>
      </w:r>
      <w:r w:rsidR="00231F4D" w:rsidRPr="008739F6">
        <w:t xml:space="preserve">during the summer months when they are not present they </w:t>
      </w:r>
      <w:r w:rsidR="00C95CEB" w:rsidRPr="008739F6">
        <w:t xml:space="preserve">are distributed evenly </w:t>
      </w:r>
      <w:r w:rsidR="005C225A" w:rsidRPr="008739F6">
        <w:t>along</w:t>
      </w:r>
      <w:r w:rsidR="00C95CEB" w:rsidRPr="008739F6">
        <w:t xml:space="preserve"> the Washington Coast and outer British Columbia coast</w:t>
      </w:r>
      <w:r w:rsidR="00231F4D" w:rsidRPr="008739F6">
        <w:t xml:space="preserve">.  </w:t>
      </w:r>
      <w:r w:rsidR="007679E7" w:rsidRPr="008739F6">
        <w:t xml:space="preserve">We found </w:t>
      </w:r>
      <w:r w:rsidR="00FE0EBF" w:rsidRPr="008739F6">
        <w:t xml:space="preserve">three </w:t>
      </w:r>
      <w:r w:rsidR="00ED2674" w:rsidRPr="008739F6">
        <w:t>surveys of Steller sea lion abundance in the Salish Sea</w:t>
      </w:r>
      <w:r w:rsidR="007A0400" w:rsidRPr="008739F6">
        <w:t>:</w:t>
      </w:r>
      <w:r w:rsidR="00ED2674" w:rsidRPr="008739F6">
        <w:t xml:space="preserve"> </w:t>
      </w:r>
      <w:r w:rsidR="00ED2674" w:rsidRPr="001F3B16">
        <w:fldChar w:fldCharType="begin"/>
      </w:r>
      <w:r w:rsidR="009154CD" w:rsidRPr="008739F6">
        <w:instrText xml:space="preserve"> ADDIN ZOTERO_ITEM CSL_CITATION {"citationID":"1a3nkmj53g","properties":{"formattedCitation":"(Bigg 1985)","plainCitation":"(Bigg 1985)"},"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schema":"https://github.com/citation-style-language/schema/raw/master/csl-citation.json"} </w:instrText>
      </w:r>
      <w:r w:rsidR="00ED2674" w:rsidRPr="00956D71">
        <w:fldChar w:fldCharType="separate"/>
      </w:r>
      <w:proofErr w:type="spellStart"/>
      <w:r w:rsidR="00ED2674" w:rsidRPr="008739F6">
        <w:rPr>
          <w:rFonts w:cs="Times New Roman"/>
        </w:rPr>
        <w:t>Bigg</w:t>
      </w:r>
      <w:proofErr w:type="spellEnd"/>
      <w:r w:rsidR="00ED2674" w:rsidRPr="008739F6">
        <w:rPr>
          <w:rFonts w:cs="Times New Roman"/>
        </w:rPr>
        <w:t xml:space="preserve"> </w:t>
      </w:r>
      <w:r w:rsidR="00C95CEB" w:rsidRPr="008739F6">
        <w:rPr>
          <w:rFonts w:cs="Times New Roman"/>
        </w:rPr>
        <w:t>(</w:t>
      </w:r>
      <w:r w:rsidR="00ED2674" w:rsidRPr="008739F6">
        <w:rPr>
          <w:rFonts w:cs="Times New Roman"/>
        </w:rPr>
        <w:t>1985)</w:t>
      </w:r>
      <w:r w:rsidR="00ED2674" w:rsidRPr="001F3B16">
        <w:fldChar w:fldCharType="end"/>
      </w:r>
      <w:r w:rsidR="00FE0EBF" w:rsidRPr="008739F6">
        <w:t xml:space="preserve">, </w:t>
      </w:r>
      <w:r w:rsidR="00FE0EBF" w:rsidRPr="001F3B16">
        <w:fldChar w:fldCharType="begin"/>
      </w:r>
      <w:r w:rsidR="009154CD" w:rsidRPr="008739F6">
        <w:instrText xml:space="preserve"> ADDIN ZOTERO_ITEM CSL_CITATION {"citationID":"1dmo49i5c9","properties":{"formattedCitation":"(Edgell and Demarchi 2012)","plainCitation":"(Edgell and Demarchi 2012)"},"citationItems":[{"id":1404,"uris":["http://zotero.org/users/3830350/items/T8UPJ62E"],"uri":["http://zotero.org/users/3830350/items/T8UPJ62E"],"itemData":{"id":1404,"type":"article-journal","title":"California and Steller sea lion use of a major winter haulout in the Salish Sea over 45 years","container-title":"Marine Ecology Progress Series","page":"253–262","volume":"467","source":"Google Scholar","author":[{"family":"Edgell","given":"Timothy C."},{"family":"Demarchi","given":"Mike W."}],"issued":{"date-parts":[["2012"]]}}}],"schema":"https://github.com/citation-style-language/schema/raw/master/csl-citation.json"} </w:instrText>
      </w:r>
      <w:r w:rsidR="00FE0EBF" w:rsidRPr="00956D71">
        <w:fldChar w:fldCharType="separate"/>
      </w:r>
      <w:proofErr w:type="spellStart"/>
      <w:r w:rsidR="00FE0EBF" w:rsidRPr="008739F6">
        <w:rPr>
          <w:rFonts w:cs="Times New Roman"/>
        </w:rPr>
        <w:t>Edgell</w:t>
      </w:r>
      <w:proofErr w:type="spellEnd"/>
      <w:r w:rsidR="00FE0EBF" w:rsidRPr="008739F6">
        <w:rPr>
          <w:rFonts w:cs="Times New Roman"/>
        </w:rPr>
        <w:t xml:space="preserve"> and </w:t>
      </w:r>
      <w:proofErr w:type="spellStart"/>
      <w:r w:rsidR="00FE0EBF" w:rsidRPr="008739F6">
        <w:rPr>
          <w:rFonts w:cs="Times New Roman"/>
        </w:rPr>
        <w:t>Demarchi</w:t>
      </w:r>
      <w:proofErr w:type="spellEnd"/>
      <w:r w:rsidR="00FE0EBF" w:rsidRPr="008739F6">
        <w:rPr>
          <w:rFonts w:cs="Times New Roman"/>
        </w:rPr>
        <w:t xml:space="preserve"> </w:t>
      </w:r>
      <w:r w:rsidR="00C95CEB" w:rsidRPr="008739F6">
        <w:rPr>
          <w:rFonts w:cs="Times New Roman"/>
        </w:rPr>
        <w:t>(</w:t>
      </w:r>
      <w:r w:rsidR="00FE0EBF" w:rsidRPr="008739F6">
        <w:rPr>
          <w:rFonts w:cs="Times New Roman"/>
        </w:rPr>
        <w:t>2012)</w:t>
      </w:r>
      <w:r w:rsidR="00FE0EBF" w:rsidRPr="001F3B16">
        <w:fldChar w:fldCharType="end"/>
      </w:r>
      <w:r w:rsidR="00FE0EBF" w:rsidRPr="008739F6">
        <w:t>,</w:t>
      </w:r>
      <w:r w:rsidR="00ED2674" w:rsidRPr="008739F6">
        <w:t xml:space="preserve"> and </w:t>
      </w:r>
      <w:r w:rsidR="00ED2674" w:rsidRPr="001F3B16">
        <w:fldChar w:fldCharType="begin"/>
      </w:r>
      <w:r w:rsidR="009154CD" w:rsidRPr="008739F6">
        <w:instrText xml:space="preserve"> ADDIN ZOTERO_ITEM CSL_CITATION {"citationID":"23h8u9rtak","properties":{"formattedCitation":"(Jeffries et al. 2014)","plainCitation":"(Jeffries et al. 2014)"},"citationItems":[{"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ED2674" w:rsidRPr="00956D71">
        <w:fldChar w:fldCharType="separate"/>
      </w:r>
      <w:r w:rsidR="00ED2674" w:rsidRPr="008739F6">
        <w:rPr>
          <w:rFonts w:cs="Times New Roman"/>
        </w:rPr>
        <w:t xml:space="preserve">Jeffries et al. </w:t>
      </w:r>
      <w:r w:rsidR="00C95CEB" w:rsidRPr="008739F6">
        <w:rPr>
          <w:rFonts w:cs="Times New Roman"/>
        </w:rPr>
        <w:t>(</w:t>
      </w:r>
      <w:r w:rsidR="00ED2674" w:rsidRPr="008739F6">
        <w:rPr>
          <w:rFonts w:cs="Times New Roman"/>
        </w:rPr>
        <w:t>2</w:t>
      </w:r>
      <w:r w:rsidR="00C95CEB" w:rsidRPr="008739F6">
        <w:rPr>
          <w:rFonts w:cs="Times New Roman"/>
        </w:rPr>
        <w:t>0</w:t>
      </w:r>
      <w:r w:rsidR="00ED2674" w:rsidRPr="008739F6">
        <w:rPr>
          <w:rFonts w:cs="Times New Roman"/>
        </w:rPr>
        <w:t>14)</w:t>
      </w:r>
      <w:r w:rsidR="00ED2674" w:rsidRPr="001F3B16">
        <w:fldChar w:fldCharType="end"/>
      </w:r>
      <w:r w:rsidR="00ED2674" w:rsidRPr="008739F6">
        <w:t xml:space="preserve">.  During the 1970s </w:t>
      </w:r>
      <w:proofErr w:type="spellStart"/>
      <w:r w:rsidR="00ED2674" w:rsidRPr="008739F6">
        <w:t>Bigg</w:t>
      </w:r>
      <w:proofErr w:type="spellEnd"/>
      <w:r w:rsidR="00ED2674" w:rsidRPr="008739F6">
        <w:t xml:space="preserve"> observed </w:t>
      </w:r>
      <w:r w:rsidR="006951F6" w:rsidRPr="008739F6">
        <w:t xml:space="preserve">approximately </w:t>
      </w:r>
      <w:r w:rsidR="00ED2674" w:rsidRPr="008739F6">
        <w:t xml:space="preserve">35-330 </w:t>
      </w:r>
      <w:proofErr w:type="spellStart"/>
      <w:r w:rsidR="00ED2674" w:rsidRPr="008739F6">
        <w:t>Stellers</w:t>
      </w:r>
      <w:proofErr w:type="spellEnd"/>
      <w:r w:rsidR="00ED2674" w:rsidRPr="008739F6">
        <w:t xml:space="preserve"> sea lions in British Columbia inland waters, Jefferies observed peaks counts of ~350 in Washington State inland waters</w:t>
      </w:r>
      <w:r w:rsidR="00C95CEB" w:rsidRPr="008739F6">
        <w:t xml:space="preserve">, and </w:t>
      </w:r>
      <w:proofErr w:type="spellStart"/>
      <w:r w:rsidR="00C95CEB" w:rsidRPr="008739F6">
        <w:t>Edgel</w:t>
      </w:r>
      <w:proofErr w:type="spellEnd"/>
      <w:r w:rsidR="00C95CEB" w:rsidRPr="008739F6">
        <w:t xml:space="preserve"> and </w:t>
      </w:r>
      <w:proofErr w:type="spellStart"/>
      <w:r w:rsidR="00C95CEB" w:rsidRPr="008739F6">
        <w:t>Demarchi</w:t>
      </w:r>
      <w:proofErr w:type="spellEnd"/>
      <w:r w:rsidR="00C95CEB" w:rsidRPr="008739F6">
        <w:t xml:space="preserve"> observed haul-outs of 680 individuals</w:t>
      </w:r>
      <w:r w:rsidR="006951F6" w:rsidRPr="008739F6">
        <w:t xml:space="preserve"> at Race Rocks in the Strait of Juan de Fuca</w:t>
      </w:r>
      <w:r w:rsidR="00C95CEB" w:rsidRPr="008739F6">
        <w:t xml:space="preserve">.  Similar to the California sea lion estimates for the Salish Sea, we fit a logistic model to the </w:t>
      </w:r>
      <w:proofErr w:type="spellStart"/>
      <w:r w:rsidR="00C95CEB" w:rsidRPr="008739F6">
        <w:t>Edgell</w:t>
      </w:r>
      <w:proofErr w:type="spellEnd"/>
      <w:r w:rsidR="00C95CEB" w:rsidRPr="008739F6">
        <w:t xml:space="preserve"> and </w:t>
      </w:r>
      <w:proofErr w:type="spellStart"/>
      <w:r w:rsidR="00C95CEB" w:rsidRPr="008739F6">
        <w:t>Demarchi</w:t>
      </w:r>
      <w:proofErr w:type="spellEnd"/>
      <w:r w:rsidR="00C95CEB" w:rsidRPr="008739F6">
        <w:t xml:space="preserve"> time-series</w:t>
      </w:r>
      <w:r w:rsidR="006951F6" w:rsidRPr="008739F6">
        <w:t xml:space="preserve"> because it was </w:t>
      </w:r>
      <w:r w:rsidR="00C95CEB" w:rsidRPr="008739F6">
        <w:t>the most complete of the three</w:t>
      </w:r>
      <w:r w:rsidR="00055FFB" w:rsidRPr="008739F6">
        <w:t xml:space="preserve"> surveys</w:t>
      </w:r>
      <w:r w:rsidR="00C95CEB" w:rsidRPr="008739F6">
        <w:t>,</w:t>
      </w:r>
      <w:r w:rsidR="00055FFB" w:rsidRPr="008739F6">
        <w:t xml:space="preserve"> </w:t>
      </w:r>
      <w:r w:rsidR="006951F6" w:rsidRPr="008739F6">
        <w:t xml:space="preserve">with the understanding that using just Race Rocks surveys probably represents an underestimate of Steller Sea lion abundance.  We then </w:t>
      </w:r>
      <w:r w:rsidR="00055FFB" w:rsidRPr="008739F6">
        <w:t>multiplied the haul-out estimates by a correction factor of two to account for sea lions in the water.</w:t>
      </w:r>
      <w:r w:rsidR="00C95CEB" w:rsidRPr="008739F6">
        <w:t xml:space="preserve">  </w:t>
      </w:r>
    </w:p>
    <w:p w14:paraId="2866F8EF" w14:textId="2B7BFF62" w:rsidR="00B82705" w:rsidRPr="008739F6" w:rsidRDefault="007679E7" w:rsidP="006951F6">
      <w:pPr>
        <w:ind w:firstLine="720"/>
      </w:pPr>
      <w:r w:rsidRPr="008739F6">
        <w:t>We have no time-series of abundance estimate</w:t>
      </w:r>
      <w:r w:rsidR="0050790C" w:rsidRPr="008739F6">
        <w:t>s</w:t>
      </w:r>
      <w:r w:rsidRPr="008739F6">
        <w:t xml:space="preserve"> for the Columbia </w:t>
      </w:r>
      <w:r w:rsidR="0050790C" w:rsidRPr="008739F6">
        <w:t>River.</w:t>
      </w:r>
      <w:r w:rsidRPr="008739F6">
        <w:t xml:space="preserve"> </w:t>
      </w:r>
      <w:r w:rsidR="0050790C" w:rsidRPr="008739F6">
        <w:t>A table in Wiles (2015</w:t>
      </w:r>
      <w:proofErr w:type="gramStart"/>
      <w:r w:rsidR="0050790C" w:rsidRPr="008739F6">
        <w:t>)</w:t>
      </w:r>
      <w:r w:rsidR="00721402" w:rsidRPr="008739F6">
        <w:t xml:space="preserve"> </w:t>
      </w:r>
      <w:r w:rsidR="0050790C" w:rsidRPr="008739F6">
        <w:t xml:space="preserve"> describing</w:t>
      </w:r>
      <w:proofErr w:type="gramEnd"/>
      <w:r w:rsidR="0050790C" w:rsidRPr="008739F6">
        <w:t xml:space="preserve"> the range of maximum numbers in the Columbia River between 1976 and 2014 is our best source of information.  Based on the range given in Wiles (2015), we simply assume</w:t>
      </w:r>
      <w:r w:rsidR="00EF181A" w:rsidRPr="008739F6">
        <w:t>d</w:t>
      </w:r>
      <w:r w:rsidR="0050790C" w:rsidRPr="008739F6">
        <w:t xml:space="preserve"> that Steller sea lion have </w:t>
      </w:r>
      <w:r w:rsidR="00264012" w:rsidRPr="008739F6">
        <w:t xml:space="preserve">a </w:t>
      </w:r>
      <w:r w:rsidR="0050790C" w:rsidRPr="008739F6">
        <w:t>time-series of abundance that is equal to California sea lions</w:t>
      </w:r>
      <w:r w:rsidR="00EF181A" w:rsidRPr="008739F6">
        <w:t xml:space="preserve"> described by Brown</w:t>
      </w:r>
      <w:r w:rsidR="0050790C" w:rsidRPr="008739F6">
        <w:t xml:space="preserve">. </w:t>
      </w:r>
    </w:p>
    <w:p w14:paraId="43A01158" w14:textId="77777777" w:rsidR="00B77762" w:rsidRPr="008739F6" w:rsidRDefault="004B27C3" w:rsidP="006951F6">
      <w:pPr>
        <w:pStyle w:val="Heading1"/>
      </w:pPr>
      <w:r w:rsidRPr="008739F6">
        <w:t>Predator age and sex structure</w:t>
      </w:r>
    </w:p>
    <w:p w14:paraId="726DD1F0" w14:textId="5FA76AB7" w:rsidR="0004171A" w:rsidRPr="008739F6" w:rsidRDefault="00B77762" w:rsidP="006951F6">
      <w:pPr>
        <w:ind w:firstLine="720"/>
      </w:pPr>
      <w:r w:rsidRPr="008739F6">
        <w:t>Th</w:t>
      </w:r>
      <w:r w:rsidR="00693047" w:rsidRPr="008739F6">
        <w:t>is</w:t>
      </w:r>
      <w:r w:rsidRPr="008739F6">
        <w:t xml:space="preserve"> section describes the variables related to predator age structure</w:t>
      </w:r>
      <w:proofErr w:type="gramStart"/>
      <w:r w:rsidRPr="008739F6">
        <w:t xml:space="preserve">, </w:t>
      </w:r>
      <w:proofErr w:type="gramEnd"/>
      <m:oMath>
        <m:r>
          <w:rPr>
            <w:rFonts w:ascii="Cambria Math" w:hAnsi="Cambria Math"/>
          </w:rPr>
          <m:t>P</m:t>
        </m:r>
        <m:sSub>
          <m:sSubPr>
            <m:ctrlPr>
              <w:rPr>
                <w:rFonts w:ascii="Cambria Math" w:hAnsi="Cambria Math"/>
              </w:rPr>
            </m:ctrlPr>
          </m:sSubPr>
          <m:e>
            <m:r>
              <w:rPr>
                <w:rFonts w:ascii="Cambria Math" w:hAnsi="Cambria Math"/>
              </w:rPr>
              <m:t>A</m:t>
            </m:r>
          </m:e>
          <m:sub>
            <m:r>
              <w:rPr>
                <w:rFonts w:ascii="Cambria Math" w:hAnsi="Cambria Math"/>
              </w:rPr>
              <m:t>p,h,y,i</m:t>
            </m:r>
          </m:sub>
        </m:sSub>
      </m:oMath>
      <w:r w:rsidRPr="008739F6">
        <w:rPr>
          <w:rFonts w:eastAsiaTheme="minorEastAsia"/>
        </w:rPr>
        <w:t>, and predator sex ratio,</w:t>
      </w:r>
      <w:r w:rsidR="004B27C3" w:rsidRPr="008739F6">
        <w:t xml:space="preserve"> </w:t>
      </w:r>
      <m:oMath>
        <m:sSub>
          <m:sSubPr>
            <m:ctrlPr>
              <w:rPr>
                <w:rFonts w:ascii="Cambria Math" w:hAnsi="Cambria Math"/>
              </w:rPr>
            </m:ctrlPr>
          </m:sSubPr>
          <m:e>
            <m:r>
              <w:rPr>
                <w:rFonts w:ascii="Cambria Math" w:hAnsi="Cambria Math"/>
              </w:rPr>
              <m:t>PF</m:t>
            </m:r>
          </m:e>
          <m:sub>
            <m:r>
              <w:rPr>
                <w:rFonts w:ascii="Cambria Math" w:hAnsi="Cambria Math"/>
              </w:rPr>
              <m:t>p,h,y,i</m:t>
            </m:r>
          </m:sub>
        </m:sSub>
      </m:oMath>
      <w:r w:rsidRPr="008739F6">
        <w:rPr>
          <w:rFonts w:eastAsiaTheme="minorEastAsia"/>
        </w:rPr>
        <w:t xml:space="preserve"> – specifically, the percentage of females at each age.  </w:t>
      </w:r>
      <w:r w:rsidR="00A660A7" w:rsidRPr="008739F6">
        <w:rPr>
          <w:rFonts w:eastAsiaTheme="minorEastAsia"/>
          <w:caps/>
        </w:rPr>
        <w:t>A</w:t>
      </w:r>
      <w:r w:rsidR="0081566F" w:rsidRPr="008739F6">
        <w:rPr>
          <w:rFonts w:eastAsiaTheme="minorEastAsia"/>
        </w:rPr>
        <w:t xml:space="preserve"> brief summary of the age and sex ratios of the predators </w:t>
      </w:r>
      <w:r w:rsidR="00A660A7" w:rsidRPr="008739F6">
        <w:rPr>
          <w:rFonts w:eastAsiaTheme="minorEastAsia"/>
        </w:rPr>
        <w:t>is contained in</w:t>
      </w:r>
      <w:r w:rsidR="0081566F" w:rsidRPr="008739F6">
        <w:rPr>
          <w:rFonts w:eastAsiaTheme="minorEastAsia"/>
        </w:rPr>
        <w:t xml:space="preserve"> </w:t>
      </w:r>
      <w:r w:rsidR="004604E0" w:rsidRPr="008739F6">
        <w:rPr>
          <w:rFonts w:eastAsiaTheme="minorEastAsia"/>
        </w:rPr>
        <w:t xml:space="preserve">the worksheets </w:t>
      </w:r>
      <w:r w:rsidR="00E35332" w:rsidRPr="008739F6">
        <w:rPr>
          <w:rFonts w:eastAsiaTheme="minorEastAsia"/>
        </w:rPr>
        <w:t>“</w:t>
      </w:r>
      <w:proofErr w:type="spellStart"/>
      <w:r w:rsidR="00110D18" w:rsidRPr="008739F6">
        <w:rPr>
          <w:rFonts w:eastAsiaTheme="minorEastAsia"/>
        </w:rPr>
        <w:t>Table_PredatorAgeRatios</w:t>
      </w:r>
      <w:proofErr w:type="spellEnd"/>
      <w:r w:rsidR="00E35332" w:rsidRPr="008739F6">
        <w:rPr>
          <w:rFonts w:eastAsiaTheme="minorEastAsia"/>
        </w:rPr>
        <w:t>”</w:t>
      </w:r>
      <w:r w:rsidR="00110D18" w:rsidRPr="008739F6">
        <w:rPr>
          <w:rFonts w:eastAsiaTheme="minorEastAsia"/>
        </w:rPr>
        <w:t xml:space="preserve"> and </w:t>
      </w:r>
      <w:r w:rsidR="00E35332" w:rsidRPr="008739F6">
        <w:rPr>
          <w:rFonts w:eastAsiaTheme="minorEastAsia"/>
        </w:rPr>
        <w:lastRenderedPageBreak/>
        <w:t>“</w:t>
      </w:r>
      <w:proofErr w:type="spellStart"/>
      <w:r w:rsidR="00110D18" w:rsidRPr="008739F6">
        <w:rPr>
          <w:rFonts w:eastAsiaTheme="minorEastAsia"/>
        </w:rPr>
        <w:t>Table_PredatorFemaleRatios</w:t>
      </w:r>
      <w:proofErr w:type="spellEnd"/>
      <w:r w:rsidR="00E35332" w:rsidRPr="008739F6">
        <w:rPr>
          <w:rFonts w:eastAsiaTheme="minorEastAsia"/>
        </w:rPr>
        <w:t>”</w:t>
      </w:r>
      <w:r w:rsidR="00110D18" w:rsidRPr="008739F6">
        <w:rPr>
          <w:rFonts w:eastAsiaTheme="minorEastAsia"/>
        </w:rPr>
        <w:t xml:space="preserve"> in the appendixTable.xls</w:t>
      </w:r>
      <w:r w:rsidR="00B83561" w:rsidRPr="008739F6">
        <w:rPr>
          <w:rFonts w:eastAsiaTheme="minorEastAsia"/>
        </w:rPr>
        <w:t>x</w:t>
      </w:r>
      <w:r w:rsidR="00110D18" w:rsidRPr="008739F6">
        <w:rPr>
          <w:rFonts w:eastAsiaTheme="minorEastAsia"/>
        </w:rPr>
        <w:t xml:space="preserve"> file.  </w:t>
      </w:r>
      <w:r w:rsidRPr="008739F6">
        <w:rPr>
          <w:rFonts w:eastAsiaTheme="minorEastAsia"/>
        </w:rPr>
        <w:t xml:space="preserve">The </w:t>
      </w:r>
      <w:r w:rsidR="00110D18" w:rsidRPr="008739F6">
        <w:rPr>
          <w:rFonts w:eastAsiaTheme="minorEastAsia"/>
        </w:rPr>
        <w:t xml:space="preserve">raw data for each </w:t>
      </w:r>
      <w:proofErr w:type="gramStart"/>
      <w:r w:rsidR="00110D18" w:rsidRPr="008739F6">
        <w:rPr>
          <w:rFonts w:eastAsiaTheme="minorEastAsia"/>
        </w:rPr>
        <w:t>species</w:t>
      </w:r>
      <w:r w:rsidR="00A660A7" w:rsidRPr="008739F6">
        <w:rPr>
          <w:rFonts w:eastAsiaTheme="minorEastAsia"/>
        </w:rPr>
        <w:t xml:space="preserve">  </w:t>
      </w:r>
      <w:r w:rsidR="00110D18" w:rsidRPr="008739F6">
        <w:rPr>
          <w:rFonts w:eastAsiaTheme="minorEastAsia"/>
        </w:rPr>
        <w:t>can</w:t>
      </w:r>
      <w:proofErr w:type="gramEnd"/>
      <w:r w:rsidR="00110D18" w:rsidRPr="008739F6">
        <w:rPr>
          <w:rFonts w:eastAsiaTheme="minorEastAsia"/>
        </w:rPr>
        <w:t xml:space="preserve"> be found in predatorAgeRatios.csv and predatorFemaleRatio.csv.  They are </w:t>
      </w:r>
      <w:r w:rsidRPr="008739F6">
        <w:rPr>
          <w:rFonts w:eastAsiaTheme="minorEastAsia"/>
        </w:rPr>
        <w:t xml:space="preserve">read into the model with the </w:t>
      </w:r>
      <w:proofErr w:type="spellStart"/>
      <w:r w:rsidR="0004171A" w:rsidRPr="008739F6">
        <w:t>create_Nphyis.r</w:t>
      </w:r>
      <w:proofErr w:type="spellEnd"/>
      <w:r w:rsidRPr="008739F6">
        <w:t xml:space="preserve"> </w:t>
      </w:r>
      <w:r w:rsidR="00110D18" w:rsidRPr="008739F6">
        <w:t>wrapper</w:t>
      </w:r>
      <w:r w:rsidRPr="008739F6">
        <w:t>.</w:t>
      </w:r>
    </w:p>
    <w:p w14:paraId="2AA9A019" w14:textId="37926806" w:rsidR="00110D18" w:rsidRPr="008739F6" w:rsidRDefault="00186BA8" w:rsidP="002D4C7E">
      <w:pPr>
        <w:ind w:firstLine="720"/>
      </w:pPr>
      <w:r w:rsidRPr="008739F6">
        <w:t xml:space="preserve">The sex and age distributions of the southern and northern resident killer whales in the Salish Sea </w:t>
      </w:r>
      <w:r w:rsidR="0083071A" w:rsidRPr="001F3B16">
        <w:fldChar w:fldCharType="begin"/>
      </w:r>
      <w:r w:rsidR="009154CD" w:rsidRPr="008739F6">
        <w:instrText xml:space="preserve"> ADDIN ZOTERO_ITEM CSL_CITATION {"citationID":"2lrc8k3aid","properties":{"formattedCitation":"(Ward et al. 2009, Center for Whale Research 2016)","plainCitation":"(Ward et al. 2009, Center for Whale Research 2016)"},"citationItems":[{"id":710,"uris":["http://zotero.org/users/3830350/items/28EUXTEH"],"uri":["http://zotero.org/users/383035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id":822,"uris":["http://zotero.org/users/3830350/items/Z4IFANAH"],"uri":["http://zotero.org/users/383035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83071A" w:rsidRPr="00956D71">
        <w:fldChar w:fldCharType="separate"/>
      </w:r>
      <w:r w:rsidR="0083071A" w:rsidRPr="008739F6">
        <w:rPr>
          <w:rFonts w:ascii="Calibri" w:hAnsi="Calibri"/>
        </w:rPr>
        <w:t>(Ward et al. 2009, Center for Whale Research 2016)</w:t>
      </w:r>
      <w:r w:rsidR="0083071A" w:rsidRPr="001F3B16">
        <w:fldChar w:fldCharType="end"/>
      </w:r>
      <w:r w:rsidR="0083071A" w:rsidRPr="008739F6">
        <w:t xml:space="preserve"> </w:t>
      </w:r>
      <w:r w:rsidRPr="008739F6">
        <w:t>and west coast Vancouver Island/British Columbia</w:t>
      </w:r>
      <w:r w:rsidR="0083071A" w:rsidRPr="008739F6">
        <w:t xml:space="preserve"> </w:t>
      </w:r>
      <w:r w:rsidR="0083071A" w:rsidRPr="001F3B16">
        <w:fldChar w:fldCharType="begin"/>
      </w:r>
      <w:r w:rsidR="009154CD" w:rsidRPr="008739F6">
        <w:instrText xml:space="preserve"> ADDIN ZOTERO_ITEM CSL_CITATION {"citationID":"1grfhio70e","properties":{"formattedCitation":"(Ward et al. 2016)","plainCitation":"(Ward et al. 2016)"},"citationItems":[{"id":979,"uris":["http://zotero.org/users/3830350/items/KXZWAQ4D"],"uri":["http://zotero.org/users/3830350/items/KXZWAQ4D"],"itemData":{"id":979,"type":"article-journal","title":"Long-distance migration of prey synchronizes demographic rates of top predators across broad spatial scales","container-title":"Ecosphere","volume":"7","issue":"2","source":"Google Scholar","URL":"http://onlinelibrary.wiley.com/doi/10.1002/ecs2.1276/full","author":[{"family":"Ward","given":"E. J."},{"family":"Dahlheim","given":"M. E."},{"family":"Waite","given":"J. M."},{"family":"Emmons","given":"C. K."},{"family":"Marshall","given":"K. N."},{"family":"Chasco","given":"B. E."},{"family":"Balcomb","given":"K. C."}],"issued":{"date-parts":[["2016"]]},"accessed":{"date-parts":[["2016",7,5]]}}}],"schema":"https://github.com/citation-style-language/schema/raw/master/csl-citation.json"} </w:instrText>
      </w:r>
      <w:r w:rsidR="0083071A" w:rsidRPr="00956D71">
        <w:fldChar w:fldCharType="separate"/>
      </w:r>
      <w:r w:rsidR="0083071A" w:rsidRPr="008739F6">
        <w:rPr>
          <w:rFonts w:ascii="Calibri" w:hAnsi="Calibri"/>
        </w:rPr>
        <w:t>(Ward et al. 2016)</w:t>
      </w:r>
      <w:r w:rsidR="0083071A" w:rsidRPr="001F3B16">
        <w:fldChar w:fldCharType="end"/>
      </w:r>
      <w:r w:rsidRPr="008739F6">
        <w:t xml:space="preserve"> are </w:t>
      </w:r>
      <w:r w:rsidR="009D1AE6" w:rsidRPr="008739F6">
        <w:t>based on small populations with a high percentage of marked and recapture individuals</w:t>
      </w:r>
      <w:r w:rsidR="0083071A" w:rsidRPr="008739F6">
        <w:t>.</w:t>
      </w:r>
      <w:r w:rsidR="009D1AE6" w:rsidRPr="008739F6">
        <w:t xml:space="preserve">  The sex and age distributions of these populations are known with very little error.</w:t>
      </w:r>
      <w:r w:rsidR="0083071A" w:rsidRPr="008739F6">
        <w:t xml:space="preserve">  Southeast and western Alaska residents are based on stage-based estimates from </w:t>
      </w:r>
      <w:r w:rsidR="0083071A" w:rsidRPr="001F3B16">
        <w:fldChar w:fldCharType="begin"/>
      </w:r>
      <w:r w:rsidR="009154CD" w:rsidRPr="008739F6">
        <w:instrText xml:space="preserve"> ADDIN ZOTERO_ITEM CSL_CITATION {"citationID":"2jb4gnf0mt","properties":{"formattedCitation":"(Matkin et al. 2014)","plainCitation":"(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schema":"https://github.com/citation-style-language/schema/raw/master/csl-citation.json"} </w:instrText>
      </w:r>
      <w:r w:rsidR="0083071A" w:rsidRPr="00956D71">
        <w:fldChar w:fldCharType="separate"/>
      </w:r>
      <w:r w:rsidR="0083071A" w:rsidRPr="008739F6">
        <w:rPr>
          <w:rFonts w:ascii="Calibri" w:hAnsi="Calibri"/>
        </w:rPr>
        <w:t>(</w:t>
      </w:r>
      <w:proofErr w:type="spellStart"/>
      <w:r w:rsidR="0083071A" w:rsidRPr="008739F6">
        <w:rPr>
          <w:rFonts w:ascii="Calibri" w:hAnsi="Calibri"/>
        </w:rPr>
        <w:t>Matkin</w:t>
      </w:r>
      <w:proofErr w:type="spellEnd"/>
      <w:r w:rsidR="0083071A" w:rsidRPr="008739F6">
        <w:rPr>
          <w:rFonts w:ascii="Calibri" w:hAnsi="Calibri"/>
        </w:rPr>
        <w:t xml:space="preserve"> et al. 2014)</w:t>
      </w:r>
      <w:r w:rsidR="0083071A" w:rsidRPr="001F3B16">
        <w:fldChar w:fldCharType="end"/>
      </w:r>
      <w:r w:rsidR="0083071A" w:rsidRPr="008739F6">
        <w:t xml:space="preserve">.  </w:t>
      </w:r>
      <w:r w:rsidR="00110D18" w:rsidRPr="008739F6">
        <w:t>Without additional information on survivorship, we evenly distributed that fraction of the population in each stage across all ages within a stage</w:t>
      </w:r>
      <w:r w:rsidR="00AD77A7" w:rsidRPr="008739F6">
        <w:t xml:space="preserve">.  </w:t>
      </w:r>
    </w:p>
    <w:p w14:paraId="123A44E1" w14:textId="34B5E325" w:rsidR="00B83561" w:rsidRPr="008739F6" w:rsidRDefault="00B83561" w:rsidP="006951F6">
      <w:pPr>
        <w:ind w:firstLine="720"/>
      </w:pPr>
      <w:r w:rsidRPr="008739F6">
        <w:t xml:space="preserve">The sex ratios for seal and sea lions are </w:t>
      </w:r>
      <w:r w:rsidR="00DC6F42" w:rsidRPr="008739F6">
        <w:t>known with less precision</w:t>
      </w:r>
      <w:r w:rsidRPr="008739F6">
        <w:t xml:space="preserve">.  </w:t>
      </w:r>
      <w:r w:rsidR="003D483A" w:rsidRPr="008739F6">
        <w:t xml:space="preserve">We used </w:t>
      </w:r>
      <w:r w:rsidR="003D7808" w:rsidRPr="008739F6">
        <w:t xml:space="preserve">sex and </w:t>
      </w:r>
      <w:r w:rsidR="003D483A" w:rsidRPr="008739F6">
        <w:t>age-specific survivals</w:t>
      </w:r>
      <w:r w:rsidR="00257B01" w:rsidRPr="008739F6">
        <w:t xml:space="preserve"> </w:t>
      </w:r>
      <w:r w:rsidR="003D483A" w:rsidRPr="008739F6">
        <w:t xml:space="preserve">for </w:t>
      </w:r>
      <w:r w:rsidR="0083071A" w:rsidRPr="008739F6">
        <w:t xml:space="preserve">harbor seal </w:t>
      </w:r>
      <w:r w:rsidR="0083071A" w:rsidRPr="001F3B16">
        <w:fldChar w:fldCharType="begin"/>
      </w:r>
      <w:r w:rsidR="009154CD" w:rsidRPr="008739F6">
        <w:instrText xml:space="preserve"> ADDIN ZOTERO_ITEM CSL_CITATION {"citationID":"1snlljg2jg","properties":{"formattedCitation":"(Bigg 1969)","plainCitation":"(Bigg 1969)"},"citationItems":[{"id":832,"uris":["http://zotero.org/users/3830350/items/7D8XW452"],"uri":["http://zotero.org/users/383035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83071A" w:rsidRPr="00956D71">
        <w:fldChar w:fldCharType="separate"/>
      </w:r>
      <w:r w:rsidR="0083071A" w:rsidRPr="008739F6">
        <w:rPr>
          <w:rFonts w:ascii="Calibri" w:hAnsi="Calibri"/>
        </w:rPr>
        <w:t>(</w:t>
      </w:r>
      <w:proofErr w:type="spellStart"/>
      <w:r w:rsidR="0083071A" w:rsidRPr="008739F6">
        <w:rPr>
          <w:rFonts w:ascii="Calibri" w:hAnsi="Calibri"/>
        </w:rPr>
        <w:t>Bigg</w:t>
      </w:r>
      <w:proofErr w:type="spellEnd"/>
      <w:r w:rsidR="0083071A" w:rsidRPr="008739F6">
        <w:rPr>
          <w:rFonts w:ascii="Calibri" w:hAnsi="Calibri"/>
        </w:rPr>
        <w:t xml:space="preserve"> 1969, Pitcher and Calkins 1979; Table 18, Hastings et al. 2012)</w:t>
      </w:r>
      <w:r w:rsidR="0083071A" w:rsidRPr="001F3B16">
        <w:fldChar w:fldCharType="end"/>
      </w:r>
      <w:r w:rsidR="0083071A" w:rsidRPr="008739F6">
        <w:t xml:space="preserve">, California sea lion </w:t>
      </w:r>
      <w:r w:rsidR="00D14261" w:rsidRPr="001F3B16">
        <w:fldChar w:fldCharType="begin"/>
      </w:r>
      <w:r w:rsidR="009154CD" w:rsidRPr="008739F6">
        <w:instrText xml:space="preserve"> ADDIN ZOTERO_ITEM CSL_CITATION {"citationID":"1ithuamqtc","properties":{"formattedCitation":"{\\rtf (Hern\\uc0\\u225{}ndez-Camacho et al. 2008)}","plainCitation":"(Hernández-Camacho et al. 2008)"},"citationItems":[{"id":1024,"uris":["http://zotero.org/users/3830350/items/MVWBDCGU"],"uri":["http://zotero.org/users/3830350/items/MVWBDCGU"],"itemData":{"id":1024,"type":"article-journal","title":"Age-specific birth rates of California sea lions (Zalophus californianus) in the Gulf of California, Mexico","container-title":"Marine Mammal Science","page":"664–676","volume":"24","issue":"3","source":"Google Scholar","author":[{"family":"Hernández-Camacho","given":"Claudia J."},{"family":"Aurioles-Gamboa","given":"David"},{"family":"Gerber","given":"Leah R."}],"issued":{"date-parts":[["2008"]]}}}],"schema":"https://github.com/citation-style-language/schema/raw/master/csl-citation.json"} </w:instrText>
      </w:r>
      <w:r w:rsidR="00D14261" w:rsidRPr="00956D71">
        <w:fldChar w:fldCharType="separate"/>
      </w:r>
      <w:r w:rsidR="00D14261" w:rsidRPr="008739F6">
        <w:rPr>
          <w:rFonts w:ascii="Calibri" w:hAnsi="Calibri" w:cs="Times New Roman"/>
          <w:szCs w:val="24"/>
        </w:rPr>
        <w:t>(Hernández-Camacho et al. 2008)</w:t>
      </w:r>
      <w:r w:rsidR="00D14261" w:rsidRPr="001F3B16">
        <w:fldChar w:fldCharType="end"/>
      </w:r>
      <w:r w:rsidR="0083071A" w:rsidRPr="008739F6">
        <w:t xml:space="preserve">, and Steller sea lion </w:t>
      </w:r>
      <w:r w:rsidR="0083071A" w:rsidRPr="001F3B16">
        <w:fldChar w:fldCharType="begin"/>
      </w:r>
      <w:r w:rsidR="009154CD" w:rsidRPr="008739F6">
        <w:instrText xml:space="preserve"> ADDIN ZOTERO_ITEM CSL_CITATION {"citationID":"22v1cqnom6","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83071A" w:rsidRPr="00956D71">
        <w:fldChar w:fldCharType="separate"/>
      </w:r>
      <w:r w:rsidR="0083071A" w:rsidRPr="008739F6">
        <w:rPr>
          <w:rFonts w:ascii="Calibri" w:hAnsi="Calibri"/>
        </w:rPr>
        <w:t>(</w:t>
      </w:r>
      <w:proofErr w:type="spellStart"/>
      <w:r w:rsidR="0083071A" w:rsidRPr="008739F6">
        <w:rPr>
          <w:rFonts w:ascii="Calibri" w:hAnsi="Calibri"/>
        </w:rPr>
        <w:t>Winship</w:t>
      </w:r>
      <w:proofErr w:type="spellEnd"/>
      <w:r w:rsidR="0083071A" w:rsidRPr="008739F6">
        <w:rPr>
          <w:rFonts w:ascii="Calibri" w:hAnsi="Calibri"/>
        </w:rPr>
        <w:t xml:space="preserve"> et al. 2002)</w:t>
      </w:r>
      <w:r w:rsidR="0083071A" w:rsidRPr="001F3B16">
        <w:fldChar w:fldCharType="end"/>
      </w:r>
      <w:r w:rsidR="003D483A" w:rsidRPr="008739F6">
        <w:t xml:space="preserve">, and fecundities </w:t>
      </w:r>
      <w:r w:rsidR="00343851" w:rsidRPr="008739F6">
        <w:t>(harbor seals</w:t>
      </w:r>
      <w:r w:rsidR="003D483A" w:rsidRPr="008739F6">
        <w:t xml:space="preserve"> </w:t>
      </w:r>
      <w:r w:rsidR="00343851" w:rsidRPr="001F3B16">
        <w:fldChar w:fldCharType="begin"/>
      </w:r>
      <w:r w:rsidR="009154CD" w:rsidRPr="008739F6">
        <w:instrText xml:space="preserve"> ADDIN ZOTERO_ITEM CSL_CITATION {"citationID":"1d3kdspjsm","properties":{"formattedCitation":"{\\rtf (H\\uc0\\u228{}rk\\uc0\\u246{}nen and Heide-J\\uc0\\u248{}rgensen 1990)}","plainCitation":"(Härkönen and Heide-Jørgensen 1990)"},"citationItems":[{"id":1309,"uris":["http://zotero.org/users/3830350/items/57H8MJKU"],"uri":["http://zotero.org/users/3830350/items/57H8MJKU"],"itemData":{"id":1309,"type":"article-journal","title":"Comparative life histories of East Atlantic and other harbour seal populations","container-title":"Ophelia","page":"211–235","volume":"32","issue":"3","source":"Google Scholar","author":[{"family":"Härkönen","given":"T."},{"family":"Heide-Jørgensen","given":"M.-P."}],"issued":{"date-parts":[["1990"]]}}}],"schema":"https://github.com/citation-style-language/schema/raw/master/csl-citation.json"} </w:instrText>
      </w:r>
      <w:r w:rsidR="00343851" w:rsidRPr="00956D71">
        <w:fldChar w:fldCharType="separate"/>
      </w:r>
      <w:r w:rsidR="00343851" w:rsidRPr="008739F6">
        <w:rPr>
          <w:rFonts w:ascii="Calibri" w:hAnsi="Calibri" w:cs="Times New Roman"/>
          <w:szCs w:val="24"/>
        </w:rPr>
        <w:t>(</w:t>
      </w:r>
      <w:proofErr w:type="spellStart"/>
      <w:r w:rsidR="00343851" w:rsidRPr="008739F6">
        <w:rPr>
          <w:rFonts w:ascii="Calibri" w:hAnsi="Calibri" w:cs="Times New Roman"/>
          <w:szCs w:val="24"/>
        </w:rPr>
        <w:t>Härkönen</w:t>
      </w:r>
      <w:proofErr w:type="spellEnd"/>
      <w:r w:rsidR="00343851" w:rsidRPr="008739F6">
        <w:rPr>
          <w:rFonts w:ascii="Calibri" w:hAnsi="Calibri" w:cs="Times New Roman"/>
          <w:szCs w:val="24"/>
        </w:rPr>
        <w:t xml:space="preserve"> and </w:t>
      </w:r>
      <w:proofErr w:type="spellStart"/>
      <w:r w:rsidR="00343851" w:rsidRPr="008739F6">
        <w:rPr>
          <w:rFonts w:ascii="Calibri" w:hAnsi="Calibri" w:cs="Times New Roman"/>
          <w:szCs w:val="24"/>
        </w:rPr>
        <w:t>Heide-Jørgensen</w:t>
      </w:r>
      <w:proofErr w:type="spellEnd"/>
      <w:r w:rsidR="00343851" w:rsidRPr="008739F6">
        <w:rPr>
          <w:rFonts w:ascii="Calibri" w:hAnsi="Calibri" w:cs="Times New Roman"/>
          <w:szCs w:val="24"/>
        </w:rPr>
        <w:t xml:space="preserve"> 1990)</w:t>
      </w:r>
      <w:r w:rsidR="00343851" w:rsidRPr="001F3B16">
        <w:fldChar w:fldCharType="end"/>
      </w:r>
      <w:r w:rsidR="00343851" w:rsidRPr="008739F6">
        <w:t>, California sea lions</w:t>
      </w:r>
      <w:r w:rsidR="003D483A" w:rsidRPr="008739F6">
        <w:t xml:space="preserve"> </w:t>
      </w:r>
      <w:r w:rsidR="00343851" w:rsidRPr="001F3B16">
        <w:fldChar w:fldCharType="begin"/>
      </w:r>
      <w:r w:rsidR="009154CD" w:rsidRPr="008739F6">
        <w:instrText xml:space="preserve"> ADDIN ZOTERO_ITEM CSL_CITATION {"citationID":"5s2WnP7f","properties":{"formattedCitation":"{\\rtf (Hern\\uc0\\u225{}ndez-Camacho et al. 2008, French et al. 2011)}","plainCitation":"(Hernández-Camacho et al. 2008, French et al. 2011)"},"citationItems":[{"id":1024,"uris":["http://zotero.org/users/3830350/items/MVWBDCGU"],"uri":["http://zotero.org/users/3830350/items/MVWBDCGU"],"itemData":{"id":1024,"type":"article-journal","title":"Age-specific birth rates of California sea lions (Zalophus californianus) in the Gulf of California, Mexico","container-title":"Marine Mammal Science","page":"664–676","volume":"24","issue":"3","source":"Google Scholar","author":[{"family":"Hernández-Camacho","given":"Claudia J."},{"family":"Aurioles-Gamboa","given":"David"},{"family":"Gerber","given":"Leah R."}],"issued":{"date-parts":[["2008"]]}}},{"id":1311,"uris":["http://zotero.org/users/3830350/items/DMEZWN2X"],"uri":["http://zotero.org/users/3830350/items/DMEZWN2X"],"itemData":{"id":1311,"type":"article-journal","title":"Human disturbance influences reproductive success and growth rate in California sea lions (Zalophus californianus)","container-title":"PLoS One","page":"e17686","volume":"6","issue":"3","source":"Google Scholar","author":[{"family":"French","given":"Susannah S."},{"family":"González-Suárez","given":"Manuela"},{"family":"Young","given":"Julie K."},{"family":"Durham","given":"Susan"},{"family":"Gerber","given":"Leah R."}],"issued":{"date-parts":[["2011"]]}}}],"schema":"https://github.com/citation-style-language/schema/raw/master/csl-citation.json"} </w:instrText>
      </w:r>
      <w:r w:rsidR="00343851" w:rsidRPr="00956D71">
        <w:fldChar w:fldCharType="separate"/>
      </w:r>
      <w:r w:rsidR="00690B78" w:rsidRPr="008739F6">
        <w:rPr>
          <w:rFonts w:ascii="Calibri" w:hAnsi="Calibri" w:cs="Times New Roman"/>
          <w:szCs w:val="24"/>
        </w:rPr>
        <w:t>(Hernández-Camacho et al. 2008, French et al. 2011)</w:t>
      </w:r>
      <w:r w:rsidR="00343851" w:rsidRPr="001F3B16">
        <w:fldChar w:fldCharType="end"/>
      </w:r>
      <w:r w:rsidR="003D483A" w:rsidRPr="008739F6">
        <w:t>, and St</w:t>
      </w:r>
      <w:r w:rsidR="00343851" w:rsidRPr="008739F6">
        <w:t>eller sea lions</w:t>
      </w:r>
      <w:r w:rsidR="003D483A" w:rsidRPr="008739F6">
        <w:t xml:space="preserve"> </w:t>
      </w:r>
      <w:r w:rsidR="003D483A" w:rsidRPr="001F3B16">
        <w:fldChar w:fldCharType="begin"/>
      </w:r>
      <w:r w:rsidR="009154CD" w:rsidRPr="008739F6">
        <w:instrText xml:space="preserve"> ADDIN ZOTERO_ITEM CSL_CITATION {"citationID":"6dcuul64s","properties":{"formattedCitation":"(York 1994)","plainCitation":"(York 1994)"},"citationItems":[{"id":1307,"uris":["http://zotero.org/users/3830350/items/9VR4IM5H"],"uri":["http://zotero.org/users/3830350/items/9VR4IM5H"],"itemData":{"id":1307,"type":"article-journal","title":"The population dynamics of northern sea lions, 1975-1985","container-title":"Marine Mammal Science","page":"38–51","volume":"10","issue":"1","source":"Google Scholar","author":[{"family":"York","given":"Anne E."}],"issued":{"date-parts":[["1994"]]}}}],"schema":"https://github.com/citation-style-language/schema/raw/master/csl-citation.json"} </w:instrText>
      </w:r>
      <w:r w:rsidR="003D483A" w:rsidRPr="00956D71">
        <w:fldChar w:fldCharType="separate"/>
      </w:r>
      <w:r w:rsidR="003D483A" w:rsidRPr="008739F6">
        <w:rPr>
          <w:rFonts w:ascii="Calibri" w:hAnsi="Calibri"/>
        </w:rPr>
        <w:t>(York 1994)</w:t>
      </w:r>
      <w:r w:rsidR="003D483A" w:rsidRPr="001F3B16">
        <w:fldChar w:fldCharType="end"/>
      </w:r>
      <w:r w:rsidR="002E781F" w:rsidRPr="008739F6">
        <w:t>)</w:t>
      </w:r>
      <w:r w:rsidR="003D483A" w:rsidRPr="008739F6">
        <w:t xml:space="preserve"> to estimate the stable age distributions</w:t>
      </w:r>
      <w:r w:rsidR="0060286B" w:rsidRPr="008739F6">
        <w:t xml:space="preserve"> of male and female pinnipeds (s</w:t>
      </w:r>
      <w:r w:rsidR="00C43E4E" w:rsidRPr="008739F6">
        <w:t xml:space="preserve">ee the excel file </w:t>
      </w:r>
      <w:r w:rsidRPr="008739F6">
        <w:t>Pinniped</w:t>
      </w:r>
      <w:r w:rsidR="00C43E4E" w:rsidRPr="008739F6">
        <w:t>StableAgeDistributions.xlsx for projection</w:t>
      </w:r>
      <w:r w:rsidR="0060286B" w:rsidRPr="008739F6">
        <w:t>s</w:t>
      </w:r>
      <w:r w:rsidR="00C43E4E" w:rsidRPr="008739F6">
        <w:t xml:space="preserve"> of the stable age distribution</w:t>
      </w:r>
      <w:r w:rsidR="0060286B" w:rsidRPr="008739F6">
        <w:t>)</w:t>
      </w:r>
      <w:r w:rsidR="00C43E4E" w:rsidRPr="008739F6">
        <w:t>.</w:t>
      </w:r>
      <w:r w:rsidR="003D483A" w:rsidRPr="008739F6">
        <w:t xml:space="preserve">  </w:t>
      </w:r>
    </w:p>
    <w:p w14:paraId="28100B63" w14:textId="748305BE" w:rsidR="00B83561" w:rsidRPr="008739F6" w:rsidRDefault="009D1AE6" w:rsidP="006951F6">
      <w:pPr>
        <w:ind w:firstLine="720"/>
      </w:pPr>
      <w:r w:rsidRPr="008739F6">
        <w:t xml:space="preserve">Based on input from Jeff </w:t>
      </w:r>
      <w:proofErr w:type="spellStart"/>
      <w:r w:rsidRPr="008739F6">
        <w:t>Laake</w:t>
      </w:r>
      <w:proofErr w:type="spellEnd"/>
      <w:r w:rsidRPr="008739F6">
        <w:t xml:space="preserve"> at the NOAA Marine Mammal Laboratory</w:t>
      </w:r>
      <w:r w:rsidR="00C73976" w:rsidRPr="008739F6">
        <w:t xml:space="preserve"> (</w:t>
      </w:r>
      <w:r w:rsidR="001E675C" w:rsidRPr="00956D71">
        <w:rPr>
          <w:i/>
        </w:rPr>
        <w:t xml:space="preserve">pers. </w:t>
      </w:r>
      <w:proofErr w:type="spellStart"/>
      <w:proofErr w:type="gramStart"/>
      <w:r w:rsidR="00254639" w:rsidRPr="00956D71">
        <w:rPr>
          <w:i/>
        </w:rPr>
        <w:t>c</w:t>
      </w:r>
      <w:r w:rsidR="001E675C" w:rsidRPr="00956D71">
        <w:rPr>
          <w:i/>
        </w:rPr>
        <w:t>omm</w:t>
      </w:r>
      <w:proofErr w:type="spellEnd"/>
      <w:r w:rsidR="001E675C" w:rsidRPr="00956D71">
        <w:rPr>
          <w:i/>
        </w:rPr>
        <w:t xml:space="preserve"> </w:t>
      </w:r>
      <w:r w:rsidR="00254639" w:rsidRPr="00956D71">
        <w:rPr>
          <w:i/>
        </w:rPr>
        <w:t>,</w:t>
      </w:r>
      <w:proofErr w:type="gramEnd"/>
      <w:r w:rsidR="00254639" w:rsidRPr="00956D71">
        <w:rPr>
          <w:i/>
        </w:rPr>
        <w:t xml:space="preserve"> </w:t>
      </w:r>
      <w:r w:rsidR="00C73976" w:rsidRPr="008739F6">
        <w:t>12/19/2016</w:t>
      </w:r>
      <w:r w:rsidR="00254639" w:rsidRPr="008739F6">
        <w:t xml:space="preserve"> </w:t>
      </w:r>
      <w:r w:rsidR="00C73976" w:rsidRPr="008739F6">
        <w:t>)</w:t>
      </w:r>
      <w:r w:rsidRPr="008739F6">
        <w:t xml:space="preserve">, only California sea lions age 6 and older in any of the areas are likely to be preying on Chinook salmon.  Therefore, after </w:t>
      </w:r>
      <w:r w:rsidR="00B83561" w:rsidRPr="008739F6">
        <w:t xml:space="preserve">determining the stable </w:t>
      </w:r>
      <w:r w:rsidR="008A0C19" w:rsidRPr="008739F6">
        <w:t xml:space="preserve">age distribution </w:t>
      </w:r>
      <w:r w:rsidR="00B83561" w:rsidRPr="008739F6">
        <w:t xml:space="preserve">for California </w:t>
      </w:r>
      <w:r w:rsidR="003D7808" w:rsidRPr="008739F6">
        <w:t>sea lions</w:t>
      </w:r>
      <w:r w:rsidR="00B83561" w:rsidRPr="008739F6">
        <w:t xml:space="preserve">, we normalized the ratios to include only those </w:t>
      </w:r>
      <w:r w:rsidR="008A0C19" w:rsidRPr="008739F6">
        <w:t xml:space="preserve">ages six and older.  </w:t>
      </w:r>
    </w:p>
    <w:p w14:paraId="63BFB7AC" w14:textId="06DEAFEF" w:rsidR="00186BA8" w:rsidRPr="008739F6" w:rsidRDefault="009D1AE6" w:rsidP="006951F6">
      <w:pPr>
        <w:ind w:firstLine="720"/>
      </w:pPr>
      <w:r w:rsidRPr="008739F6">
        <w:t xml:space="preserve">For some predators like California and Steller sea lion in the Columbia River and the Salish Sea, </w:t>
      </w:r>
      <w:r w:rsidR="004721D3" w:rsidRPr="008739F6">
        <w:t>and California sea lion</w:t>
      </w:r>
      <w:r w:rsidR="00EE1057" w:rsidRPr="008739F6">
        <w:t>s</w:t>
      </w:r>
      <w:r w:rsidR="004721D3" w:rsidRPr="008739F6">
        <w:t xml:space="preserve"> along the outer coasts of Washington and Oregon, </w:t>
      </w:r>
      <w:r w:rsidRPr="008739F6">
        <w:t xml:space="preserve">the populations are dominated by sub-adult and adult males.  In those instance, </w:t>
      </w:r>
      <w:r w:rsidR="008A0C19" w:rsidRPr="008739F6">
        <w:t>the ratio of females in th</w:t>
      </w:r>
      <w:r w:rsidR="004721D3" w:rsidRPr="008739F6">
        <w:t>ose</w:t>
      </w:r>
      <w:r w:rsidR="008A0C19" w:rsidRPr="008739F6">
        <w:t xml:space="preserve"> population</w:t>
      </w:r>
      <w:r w:rsidR="004721D3" w:rsidRPr="008739F6">
        <w:t>s</w:t>
      </w:r>
      <w:r w:rsidR="008A0C19" w:rsidRPr="008739F6">
        <w:t xml:space="preserve"> </w:t>
      </w:r>
      <w:r w:rsidR="004721D3" w:rsidRPr="008739F6">
        <w:t xml:space="preserve">were set to </w:t>
      </w:r>
      <w:r w:rsidR="008A0C19" w:rsidRPr="008739F6">
        <w:t>zero</w:t>
      </w:r>
      <w:r w:rsidR="004721D3" w:rsidRPr="008739F6">
        <w:t xml:space="preserve">.    </w:t>
      </w:r>
    </w:p>
    <w:p w14:paraId="6CC7A608" w14:textId="77777777" w:rsidR="00110D18" w:rsidRPr="008739F6" w:rsidRDefault="00110D18" w:rsidP="00956D71"/>
    <w:p w14:paraId="15C28D44" w14:textId="71B4FD71" w:rsidR="00D522E6" w:rsidRPr="008739F6" w:rsidRDefault="00D522E6">
      <w:pPr>
        <w:rPr>
          <w:iCs/>
          <w:sz w:val="24"/>
          <w:szCs w:val="18"/>
        </w:rPr>
      </w:pPr>
      <w:r w:rsidRPr="008739F6">
        <w:rPr>
          <w:iCs/>
          <w:sz w:val="24"/>
          <w:szCs w:val="18"/>
        </w:rPr>
        <w:br w:type="page"/>
      </w:r>
    </w:p>
    <w:p w14:paraId="2DA96EEF" w14:textId="77777777" w:rsidR="008E2D49" w:rsidRPr="008739F6" w:rsidRDefault="00BB2F84" w:rsidP="00191DA2">
      <w:pPr>
        <w:pStyle w:val="Heading1"/>
      </w:pPr>
      <w:r w:rsidRPr="008739F6">
        <w:lastRenderedPageBreak/>
        <w:t>Predator mass</w:t>
      </w:r>
    </w:p>
    <w:p w14:paraId="7A1BD567" w14:textId="03C8D1D8" w:rsidR="0004171A" w:rsidRPr="008739F6" w:rsidRDefault="00846196" w:rsidP="00D472B7">
      <w:pPr>
        <w:ind w:firstLine="720"/>
      </w:pPr>
      <w:r w:rsidRPr="008739F6">
        <w:t>For a summary of the predator weight-at-age see the worksheet “</w:t>
      </w:r>
      <w:proofErr w:type="spellStart"/>
      <w:r w:rsidRPr="008739F6">
        <w:t>Table_PredatorWeightAtAge</w:t>
      </w:r>
      <w:proofErr w:type="spellEnd"/>
      <w:r w:rsidRPr="008739F6">
        <w:t xml:space="preserve">” in the appendixTable.xlsx file.  The variable in the model </w:t>
      </w:r>
      <w:proofErr w:type="gramStart"/>
      <w:r w:rsidRPr="008739F6">
        <w:t xml:space="preserve">is </w:t>
      </w:r>
      <m:oMath>
        <m:sSubSup>
          <m:sSubSupPr>
            <m:ctrlPr>
              <w:rPr>
                <w:rFonts w:ascii="Cambria Math" w:hAnsi="Cambria Math"/>
              </w:rPr>
            </m:ctrlPr>
          </m:sSubSupPr>
          <m:e>
            <w:proofErr w:type="gramEnd"/>
            <m:r>
              <w:rPr>
                <w:rFonts w:ascii="Cambria Math" w:hAnsi="Cambria Math"/>
              </w:rPr>
              <m:t>M</m:t>
            </m:r>
          </m:e>
          <m:sub>
            <m:r>
              <w:rPr>
                <w:rFonts w:ascii="Cambria Math" w:hAnsi="Cambria Math"/>
              </w:rPr>
              <m:t>p,h,i</m:t>
            </m:r>
            <m:r>
              <w:rPr>
                <w:rFonts w:ascii="Cambria Math" w:hAnsi="Cambria Math"/>
              </w:rPr>
              <m:t>,s</m:t>
            </m:r>
          </m:sub>
          <m:sup/>
        </m:sSubSup>
      </m:oMath>
      <w:r w:rsidR="0004171A" w:rsidRPr="008739F6">
        <w:t xml:space="preserve"> </w:t>
      </w:r>
      <w:r w:rsidRPr="008739F6">
        <w:t xml:space="preserve">.  The data for the model are in predatorWeightAtAge.csv and the data are read into the model with the </w:t>
      </w:r>
      <w:proofErr w:type="spellStart"/>
      <w:r w:rsidR="0004171A" w:rsidRPr="008739F6">
        <w:t>create_Mphis.r</w:t>
      </w:r>
      <w:proofErr w:type="spellEnd"/>
      <w:r w:rsidRPr="008739F6">
        <w:t xml:space="preserve"> wrapper.</w:t>
      </w:r>
    </w:p>
    <w:p w14:paraId="38D25231" w14:textId="0B6105B7" w:rsidR="00045F6A" w:rsidRPr="008739F6" w:rsidRDefault="00BB2F84" w:rsidP="002D4C7E">
      <w:pPr>
        <w:ind w:firstLine="720"/>
      </w:pPr>
      <w:r w:rsidRPr="008739F6">
        <w:t xml:space="preserve">The predator mass is based on published results in the literature.  Killer whale mass-at-age was taken directly from the appendix in </w:t>
      </w:r>
      <w:r w:rsidRPr="001F3B16">
        <w:fldChar w:fldCharType="begin"/>
      </w:r>
      <w:r w:rsidR="009154CD" w:rsidRPr="008739F6">
        <w:instrText xml:space="preserve"> ADDIN ZOTERO_ITEM CSL_CITATION {"citationID":"20k2t836no","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Pr="00956D71">
        <w:fldChar w:fldCharType="separate"/>
      </w:r>
      <w:r w:rsidRPr="008739F6">
        <w:rPr>
          <w:rFonts w:ascii="Calibri" w:hAnsi="Calibri"/>
        </w:rPr>
        <w:t>(</w:t>
      </w:r>
      <w:proofErr w:type="spellStart"/>
      <w:r w:rsidRPr="008739F6">
        <w:rPr>
          <w:rFonts w:ascii="Calibri" w:hAnsi="Calibri"/>
        </w:rPr>
        <w:t>Noren</w:t>
      </w:r>
      <w:proofErr w:type="spellEnd"/>
      <w:r w:rsidRPr="008739F6">
        <w:rPr>
          <w:rFonts w:ascii="Calibri" w:hAnsi="Calibri"/>
        </w:rPr>
        <w:t xml:space="preserve"> 2011)</w:t>
      </w:r>
      <w:r w:rsidRPr="001F3B16">
        <w:fldChar w:fldCharType="end"/>
      </w:r>
      <w:r w:rsidRPr="008739F6">
        <w:t xml:space="preserve">.  California and Steller sea lion mass-at-age is based on the models in </w:t>
      </w:r>
      <w:r w:rsidRPr="001F3B16">
        <w:fldChar w:fldCharType="begin"/>
      </w:r>
      <w:r w:rsidR="009154CD" w:rsidRPr="008739F6">
        <w:instrText xml:space="preserve"> ADDIN ZOTERO_ITEM CSL_CITATION {"citationID":"2fbe7lkqqo","properties":{"formattedCitation":"(Winship et al. 2006)","plainCitation":"(Winship et al. 2006)"},"citationItems":[{"id":34,"uris":["http://zotero.org/users/3830350/items/FFUXV2B9"],"uri":["http://zotero.org/users/383035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chema":"https://github.com/citation-style-language/schema/raw/master/csl-citation.json"} </w:instrText>
      </w:r>
      <w:r w:rsidRPr="00956D71">
        <w:fldChar w:fldCharType="separate"/>
      </w:r>
      <w:r w:rsidRPr="008739F6">
        <w:rPr>
          <w:rFonts w:ascii="Calibri" w:hAnsi="Calibri"/>
        </w:rPr>
        <w:t>(</w:t>
      </w:r>
      <w:proofErr w:type="spellStart"/>
      <w:r w:rsidRPr="008739F6">
        <w:rPr>
          <w:rFonts w:ascii="Calibri" w:hAnsi="Calibri"/>
        </w:rPr>
        <w:t>Winship</w:t>
      </w:r>
      <w:proofErr w:type="spellEnd"/>
      <w:r w:rsidRPr="008739F6">
        <w:rPr>
          <w:rFonts w:ascii="Calibri" w:hAnsi="Calibri"/>
        </w:rPr>
        <w:t xml:space="preserve"> et al. 2006)</w:t>
      </w:r>
      <w:r w:rsidRPr="001F3B16">
        <w:fldChar w:fldCharType="end"/>
      </w:r>
      <w:r w:rsidRPr="008739F6">
        <w:t xml:space="preserve"> and </w:t>
      </w:r>
      <w:r w:rsidRPr="001F3B16">
        <w:fldChar w:fldCharType="begin"/>
      </w:r>
      <w:r w:rsidR="009154CD" w:rsidRPr="008739F6">
        <w:instrText xml:space="preserve"> ADDIN ZOTERO_ITEM CSL_CITATION {"citationID":"225qsmkmvn","properties":{"formattedCitation":"(Winship et al. 2001)","plainCitation":"(Winship et al. 2001)"},"citationItems":[{"id":15,"uris":["http://zotero.org/users/3830350/items/9XT68S3E"],"uri":["http://zotero.org/users/383035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chema":"https://github.com/citation-style-language/schema/raw/master/csl-citation.json"} </w:instrText>
      </w:r>
      <w:r w:rsidRPr="00956D71">
        <w:fldChar w:fldCharType="separate"/>
      </w:r>
      <w:r w:rsidRPr="008739F6">
        <w:rPr>
          <w:rFonts w:ascii="Calibri" w:hAnsi="Calibri"/>
        </w:rPr>
        <w:t>(</w:t>
      </w:r>
      <w:proofErr w:type="spellStart"/>
      <w:r w:rsidRPr="008739F6">
        <w:rPr>
          <w:rFonts w:ascii="Calibri" w:hAnsi="Calibri"/>
        </w:rPr>
        <w:t>Winship</w:t>
      </w:r>
      <w:proofErr w:type="spellEnd"/>
      <w:r w:rsidRPr="008739F6">
        <w:rPr>
          <w:rFonts w:ascii="Calibri" w:hAnsi="Calibri"/>
        </w:rPr>
        <w:t xml:space="preserve"> et al. 2001)</w:t>
      </w:r>
      <w:r w:rsidRPr="001F3B16">
        <w:fldChar w:fldCharType="end"/>
      </w:r>
      <w:r w:rsidRPr="008739F6">
        <w:t xml:space="preserve">, respectively.  We were unable to find a mass-at-age relationship for Pacific harbor seals.  There is a relationship for Atlantic harbor seals </w:t>
      </w:r>
      <w:r w:rsidRPr="001F3B16">
        <w:fldChar w:fldCharType="begin"/>
      </w:r>
      <w:r w:rsidR="009154CD" w:rsidRPr="008739F6">
        <w:instrText xml:space="preserve"> ADDIN ZOTERO_ITEM CSL_CITATION {"citationID":"1bm20pbomg","properties":{"formattedCitation":"(Boulva et al. 1979)","plainCitation":"(Boulva et al. 1979)"},"citationItems":[{"id":23,"uris":["http://zotero.org/users/3830350/items/7EQIRVMN"],"uri":["http://zotero.org/users/3830350/items/7EQIRVMN"],"itemData":{"id":23,"type":"book","title":"Biology of the harbor seal, Phoca vitulina, in eastern Canada","publisher":"Dept. of Fisheries and Oceans","source":"Google Scholar","URL":"http://agris.fao.org/agris-search/search.do?recordID=US201300581218","author":[{"family":"Boulva","given":"Jean"},{"family":"McLaren","given":"Ian Alexander"},{"literal":"others"}],"issued":{"date-parts":[["1979"]]},"accessed":{"date-parts":[["2016",3,13]]}}}],"schema":"https://github.com/citation-style-language/schema/raw/master/csl-citation.json"} </w:instrText>
      </w:r>
      <w:r w:rsidRPr="00956D71">
        <w:fldChar w:fldCharType="separate"/>
      </w:r>
      <w:r w:rsidRPr="008739F6">
        <w:rPr>
          <w:rFonts w:ascii="Calibri" w:hAnsi="Calibri"/>
        </w:rPr>
        <w:t>(</w:t>
      </w:r>
      <w:proofErr w:type="spellStart"/>
      <w:r w:rsidRPr="008739F6">
        <w:rPr>
          <w:rFonts w:ascii="Calibri" w:hAnsi="Calibri"/>
        </w:rPr>
        <w:t>Boulva</w:t>
      </w:r>
      <w:proofErr w:type="spellEnd"/>
      <w:r w:rsidRPr="008739F6">
        <w:rPr>
          <w:rFonts w:ascii="Calibri" w:hAnsi="Calibri"/>
        </w:rPr>
        <w:t xml:space="preserve"> et al. 1979)</w:t>
      </w:r>
      <w:r w:rsidRPr="00E50D8A">
        <w:fldChar w:fldCharType="end"/>
      </w:r>
      <w:r w:rsidR="00B109D7" w:rsidRPr="008739F6">
        <w:t xml:space="preserve"> but we were uncertain if these seals were </w:t>
      </w:r>
      <w:r w:rsidRPr="008739F6">
        <w:t xml:space="preserve">representative of the seals in </w:t>
      </w:r>
      <w:r w:rsidR="00B109D7" w:rsidRPr="008739F6">
        <w:t>the Pacific</w:t>
      </w:r>
      <w:r w:rsidRPr="008739F6">
        <w:t xml:space="preserve">.  </w:t>
      </w:r>
      <w:r w:rsidR="00980512" w:rsidRPr="008739F6">
        <w:t>Instead</w:t>
      </w:r>
      <w:r w:rsidR="008A5E44" w:rsidRPr="008739F6">
        <w:t xml:space="preserve"> we used data from Figure 8</w:t>
      </w:r>
      <w:r w:rsidRPr="008739F6">
        <w:t xml:space="preserve"> on page 269 of </w:t>
      </w:r>
      <w:r w:rsidRPr="001F3B16">
        <w:fldChar w:fldCharType="begin"/>
      </w:r>
      <w:r w:rsidR="009154CD" w:rsidRPr="008739F6">
        <w:instrText xml:space="preserve"> ADDIN ZOTERO_ITEM CSL_CITATION {"citationID":"2qr2linqt4","properties":{"formattedCitation":"(Pitcher and Calkins 1979)","plainCitation":"(Pitcher and Calkins 1979)"},"citationItems":[{"id":19,"uris":["http://zotero.org/users/3830350/items/IH2KW5S6"],"uri":["http://zotero.org/users/383035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chema":"https://github.com/citation-style-language/schema/raw/master/csl-citation.json"} </w:instrText>
      </w:r>
      <w:r w:rsidRPr="00956D71">
        <w:fldChar w:fldCharType="separate"/>
      </w:r>
      <w:r w:rsidRPr="008739F6">
        <w:rPr>
          <w:rFonts w:ascii="Calibri" w:hAnsi="Calibri"/>
        </w:rPr>
        <w:t>(Pitcher and Calkins 1979)</w:t>
      </w:r>
      <w:r w:rsidRPr="001F3B16">
        <w:fldChar w:fldCharType="end"/>
      </w:r>
      <w:r w:rsidRPr="008739F6">
        <w:t xml:space="preserve"> and then fit a </w:t>
      </w:r>
      <w:proofErr w:type="spellStart"/>
      <w:r w:rsidR="00254639" w:rsidRPr="008739F6">
        <w:t>G</w:t>
      </w:r>
      <w:r w:rsidR="00846196" w:rsidRPr="008739F6">
        <w:t>ompertz</w:t>
      </w:r>
      <w:proofErr w:type="spellEnd"/>
      <w:r w:rsidRPr="008739F6">
        <w:t xml:space="preserve"> relationship to the</w:t>
      </w:r>
      <w:r w:rsidR="00980512" w:rsidRPr="008739F6">
        <w:t xml:space="preserve"> </w:t>
      </w:r>
      <w:r w:rsidR="00B109D7" w:rsidRPr="008739F6">
        <w:t>median estimates</w:t>
      </w:r>
      <w:r w:rsidR="00846196" w:rsidRPr="008739F6">
        <w:t xml:space="preserve"> in the figure</w:t>
      </w:r>
      <w:r w:rsidRPr="008739F6">
        <w:t>.</w:t>
      </w:r>
      <w:r w:rsidR="00045F6A" w:rsidRPr="008739F6">
        <w:t xml:space="preserve">  </w:t>
      </w:r>
    </w:p>
    <w:p w14:paraId="5CCA480B" w14:textId="7D59CB53" w:rsidR="00E56CDD" w:rsidRPr="008739F6" w:rsidRDefault="0010561B" w:rsidP="00191DA2">
      <w:pPr>
        <w:pStyle w:val="Heading1"/>
      </w:pPr>
      <w:proofErr w:type="spellStart"/>
      <w:r w:rsidRPr="008739F6">
        <w:t>Bioenergetic</w:t>
      </w:r>
      <w:proofErr w:type="spellEnd"/>
      <w:r w:rsidRPr="008739F6">
        <w:t xml:space="preserve"> multiplie</w:t>
      </w:r>
      <w:r w:rsidR="0010532A" w:rsidRPr="008739F6">
        <w:t>r</w:t>
      </w:r>
      <w:r w:rsidRPr="008739F6">
        <w:t>s and digestive efficiency estimates</w:t>
      </w:r>
    </w:p>
    <w:p w14:paraId="7B75ABFC" w14:textId="138A51E6" w:rsidR="00FD396A" w:rsidRPr="008739F6" w:rsidRDefault="00E56CDD" w:rsidP="00D472B7">
      <w:pPr>
        <w:ind w:firstLine="720"/>
      </w:pPr>
      <w:r w:rsidRPr="008739F6">
        <w:t>The variable</w:t>
      </w:r>
      <w:r w:rsidR="00EF181A" w:rsidRPr="008739F6">
        <w:t>s</w:t>
      </w:r>
      <w:r w:rsidRPr="008739F6">
        <w:t xml:space="preserve"> in the model for </w:t>
      </w:r>
      <w:r w:rsidR="00DE3E31" w:rsidRPr="008739F6">
        <w:t xml:space="preserve">the </w:t>
      </w:r>
      <w:proofErr w:type="spellStart"/>
      <w:r w:rsidRPr="008739F6">
        <w:t>Kleiber</w:t>
      </w:r>
      <w:proofErr w:type="spellEnd"/>
      <w:r w:rsidRPr="008739F6">
        <w:t xml:space="preserve"> multiplier and digestive efficiency are </w:t>
      </w:r>
      <m:oMath>
        <m:sSub>
          <m:sSubPr>
            <m:ctrlPr>
              <w:rPr>
                <w:rFonts w:ascii="Cambria Math" w:hAnsi="Cambria Math"/>
              </w:rPr>
            </m:ctrlPr>
          </m:sSubPr>
          <m:e>
            <m:r>
              <w:rPr>
                <w:rFonts w:ascii="Cambria Math" w:hAnsi="Cambria Math"/>
              </w:rPr>
              <m:t>α</m:t>
            </m:r>
          </m:e>
          <m:sub>
            <m:r>
              <w:rPr>
                <w:rFonts w:ascii="Cambria Math" w:hAnsi="Cambria Math"/>
              </w:rPr>
              <m:t>p,i</m:t>
            </m:r>
            <m:r>
              <w:rPr>
                <w:rFonts w:ascii="Cambria Math" w:hAnsi="Cambria Math"/>
              </w:rPr>
              <m:t>,s</m:t>
            </m:r>
          </m:sub>
        </m:sSub>
      </m:oMath>
      <w:r w:rsidR="0010561B" w:rsidRPr="008739F6">
        <w:t xml:space="preserve"> </w:t>
      </w:r>
      <w:proofErr w:type="gramStart"/>
      <w:r w:rsidR="0010561B" w:rsidRPr="008739F6">
        <w:t xml:space="preserve">and </w:t>
      </w:r>
      <w:proofErr w:type="gramEnd"/>
      <m:oMath>
        <m:sSub>
          <m:sSubPr>
            <m:ctrlPr>
              <w:rPr>
                <w:rFonts w:ascii="Cambria Math" w:hAnsi="Cambria Math"/>
              </w:rPr>
            </m:ctrlPr>
          </m:sSubPr>
          <m:e>
            <m:r>
              <w:rPr>
                <w:rFonts w:ascii="Cambria Math" w:hAnsi="Cambria Math"/>
              </w:rPr>
              <m:t>Ef</m:t>
            </m:r>
          </m:e>
          <m:sub>
            <m:r>
              <w:rPr>
                <w:rFonts w:ascii="Cambria Math" w:hAnsi="Cambria Math"/>
              </w:rPr>
              <m:t>p</m:t>
            </m:r>
          </m:sub>
        </m:sSub>
      </m:oMath>
      <w:r w:rsidRPr="008739F6">
        <w:t>, respe</w:t>
      </w:r>
      <w:proofErr w:type="spellStart"/>
      <w:r w:rsidRPr="008739F6">
        <w:t>ctively</w:t>
      </w:r>
      <w:proofErr w:type="spellEnd"/>
      <w:r w:rsidRPr="008739F6">
        <w:t>.</w:t>
      </w:r>
      <w:r w:rsidR="0004171A" w:rsidRPr="008739F6">
        <w:t xml:space="preserve"> </w:t>
      </w:r>
      <w:r w:rsidR="0010561B" w:rsidRPr="008739F6">
        <w:t xml:space="preserve">The </w:t>
      </w:r>
      <w:proofErr w:type="spellStart"/>
      <w:r w:rsidR="0010561B" w:rsidRPr="008739F6">
        <w:t>Kleiber</w:t>
      </w:r>
      <w:proofErr w:type="spellEnd"/>
      <w:r w:rsidR="0010561B" w:rsidRPr="008739F6">
        <w:t xml:space="preserve"> multiplier</w:t>
      </w:r>
      <w:r w:rsidR="00DE3E31" w:rsidRPr="008739F6">
        <w:t>s</w:t>
      </w:r>
      <w:r w:rsidR="0010561B" w:rsidRPr="008739F6">
        <w:t xml:space="preserve"> for killer whales </w:t>
      </w:r>
      <w:r w:rsidR="0010561B" w:rsidRPr="001F3B16">
        <w:fldChar w:fldCharType="begin"/>
      </w:r>
      <w:r w:rsidR="009154CD" w:rsidRPr="008739F6">
        <w:instrText xml:space="preserve"> ADDIN ZOTERO_ITEM CSL_CITATION {"citationID":"tmb8g0o29","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10561B" w:rsidRPr="00956D71">
        <w:fldChar w:fldCharType="separate"/>
      </w:r>
      <w:r w:rsidR="0010561B" w:rsidRPr="008739F6">
        <w:rPr>
          <w:rFonts w:ascii="Calibri" w:hAnsi="Calibri"/>
        </w:rPr>
        <w:t>(</w:t>
      </w:r>
      <w:proofErr w:type="spellStart"/>
      <w:r w:rsidR="0010561B" w:rsidRPr="008739F6">
        <w:rPr>
          <w:rFonts w:ascii="Calibri" w:hAnsi="Calibri"/>
        </w:rPr>
        <w:t>Noren</w:t>
      </w:r>
      <w:proofErr w:type="spellEnd"/>
      <w:r w:rsidR="0010561B" w:rsidRPr="008739F6">
        <w:rPr>
          <w:rFonts w:ascii="Calibri" w:hAnsi="Calibri"/>
        </w:rPr>
        <w:t xml:space="preserve"> 2011)</w:t>
      </w:r>
      <w:r w:rsidR="0010561B" w:rsidRPr="001F3B16">
        <w:fldChar w:fldCharType="end"/>
      </w:r>
      <w:r w:rsidR="0010561B" w:rsidRPr="008739F6">
        <w:t xml:space="preserve">, harbor seals  </w:t>
      </w:r>
      <w:r w:rsidR="0010561B" w:rsidRPr="001F3B16">
        <w:fldChar w:fldCharType="begin"/>
      </w:r>
      <w:r w:rsidR="009154CD" w:rsidRPr="008739F6">
        <w:instrText xml:space="preserve"> ADDIN ZOTERO_ITEM CSL_CITATION {"citationID":"XUm0sKUw","properties":{"formattedCitation":"(Boyd 2002, Howard et al. 2013)","plainCitation":"(Boyd 2002, Howard et al. 2013)"},"citationItems":[{"id":1266,"uris":["http://zotero.org/users/3830350/items/VV3T8N2M"],"uri":["http://zotero.org/users/3830350/items/VV3T8N2M"],"itemData":{"id":1266,"type":"article-journal","title":"Estimating food consumption of marine predators: Antarctic fur seals and macaroni penguins","container-title":"Journal of Applied Ecology","page":"103–119","volume":"39","issue":"1","source":"Google Scholar","shortTitle":"Estimating food consumption of marine predators","author":[{"family":"Boyd","given":"I. L."}],"issued":{"date-parts":[["2002"]]}}},{"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0561B" w:rsidRPr="00956D71">
        <w:fldChar w:fldCharType="separate"/>
      </w:r>
      <w:r w:rsidR="00DA34A8" w:rsidRPr="008739F6">
        <w:rPr>
          <w:rFonts w:ascii="Calibri" w:hAnsi="Calibri"/>
        </w:rPr>
        <w:t>(Boyd 2002, Howard et al. 2013)</w:t>
      </w:r>
      <w:r w:rsidR="0010561B" w:rsidRPr="001F3B16">
        <w:fldChar w:fldCharType="end"/>
      </w:r>
      <w:r w:rsidR="0010561B" w:rsidRPr="008739F6">
        <w:t xml:space="preserve">, California sea lions </w:t>
      </w:r>
      <w:r w:rsidR="0010561B" w:rsidRPr="001F3B16">
        <w:fldChar w:fldCharType="begin"/>
      </w:r>
      <w:r w:rsidR="009154CD" w:rsidRPr="008739F6">
        <w:instrText xml:space="preserve"> ADDIN ZOTERO_ITEM CSL_CITATION {"citationID":"vfes3gstl","properties":{"formattedCitation":"(Weise and Harvey 2008)","plainCitation":"(Weise and Harvey 2008)"},"citationItems":[{"id":64,"uris":["http://zotero.org/users/3830350/items/IZSVC36J"],"uri":["http://zotero.org/users/383035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chema":"https://github.com/citation-style-language/schema/raw/master/csl-citation.json"} </w:instrText>
      </w:r>
      <w:r w:rsidR="0010561B" w:rsidRPr="00956D71">
        <w:fldChar w:fldCharType="separate"/>
      </w:r>
      <w:r w:rsidR="0010561B" w:rsidRPr="008739F6">
        <w:rPr>
          <w:rFonts w:ascii="Calibri" w:hAnsi="Calibri"/>
        </w:rPr>
        <w:t>(Weise and Harvey 2008)</w:t>
      </w:r>
      <w:r w:rsidR="0010561B" w:rsidRPr="001F3B16">
        <w:fldChar w:fldCharType="end"/>
      </w:r>
      <w:r w:rsidR="0010561B" w:rsidRPr="008739F6">
        <w:t xml:space="preserve">, and Steller sea lions </w:t>
      </w:r>
      <w:r w:rsidR="0010561B" w:rsidRPr="001F3B16">
        <w:fldChar w:fldCharType="begin"/>
      </w:r>
      <w:r w:rsidR="009154CD" w:rsidRPr="008739F6">
        <w:instrText xml:space="preserve"> ADDIN ZOTERO_ITEM CSL_CITATION {"citationID":"1ud62kp3q0","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10561B" w:rsidRPr="00956D71">
        <w:fldChar w:fldCharType="separate"/>
      </w:r>
      <w:r w:rsidR="0010561B" w:rsidRPr="008739F6">
        <w:rPr>
          <w:rFonts w:ascii="Calibri" w:hAnsi="Calibri"/>
        </w:rPr>
        <w:t>(</w:t>
      </w:r>
      <w:proofErr w:type="spellStart"/>
      <w:r w:rsidR="0010561B" w:rsidRPr="008739F6">
        <w:rPr>
          <w:rFonts w:ascii="Calibri" w:hAnsi="Calibri"/>
        </w:rPr>
        <w:t>Winship</w:t>
      </w:r>
      <w:proofErr w:type="spellEnd"/>
      <w:r w:rsidR="0010561B" w:rsidRPr="008739F6">
        <w:rPr>
          <w:rFonts w:ascii="Calibri" w:hAnsi="Calibri"/>
        </w:rPr>
        <w:t xml:space="preserve"> et al. 2002)</w:t>
      </w:r>
      <w:r w:rsidR="0010561B" w:rsidRPr="001F3B16">
        <w:fldChar w:fldCharType="end"/>
      </w:r>
      <w:r w:rsidR="0010561B" w:rsidRPr="008739F6">
        <w:t xml:space="preserve"> are based on published literature values.  </w:t>
      </w:r>
      <w:r w:rsidR="00D467F5" w:rsidRPr="008739F6">
        <w:t xml:space="preserve">Units are inconsistent in this literature: </w:t>
      </w:r>
      <w:r w:rsidR="00FD396A" w:rsidRPr="008739F6">
        <w:t xml:space="preserve">watts, joules or calories </w:t>
      </w:r>
      <w:r w:rsidR="00D467F5" w:rsidRPr="008739F6">
        <w:t>are reported</w:t>
      </w:r>
      <w:r w:rsidR="00FD396A" w:rsidRPr="008739F6">
        <w:t xml:space="preserve">. </w:t>
      </w:r>
      <w:r w:rsidR="0010561B" w:rsidRPr="008739F6">
        <w:t xml:space="preserve">For consistency, we </w:t>
      </w:r>
      <w:r w:rsidRPr="008739F6">
        <w:t xml:space="preserve">describe all of the </w:t>
      </w:r>
      <w:proofErr w:type="spellStart"/>
      <w:r w:rsidR="0010561B" w:rsidRPr="008739F6">
        <w:t>Kleiber</w:t>
      </w:r>
      <w:proofErr w:type="spellEnd"/>
      <w:r w:rsidR="0010561B" w:rsidRPr="008739F6">
        <w:t xml:space="preserve"> multi</w:t>
      </w:r>
      <w:r w:rsidR="00FD396A" w:rsidRPr="008739F6">
        <w:t>pliers in units of (kcal</w:t>
      </w:r>
      <w:r w:rsidR="00162B5A" w:rsidRPr="008739F6">
        <w:t>/kg</w:t>
      </w:r>
      <w:r w:rsidRPr="008739F6">
        <w:t xml:space="preserve">). </w:t>
      </w:r>
      <w:r w:rsidR="008A1D1E" w:rsidRPr="008739F6">
        <w:t xml:space="preserve"> The data input file for the R model is kleiberAlpha.csv.  The efficiency inputs are in </w:t>
      </w:r>
      <w:r w:rsidRPr="008739F6">
        <w:t xml:space="preserve">the </w:t>
      </w:r>
      <w:proofErr w:type="gramStart"/>
      <w:r w:rsidRPr="008739F6">
        <w:t xml:space="preserve">wrapper </w:t>
      </w:r>
      <w:r w:rsidR="008A1D1E" w:rsidRPr="008739F6">
        <w:t xml:space="preserve"> </w:t>
      </w:r>
      <w:proofErr w:type="spellStart"/>
      <w:r w:rsidR="008A1D1E" w:rsidRPr="008739F6">
        <w:t>create</w:t>
      </w:r>
      <w:proofErr w:type="gramEnd"/>
      <w:r w:rsidR="008A1D1E" w:rsidRPr="008739F6">
        <w:t>_EPphis.r</w:t>
      </w:r>
      <w:proofErr w:type="spellEnd"/>
      <w:r w:rsidR="008A1D1E" w:rsidRPr="008739F6">
        <w:t>.</w:t>
      </w:r>
      <w:r w:rsidR="00162B5A" w:rsidRPr="008739F6">
        <w:t xml:space="preserve"> </w:t>
      </w:r>
      <w:r w:rsidR="00865E32" w:rsidRPr="008739F6">
        <w:t xml:space="preserve"> The details of the </w:t>
      </w:r>
      <w:proofErr w:type="spellStart"/>
      <w:r w:rsidR="00865E32" w:rsidRPr="008739F6">
        <w:t>Kleiber</w:t>
      </w:r>
      <w:proofErr w:type="spellEnd"/>
      <w:r w:rsidR="00865E32" w:rsidRPr="008739F6">
        <w:t xml:space="preserve"> multiplies and digestive efficiencies of each predator are described below.</w:t>
      </w:r>
    </w:p>
    <w:p w14:paraId="2D15440E" w14:textId="79E6AF8B" w:rsidR="003E304B" w:rsidRPr="008739F6" w:rsidRDefault="00157778" w:rsidP="00191DA2">
      <w:pPr>
        <w:pStyle w:val="Heading2"/>
      </w:pPr>
      <w:r w:rsidRPr="008739F6">
        <w:t>Killer whales</w:t>
      </w:r>
    </w:p>
    <w:p w14:paraId="784CD912" w14:textId="3C74ADE9" w:rsidR="00FD396A" w:rsidRPr="008739F6" w:rsidRDefault="00FD396A" w:rsidP="002D4C7E">
      <w:pPr>
        <w:ind w:firstLine="720"/>
      </w:pPr>
      <w:r w:rsidRPr="008739F6">
        <w:t xml:space="preserve">The killer whale energetic requirements are based on </w:t>
      </w:r>
      <w:r w:rsidR="00C57BB4" w:rsidRPr="001F3B16">
        <w:fldChar w:fldCharType="begin"/>
      </w:r>
      <w:r w:rsidR="009154CD" w:rsidRPr="008739F6">
        <w:instrText xml:space="preserve"> ADDIN ZOTERO_ITEM CSL_CITATION {"citationID":"23aouamr6j","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C57BB4" w:rsidRPr="00956D71">
        <w:fldChar w:fldCharType="separate"/>
      </w:r>
      <w:proofErr w:type="spellStart"/>
      <w:r w:rsidR="00C57BB4" w:rsidRPr="008739F6">
        <w:rPr>
          <w:rFonts w:ascii="Calibri" w:hAnsi="Calibri"/>
        </w:rPr>
        <w:t>Noren</w:t>
      </w:r>
      <w:proofErr w:type="spellEnd"/>
      <w:r w:rsidR="00C57BB4" w:rsidRPr="008739F6">
        <w:rPr>
          <w:rFonts w:ascii="Calibri" w:hAnsi="Calibri"/>
        </w:rPr>
        <w:t xml:space="preserve"> </w:t>
      </w:r>
      <w:r w:rsidR="00AC0613" w:rsidRPr="008739F6">
        <w:rPr>
          <w:rFonts w:ascii="Calibri" w:hAnsi="Calibri"/>
        </w:rPr>
        <w:t>(</w:t>
      </w:r>
      <w:r w:rsidR="00C57BB4" w:rsidRPr="008739F6">
        <w:rPr>
          <w:rFonts w:ascii="Calibri" w:hAnsi="Calibri"/>
        </w:rPr>
        <w:t>2011)</w:t>
      </w:r>
      <w:r w:rsidR="00C57BB4" w:rsidRPr="001F3B16">
        <w:fldChar w:fldCharType="end"/>
      </w:r>
      <w:r w:rsidRPr="008739F6">
        <w:t xml:space="preserve">.  </w:t>
      </w:r>
      <w:proofErr w:type="spellStart"/>
      <w:r w:rsidR="00E85B78" w:rsidRPr="008739F6">
        <w:t>Noren</w:t>
      </w:r>
      <w:proofErr w:type="spellEnd"/>
      <w:r w:rsidR="00E85B78" w:rsidRPr="008739F6">
        <w:t xml:space="preserve"> (2011) produced </w:t>
      </w:r>
      <w:r w:rsidRPr="008739F6">
        <w:t xml:space="preserve">estimates in kcal/kg so there is no transformation </w:t>
      </w:r>
      <w:r w:rsidR="00E85B78" w:rsidRPr="008739F6">
        <w:t>of units</w:t>
      </w:r>
      <w:r w:rsidRPr="008739F6">
        <w:t>.  T</w:t>
      </w:r>
      <w:r w:rsidR="00C57BB4" w:rsidRPr="008739F6">
        <w:t xml:space="preserve">he multiplier is straight forward: it is based </w:t>
      </w:r>
      <w:r w:rsidR="00C57BB4" w:rsidRPr="008739F6">
        <w:lastRenderedPageBreak/>
        <w:t xml:space="preserve">on the </w:t>
      </w:r>
      <w:r w:rsidR="0012057C" w:rsidRPr="008739F6">
        <w:t xml:space="preserve">average </w:t>
      </w:r>
      <w:r w:rsidR="00C57BB4" w:rsidRPr="008739F6">
        <w:t xml:space="preserve">field metabolic rate (FMR) </w:t>
      </w:r>
      <w:r w:rsidR="0012057C" w:rsidRPr="008739F6">
        <w:t xml:space="preserve">based on equations 1 and 2 in </w:t>
      </w:r>
      <w:proofErr w:type="spellStart"/>
      <w:r w:rsidR="0012057C" w:rsidRPr="008739F6">
        <w:t>Noren</w:t>
      </w:r>
      <w:proofErr w:type="spellEnd"/>
      <w:r w:rsidR="0012057C" w:rsidRPr="008739F6">
        <w:t xml:space="preserve"> (2011).   The digestive efficiency of killer whales is </w:t>
      </w:r>
      <w:r w:rsidR="00C57BB4" w:rsidRPr="008739F6">
        <w:t>estimate</w:t>
      </w:r>
      <w:r w:rsidR="0012057C" w:rsidRPr="008739F6">
        <w:t>d</w:t>
      </w:r>
      <w:r w:rsidR="00C57BB4" w:rsidRPr="008739F6">
        <w:t xml:space="preserve"> </w:t>
      </w:r>
      <w:r w:rsidR="0012057C" w:rsidRPr="008739F6">
        <w:t xml:space="preserve"> to be </w:t>
      </w:r>
      <w:r w:rsidR="00D653D2" w:rsidRPr="008739F6">
        <w:t xml:space="preserve">0.847 from </w:t>
      </w:r>
      <w:r w:rsidR="00C57BB4" w:rsidRPr="001F3B16">
        <w:fldChar w:fldCharType="begin"/>
      </w:r>
      <w:r w:rsidR="009154CD" w:rsidRPr="008739F6">
        <w:instrText xml:space="preserve"> ADDIN ZOTERO_ITEM CSL_CITATION {"citationID":"J5fkr89x","properties":{"formattedCitation":"(Williams et al. 2004)","plainCitation":"(Williams et al. 2004)"},"citationItems":[{"id":1317,"uris":["http://zotero.org/users/3830350/items/GF2SHZQ9"],"uri":["http://zotero.org/users/3830350/items/GF2SHZQ9"],"itemData":{"id":1317,"type":"article-journal","title":"Killer appetites: assessing the role of predators in ecological communities","container-title":"Ecology","page":"3373–3384","volume":"85","issue":"12","source":"Google Scholar","shortTitle":"Killer appetites","author":[{"family":"Williams","given":"Terrie M."},{"family":"Estes","given":"James A."},{"family":"Doak","given":"Daniel F."},{"family":"Springer","given":"Alan M."}],"issued":{"date-parts":[["2004"]]}}}],"schema":"https://github.com/citation-style-language/schema/raw/master/csl-citation.json"} </w:instrText>
      </w:r>
      <w:r w:rsidR="00C57BB4" w:rsidRPr="00956D71">
        <w:fldChar w:fldCharType="separate"/>
      </w:r>
      <w:r w:rsidR="00C57BB4" w:rsidRPr="008739F6">
        <w:rPr>
          <w:rFonts w:ascii="Calibri" w:hAnsi="Calibri"/>
        </w:rPr>
        <w:t>(Williams et al. 2004)</w:t>
      </w:r>
      <w:r w:rsidR="00C57BB4" w:rsidRPr="001F3B16">
        <w:fldChar w:fldCharType="end"/>
      </w:r>
      <w:r w:rsidRPr="008739F6">
        <w:t xml:space="preserve">.  </w:t>
      </w:r>
    </w:p>
    <w:p w14:paraId="2A349CE1" w14:textId="77777777" w:rsidR="00157778" w:rsidRPr="008739F6" w:rsidRDefault="00157778" w:rsidP="00191DA2">
      <w:pPr>
        <w:pStyle w:val="Heading2"/>
      </w:pPr>
      <w:r w:rsidRPr="008739F6">
        <w:t>Harbor seals</w:t>
      </w:r>
    </w:p>
    <w:p w14:paraId="3F732EF7" w14:textId="1A4ABFA5" w:rsidR="00157778" w:rsidRPr="008739F6" w:rsidRDefault="002E6139" w:rsidP="002D4C7E">
      <w:pPr>
        <w:ind w:firstLine="720"/>
      </w:pPr>
      <w:r w:rsidRPr="008739F6">
        <w:t xml:space="preserve">We apply the </w:t>
      </w:r>
      <w:r w:rsidR="00157778" w:rsidRPr="001F3B16">
        <w:fldChar w:fldCharType="begin"/>
      </w:r>
      <w:r w:rsidR="009154CD" w:rsidRPr="008739F6">
        <w:instrText xml:space="preserve"> ADDIN ZOTERO_ITEM CSL_CITATION {"citationID":"8731ep9r7","properties":{"formattedCitation":"(Howard et al. 2013)","plainCitation":"(Howard et al. 2013)"},"citationItems":[{"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57778" w:rsidRPr="00956D71">
        <w:fldChar w:fldCharType="separate"/>
      </w:r>
      <w:r w:rsidR="00157778" w:rsidRPr="008739F6">
        <w:rPr>
          <w:rFonts w:ascii="Calibri" w:hAnsi="Calibri"/>
        </w:rPr>
        <w:t xml:space="preserve">Howard et al. </w:t>
      </w:r>
      <w:r w:rsidR="00AC0613" w:rsidRPr="008739F6">
        <w:rPr>
          <w:rFonts w:ascii="Calibri" w:hAnsi="Calibri"/>
        </w:rPr>
        <w:t>(</w:t>
      </w:r>
      <w:r w:rsidR="00157778" w:rsidRPr="008739F6">
        <w:rPr>
          <w:rFonts w:ascii="Calibri" w:hAnsi="Calibri"/>
        </w:rPr>
        <w:t>2013)</w:t>
      </w:r>
      <w:r w:rsidR="00157778" w:rsidRPr="001F3B16">
        <w:fldChar w:fldCharType="end"/>
      </w:r>
      <w:r w:rsidR="00157778" w:rsidRPr="008739F6">
        <w:t xml:space="preserve"> </w:t>
      </w:r>
      <w:r w:rsidRPr="008739F6">
        <w:t xml:space="preserve">bioenergetics model for harbor seals, </w:t>
      </w:r>
      <w:r w:rsidR="00157778" w:rsidRPr="008739F6">
        <w:t xml:space="preserve">which is based on </w:t>
      </w:r>
      <w:r w:rsidR="00157778" w:rsidRPr="001F3B16">
        <w:fldChar w:fldCharType="begin"/>
      </w:r>
      <w:r w:rsidR="009154CD" w:rsidRPr="008739F6">
        <w:instrText xml:space="preserve"> ADDIN ZOTERO_ITEM CSL_CITATION {"citationID":"2p0uvrtkbc","properties":{"formattedCitation":"(Boyd 2002)","plainCitation":"(Boyd 2002)"},"citationItems":[{"id":1266,"uris":["http://zotero.org/users/3830350/items/VV3T8N2M"],"uri":["http://zotero.org/users/3830350/items/VV3T8N2M"],"itemData":{"id":1266,"type":"article-journal","title":"Estimating food consumption of marine predators: Antarctic fur seals and macaroni penguins","container-title":"Journal of Applied Ecology","page":"103–119","volume":"39","issue":"1","source":"Google Scholar","shortTitle":"Estimating food consumption of marine predators","author":[{"family":"Boyd","given":"I. L."}],"issued":{"date-parts":[["2002"]]}}}],"schema":"https://github.com/citation-style-language/schema/raw/master/csl-citation.json"} </w:instrText>
      </w:r>
      <w:r w:rsidR="00157778" w:rsidRPr="00956D71">
        <w:fldChar w:fldCharType="separate"/>
      </w:r>
      <w:r w:rsidR="00157778" w:rsidRPr="008739F6">
        <w:rPr>
          <w:rFonts w:ascii="Calibri" w:hAnsi="Calibri"/>
        </w:rPr>
        <w:t xml:space="preserve">Boyd </w:t>
      </w:r>
      <w:r w:rsidR="00AC0613" w:rsidRPr="008739F6">
        <w:rPr>
          <w:rFonts w:ascii="Calibri" w:hAnsi="Calibri"/>
        </w:rPr>
        <w:t>(</w:t>
      </w:r>
      <w:r w:rsidR="00157778" w:rsidRPr="008739F6">
        <w:rPr>
          <w:rFonts w:ascii="Calibri" w:hAnsi="Calibri"/>
        </w:rPr>
        <w:t>2002)</w:t>
      </w:r>
      <w:r w:rsidR="00157778" w:rsidRPr="001F3B16">
        <w:fldChar w:fldCharType="end"/>
      </w:r>
      <w:r w:rsidR="00157778" w:rsidRPr="008739F6">
        <w:t>.  In the Howard paper there are three activi</w:t>
      </w:r>
      <w:r w:rsidR="00CE3478" w:rsidRPr="008739F6">
        <w:t>ti</w:t>
      </w:r>
      <w:r w:rsidRPr="008739F6">
        <w:t>es, each with a separate activity multiplier</w:t>
      </w:r>
      <w:r w:rsidR="004065D0" w:rsidRPr="008739F6">
        <w:t xml:space="preserve">: </w:t>
      </w:r>
      <w:r w:rsidR="00157778" w:rsidRPr="008739F6">
        <w:t xml:space="preserve"> rest, diving, and surface in a ratio of approximately (20/40/40).  </w:t>
      </w:r>
      <w:r w:rsidR="00157778" w:rsidRPr="008739F6">
        <w:rPr>
          <w:rFonts w:eastAsiaTheme="minorEastAsia"/>
        </w:rPr>
        <w:t xml:space="preserve">  </w:t>
      </w:r>
      <w:r w:rsidRPr="008739F6">
        <w:rPr>
          <w:rFonts w:eastAsiaTheme="minorEastAsia"/>
        </w:rPr>
        <w:t xml:space="preserve">Based on this ratio of </w:t>
      </w:r>
      <w:proofErr w:type="gramStart"/>
      <w:r w:rsidRPr="008739F6">
        <w:rPr>
          <w:rFonts w:eastAsiaTheme="minorEastAsia"/>
        </w:rPr>
        <w:t xml:space="preserve">activities </w:t>
      </w:r>
      <w:r w:rsidR="00157778" w:rsidRPr="008739F6">
        <w:rPr>
          <w:rFonts w:eastAsiaTheme="minorEastAsia"/>
        </w:rPr>
        <w:t>,</w:t>
      </w:r>
      <w:proofErr w:type="gramEnd"/>
      <w:r w:rsidR="00157778" w:rsidRPr="008739F6">
        <w:rPr>
          <w:rFonts w:eastAsiaTheme="minorEastAsia"/>
        </w:rPr>
        <w:t xml:space="preserve"> and transforming </w:t>
      </w:r>
      <w:r w:rsidRPr="008739F6">
        <w:rPr>
          <w:rFonts w:eastAsiaTheme="minorEastAsia"/>
        </w:rPr>
        <w:t xml:space="preserve">from original units of </w:t>
      </w:r>
      <w:r w:rsidR="00157778" w:rsidRPr="008739F6">
        <w:rPr>
          <w:rFonts w:eastAsiaTheme="minorEastAsia"/>
        </w:rPr>
        <w:t xml:space="preserve">watts to calories, the </w:t>
      </w:r>
      <w:r w:rsidRPr="008739F6">
        <w:rPr>
          <w:rFonts w:eastAsiaTheme="minorEastAsia"/>
        </w:rPr>
        <w:t xml:space="preserve">average </w:t>
      </w:r>
      <w:r w:rsidR="00157778" w:rsidRPr="008739F6">
        <w:rPr>
          <w:rFonts w:eastAsiaTheme="minorEastAsia"/>
        </w:rPr>
        <w:t>activity multiplier for harbor seals is 103 kcal/day.</w:t>
      </w:r>
      <w:r w:rsidR="00FD7275" w:rsidRPr="008739F6">
        <w:rPr>
          <w:rFonts w:eastAsiaTheme="minorEastAsia"/>
        </w:rPr>
        <w:t xml:space="preserve">  Based on Howard et al. the combination of digestive and heat loss results in an efficiency of 0.825.</w:t>
      </w:r>
    </w:p>
    <w:p w14:paraId="2BF94EC5" w14:textId="164FAD64" w:rsidR="00157778" w:rsidRPr="008739F6" w:rsidRDefault="00157778" w:rsidP="00191DA2">
      <w:pPr>
        <w:pStyle w:val="Heading2"/>
      </w:pPr>
      <w:r w:rsidRPr="008739F6">
        <w:t>California sea lions</w:t>
      </w:r>
    </w:p>
    <w:p w14:paraId="1E221D1D" w14:textId="401D0596" w:rsidR="00285752" w:rsidRPr="008739F6" w:rsidRDefault="00A9350E" w:rsidP="002D4C7E">
      <w:pPr>
        <w:ind w:firstLine="720"/>
      </w:pPr>
      <w:r w:rsidRPr="008739F6">
        <w:t xml:space="preserve">The field metabolic rate multiplier for California sea lions was 305 </w:t>
      </w:r>
      <w:r w:rsidR="00285752" w:rsidRPr="008739F6">
        <w:t>for at-sea, and 122 on-</w:t>
      </w:r>
      <w:r w:rsidRPr="008739F6">
        <w:t>shore, with the time at-sea and on-shore being about 50/50</w:t>
      </w:r>
      <w:r w:rsidR="005746D3" w:rsidRPr="008739F6">
        <w:t xml:space="preserve"> for an average FMR of 214</w:t>
      </w:r>
      <w:r w:rsidR="00C20DA0" w:rsidRPr="008739F6">
        <w:t xml:space="preserve"> </w:t>
      </w:r>
      <w:r w:rsidR="00C20DA0" w:rsidRPr="001F3B16">
        <w:fldChar w:fldCharType="begin"/>
      </w:r>
      <w:r w:rsidR="00C20DA0" w:rsidRPr="008739F6">
        <w:instrText xml:space="preserve"> ADDIN ZOTERO_ITEM CSL_CITATION {"citationID":"18h71c5j3c","properties":{"formattedCitation":"(Weise and Harvey 2008)","plainCitation":"(Weise and Harvey 2008)"},"citationItems":[{"id":64,"uris":["http://zotero.org/users/3830350/items/IZSVC36J"],"uri":["http://zotero.org/users/383035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chema":"https://github.com/citation-style-language/schema/raw/master/csl-citation.json"} </w:instrText>
      </w:r>
      <w:r w:rsidR="00C20DA0" w:rsidRPr="00956D71">
        <w:fldChar w:fldCharType="separate"/>
      </w:r>
      <w:r w:rsidR="00C20DA0" w:rsidRPr="008739F6">
        <w:rPr>
          <w:rFonts w:cs="Times New Roman"/>
        </w:rPr>
        <w:t>(Weise and Harvey 2008)</w:t>
      </w:r>
      <w:r w:rsidR="00C20DA0" w:rsidRPr="00E50D8A">
        <w:fldChar w:fldCharType="end"/>
      </w:r>
      <w:r w:rsidR="00C57BB4" w:rsidRPr="008739F6">
        <w:t>.</w:t>
      </w:r>
      <w:r w:rsidR="00285752" w:rsidRPr="008739F6">
        <w:t xml:space="preserve">  This estimate is also in kcal/kg so there is no converting from joules.  However, this estimate does not account for digestive efficiency which we set equal to 0.875 based on the value for Steller sea lions in </w:t>
      </w:r>
      <w:r w:rsidR="00285752" w:rsidRPr="001F3B16">
        <w:fldChar w:fldCharType="begin"/>
      </w:r>
      <w:r w:rsidR="009154CD" w:rsidRPr="008739F6">
        <w:instrText xml:space="preserve"> ADDIN ZOTERO_ITEM CSL_CITATION {"citationID":"1iqnn0qid4","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285752" w:rsidRPr="00956D71">
        <w:fldChar w:fldCharType="separate"/>
      </w:r>
      <w:r w:rsidR="00285752" w:rsidRPr="008739F6">
        <w:rPr>
          <w:rFonts w:ascii="Calibri" w:hAnsi="Calibri"/>
        </w:rPr>
        <w:t>(</w:t>
      </w:r>
      <w:proofErr w:type="spellStart"/>
      <w:r w:rsidR="00285752" w:rsidRPr="008739F6">
        <w:rPr>
          <w:rFonts w:ascii="Calibri" w:hAnsi="Calibri"/>
        </w:rPr>
        <w:t>Winship</w:t>
      </w:r>
      <w:proofErr w:type="spellEnd"/>
      <w:r w:rsidR="00285752" w:rsidRPr="008739F6">
        <w:rPr>
          <w:rFonts w:ascii="Calibri" w:hAnsi="Calibri"/>
        </w:rPr>
        <w:t xml:space="preserve"> et al. 2002)</w:t>
      </w:r>
      <w:r w:rsidR="00285752" w:rsidRPr="001F3B16">
        <w:fldChar w:fldCharType="end"/>
      </w:r>
      <w:r w:rsidR="00285752" w:rsidRPr="008739F6">
        <w:t>.</w:t>
      </w:r>
    </w:p>
    <w:p w14:paraId="09BB964B" w14:textId="7C81813A" w:rsidR="00157778" w:rsidRPr="008739F6" w:rsidRDefault="00157778" w:rsidP="00191DA2">
      <w:pPr>
        <w:pStyle w:val="Heading2"/>
      </w:pPr>
      <w:r w:rsidRPr="008739F6">
        <w:t>Steller sea lions</w:t>
      </w:r>
    </w:p>
    <w:p w14:paraId="3E58FBE9" w14:textId="53DAAD29" w:rsidR="00285752" w:rsidRPr="008739F6" w:rsidRDefault="00285752" w:rsidP="002D4C7E">
      <w:pPr>
        <w:ind w:firstLine="720"/>
      </w:pPr>
      <w:r w:rsidRPr="008739F6">
        <w:t xml:space="preserve">The estimate of energetic demands for Steller sea lion is based on </w:t>
      </w:r>
      <w:r w:rsidRPr="001F3B16">
        <w:fldChar w:fldCharType="begin"/>
      </w:r>
      <w:r w:rsidR="009154CD" w:rsidRPr="008739F6">
        <w:instrText xml:space="preserve"> ADDIN ZOTERO_ITEM CSL_CITATION {"citationID":"1q5lf82j0v","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Pr="00956D71">
        <w:fldChar w:fldCharType="separate"/>
      </w:r>
      <w:r w:rsidRPr="008739F6">
        <w:rPr>
          <w:rFonts w:ascii="Calibri" w:hAnsi="Calibri"/>
        </w:rPr>
        <w:t>(</w:t>
      </w:r>
      <w:proofErr w:type="spellStart"/>
      <w:r w:rsidRPr="008739F6">
        <w:rPr>
          <w:rFonts w:ascii="Calibri" w:hAnsi="Calibri"/>
        </w:rPr>
        <w:t>Winship</w:t>
      </w:r>
      <w:proofErr w:type="spellEnd"/>
      <w:r w:rsidRPr="008739F6">
        <w:rPr>
          <w:rFonts w:ascii="Calibri" w:hAnsi="Calibri"/>
        </w:rPr>
        <w:t xml:space="preserve"> et al. 2002)</w:t>
      </w:r>
      <w:r w:rsidRPr="001F3B16">
        <w:fldChar w:fldCharType="end"/>
      </w:r>
      <w:r w:rsidRPr="008739F6">
        <w:t xml:space="preserve">.  The </w:t>
      </w:r>
      <w:proofErr w:type="spellStart"/>
      <w:r w:rsidRPr="008739F6">
        <w:t>Winship</w:t>
      </w:r>
      <w:proofErr w:type="spellEnd"/>
      <w:r w:rsidRPr="008739F6">
        <w:t xml:space="preserve"> estimate is in kJ/kg and varies by sex and age.  </w:t>
      </w:r>
      <w:r w:rsidR="003E304B" w:rsidRPr="008739F6">
        <w:t>T</w:t>
      </w:r>
      <w:r w:rsidRPr="008739F6">
        <w:t xml:space="preserve">he basal metabolic rate is 293.  The metabolic multipliers for on-shore and off-shore </w:t>
      </w:r>
      <w:r w:rsidR="003E304B" w:rsidRPr="008739F6">
        <w:t xml:space="preserve">activities </w:t>
      </w:r>
      <w:r w:rsidRPr="008739F6">
        <w:t>are 1.2 and 4.0, and the percentage of the time on land is about 70%, vers</w:t>
      </w:r>
      <w:r w:rsidR="00AF1D54" w:rsidRPr="008739F6">
        <w:t>u</w:t>
      </w:r>
      <w:r w:rsidRPr="008739F6">
        <w:t>s 30% for off-shore.  Th</w:t>
      </w:r>
      <w:r w:rsidR="00C20DA0" w:rsidRPr="008739F6">
        <w:t>is</w:t>
      </w:r>
      <w:r w:rsidRPr="008739F6">
        <w:t xml:space="preserve"> gives a rough estimate of 230 </w:t>
      </w:r>
      <w:r w:rsidR="003E304B" w:rsidRPr="008739F6">
        <w:t xml:space="preserve">for </w:t>
      </w:r>
      <m:oMath>
        <m:r>
          <w:rPr>
            <w:rFonts w:ascii="Cambria Math" w:hAnsi="Cambria Math"/>
          </w:rPr>
          <m:t>α</m:t>
        </m:r>
      </m:oMath>
      <w:r w:rsidR="003E304B" w:rsidRPr="008739F6">
        <w:t xml:space="preserve"> </w:t>
      </w:r>
      <w:r w:rsidRPr="008739F6">
        <w:t>(i.e., (1.2*0.3+4*0.7)*293 / 4.184(J/</w:t>
      </w:r>
      <w:proofErr w:type="spellStart"/>
      <w:r w:rsidRPr="008739F6">
        <w:t>cal</w:t>
      </w:r>
      <w:proofErr w:type="spellEnd"/>
      <w:r w:rsidRPr="008739F6">
        <w:t xml:space="preserve">)).  </w:t>
      </w:r>
      <w:r w:rsidR="00C20DA0" w:rsidRPr="00956D71">
        <w:t xml:space="preserve">We additionally </w:t>
      </w:r>
      <w:r w:rsidRPr="008739F6">
        <w:t>account for digestive efficiency, which is 0.875</w:t>
      </w:r>
      <w:r w:rsidR="00C20DA0" w:rsidRPr="00956D71">
        <w:t xml:space="preserve"> </w:t>
      </w:r>
      <w:r w:rsidR="00C20DA0" w:rsidRPr="00956D71">
        <w:fldChar w:fldCharType="begin"/>
      </w:r>
      <w:r w:rsidR="00A82363">
        <w:instrText xml:space="preserve"> ADDIN ZOTERO_ITEM CSL_CITATION {"citationID":"Y6MN6lLF","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C20DA0" w:rsidRPr="00956D71">
        <w:fldChar w:fldCharType="separate"/>
      </w:r>
      <w:r w:rsidR="00C20DA0" w:rsidRPr="00956D71">
        <w:rPr>
          <w:rFonts w:ascii="Calibri" w:hAnsi="Calibri"/>
        </w:rPr>
        <w:t>(</w:t>
      </w:r>
      <w:proofErr w:type="spellStart"/>
      <w:r w:rsidR="00C20DA0" w:rsidRPr="00956D71">
        <w:rPr>
          <w:rFonts w:ascii="Calibri" w:hAnsi="Calibri"/>
        </w:rPr>
        <w:t>Winship</w:t>
      </w:r>
      <w:proofErr w:type="spellEnd"/>
      <w:r w:rsidR="00C20DA0" w:rsidRPr="00956D71">
        <w:rPr>
          <w:rFonts w:ascii="Calibri" w:hAnsi="Calibri"/>
        </w:rPr>
        <w:t xml:space="preserve"> et al. 2002)</w:t>
      </w:r>
      <w:r w:rsidR="00C20DA0" w:rsidRPr="00956D71">
        <w:fldChar w:fldCharType="end"/>
      </w:r>
      <w:r w:rsidR="00C20DA0" w:rsidRPr="00956D71">
        <w:t>.</w:t>
      </w:r>
    </w:p>
    <w:p w14:paraId="69C1541C" w14:textId="77777777" w:rsidR="005356F3" w:rsidRPr="008739F6" w:rsidRDefault="00D674E9" w:rsidP="00191DA2">
      <w:pPr>
        <w:pStyle w:val="Heading1"/>
      </w:pPr>
      <w:r w:rsidRPr="008739F6">
        <w:lastRenderedPageBreak/>
        <w:t>Fraction of the energy derived from Chinook salmon</w:t>
      </w:r>
    </w:p>
    <w:p w14:paraId="43ECF8BB" w14:textId="6B488270" w:rsidR="00D674E9" w:rsidRPr="008739F6" w:rsidRDefault="005356F3" w:rsidP="00D472B7">
      <w:pPr>
        <w:ind w:firstLine="720"/>
      </w:pPr>
      <w:r w:rsidRPr="008739F6">
        <w:t xml:space="preserve">The fraction of Chinook salmon in the predator diets is described by </w:t>
      </w:r>
      <m:oMath>
        <m:sSub>
          <m:sSubPr>
            <m:ctrlPr>
              <w:rPr>
                <w:rFonts w:ascii="Cambria Math" w:hAnsi="Cambria Math"/>
              </w:rPr>
            </m:ctrlPr>
          </m:sSubPr>
          <m:e>
            <m:r>
              <w:rPr>
                <w:rFonts w:ascii="Cambria Math" w:hAnsi="Cambria Math"/>
              </w:rPr>
              <m:t>FEC</m:t>
            </m:r>
          </m:e>
          <m:sub>
            <m:r>
              <w:rPr>
                <w:rFonts w:ascii="Cambria Math" w:hAnsi="Cambria Math"/>
              </w:rPr>
              <m:t>p,j</m:t>
            </m:r>
            <m:r>
              <w:rPr>
                <w:rFonts w:ascii="Cambria Math" w:hAnsi="Cambria Math"/>
              </w:rPr>
              <m:t>,t</m:t>
            </m:r>
          </m:sub>
        </m:sSub>
      </m:oMath>
      <w:r w:rsidRPr="008739F6">
        <w:rPr>
          <w:rFonts w:eastAsiaTheme="minorEastAsia"/>
        </w:rPr>
        <w:t xml:space="preserve"> in the methods sections.  For a summary of the data see “Table_predatorDietFraction” in the appendixTables.xlsx file.  The raw data </w:t>
      </w:r>
      <w:r w:rsidR="00AC0613" w:rsidRPr="008739F6">
        <w:rPr>
          <w:rFonts w:eastAsiaTheme="minorEastAsia"/>
        </w:rPr>
        <w:t xml:space="preserve">are </w:t>
      </w:r>
      <w:r w:rsidRPr="008739F6">
        <w:rPr>
          <w:rFonts w:eastAsiaTheme="minorEastAsia"/>
        </w:rPr>
        <w:t xml:space="preserve">available in the predatorDietFraction.csv file.  The data are read into the model with the </w:t>
      </w:r>
      <w:proofErr w:type="spellStart"/>
      <w:r w:rsidR="0004171A" w:rsidRPr="008739F6">
        <w:t>create_FECpjt.r</w:t>
      </w:r>
      <w:proofErr w:type="spellEnd"/>
      <w:r w:rsidRPr="008739F6">
        <w:t xml:space="preserve"> wrapper. There are many assumptions to diet fraction estimates, </w:t>
      </w:r>
      <w:r w:rsidR="004E3301" w:rsidRPr="008739F6">
        <w:t xml:space="preserve">which motivated the broad CVs for diets within our </w:t>
      </w:r>
      <w:r w:rsidRPr="008739F6">
        <w:t>sensitivity analysis.</w:t>
      </w:r>
    </w:p>
    <w:p w14:paraId="0BD649A9" w14:textId="475BEF3E" w:rsidR="009D7E3F" w:rsidRPr="008739F6" w:rsidRDefault="009D7E3F" w:rsidP="00D472B7">
      <w:pPr>
        <w:ind w:firstLine="720"/>
      </w:pPr>
      <w:r w:rsidRPr="008739F6">
        <w:t xml:space="preserve">Killer whales </w:t>
      </w:r>
      <w:r w:rsidR="004367B6" w:rsidRPr="008739F6">
        <w:t xml:space="preserve">diet information is known with more precision than for pinnipeds, since killer </w:t>
      </w:r>
      <w:proofErr w:type="gramStart"/>
      <w:r w:rsidR="004367B6" w:rsidRPr="008739F6">
        <w:t>whale  diet</w:t>
      </w:r>
      <w:proofErr w:type="gramEnd"/>
      <w:r w:rsidR="004367B6" w:rsidRPr="008739F6">
        <w:t xml:space="preserve"> information</w:t>
      </w:r>
      <w:r w:rsidRPr="008739F6">
        <w:t xml:space="preserve"> is based on direct observation</w:t>
      </w:r>
      <w:r w:rsidR="00925704" w:rsidRPr="008739F6">
        <w:t>, or the genetic analysis of scat</w:t>
      </w:r>
      <w:r w:rsidRPr="008739F6">
        <w:t>.  For pinnipeds</w:t>
      </w:r>
      <w:r w:rsidR="00CC2302" w:rsidRPr="008739F6">
        <w:t>,</w:t>
      </w:r>
      <w:r w:rsidR="00157CB7" w:rsidRPr="008739F6">
        <w:t xml:space="preserve"> the</w:t>
      </w:r>
      <w:r w:rsidRPr="008739F6">
        <w:t xml:space="preserve"> fraction of Chinook salmon in the diet is</w:t>
      </w:r>
      <w:r w:rsidR="00CC2302" w:rsidRPr="008739F6">
        <w:t xml:space="preserve"> more uncertain because</w:t>
      </w:r>
      <w:r w:rsidRPr="008739F6">
        <w:t xml:space="preserve">: 1) most diet data is based on </w:t>
      </w:r>
      <w:r w:rsidR="00AD5B7C" w:rsidRPr="008739F6">
        <w:t xml:space="preserve">frequency of occurrence data (FO) </w:t>
      </w:r>
      <w:r w:rsidRPr="008739F6">
        <w:t>where the</w:t>
      </w:r>
      <w:r w:rsidR="00157CB7" w:rsidRPr="008739F6">
        <w:t xml:space="preserve"> </w:t>
      </w:r>
      <w:r w:rsidRPr="008739F6">
        <w:t>fraction</w:t>
      </w:r>
      <w:r w:rsidR="00157CB7" w:rsidRPr="008739F6">
        <w:t>s</w:t>
      </w:r>
      <w:r w:rsidRPr="008739F6">
        <w:t xml:space="preserve"> </w:t>
      </w:r>
      <w:r w:rsidR="00925704" w:rsidRPr="008739F6">
        <w:t>for different prey taxa do not sum to one</w:t>
      </w:r>
      <w:r w:rsidRPr="008739F6">
        <w:t xml:space="preserve">, and 2) often the FO data </w:t>
      </w:r>
      <w:r w:rsidR="00AC0613" w:rsidRPr="008739F6">
        <w:t xml:space="preserve">are </w:t>
      </w:r>
      <w:r w:rsidRPr="008739F6">
        <w:t xml:space="preserve">an aggregation of all salmon rather than just Chinook salmon.  </w:t>
      </w:r>
    </w:p>
    <w:p w14:paraId="7BFF93EE" w14:textId="0A614A6E" w:rsidR="009D7E3F" w:rsidRPr="008739F6" w:rsidRDefault="009D7E3F" w:rsidP="009D7E3F">
      <w:pPr>
        <w:ind w:firstLine="720"/>
      </w:pPr>
      <w:r w:rsidRPr="008739F6">
        <w:t xml:space="preserve">We used information from </w:t>
      </w:r>
      <w:r w:rsidRPr="001F3B16">
        <w:fldChar w:fldCharType="begin"/>
      </w:r>
      <w:r w:rsidR="009154CD" w:rsidRPr="008739F6">
        <w:instrText xml:space="preserve"> ADDIN ZOTERO_ITEM CSL_CITATION {"citationID":"9dsq068cm","properties":{"formattedCitation":"(Thomas et al. 2016)","plainCitation":"(Thomas et al. 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Pr="00956D71">
        <w:fldChar w:fldCharType="separate"/>
      </w:r>
      <w:r w:rsidRPr="008739F6">
        <w:rPr>
          <w:rFonts w:ascii="Calibri" w:hAnsi="Calibri"/>
        </w:rPr>
        <w:t>(Thomas et al. 2016)</w:t>
      </w:r>
      <w:r w:rsidRPr="001F3B16">
        <w:fldChar w:fldCharType="end"/>
      </w:r>
      <w:r w:rsidRPr="008739F6">
        <w:t xml:space="preserve"> to transform Chinook salmon FO data into split-sample frequency of occurrence (SSFO) data based on paired observations in their analysis.  </w:t>
      </w:r>
      <w:r w:rsidR="00DE09F3" w:rsidRPr="008739F6">
        <w:t xml:space="preserve">SSFO calculates </w:t>
      </w:r>
      <w:r w:rsidR="00925704" w:rsidRPr="008739F6">
        <w:t xml:space="preserve">average </w:t>
      </w:r>
      <w:r w:rsidR="00DE09F3" w:rsidRPr="008739F6">
        <w:t xml:space="preserve">prey occurrence </w:t>
      </w:r>
      <w:r w:rsidR="00925704" w:rsidRPr="008739F6">
        <w:t xml:space="preserve">as a fraction across all individual scat samples </w:t>
      </w:r>
      <w:r w:rsidR="00DE09F3" w:rsidRPr="008739F6">
        <w:t>rather just a frequency</w:t>
      </w:r>
      <w:r w:rsidR="00925704" w:rsidRPr="008739F6">
        <w:t xml:space="preserve"> </w:t>
      </w:r>
      <w:r w:rsidR="00CC2302" w:rsidRPr="008739F6">
        <w:t xml:space="preserve">of </w:t>
      </w:r>
      <w:r w:rsidR="00925704" w:rsidRPr="008739F6">
        <w:t>occurrence across scat samples;</w:t>
      </w:r>
      <w:r w:rsidR="00DE09F3" w:rsidRPr="008739F6">
        <w:t xml:space="preserve"> therefore</w:t>
      </w:r>
      <w:r w:rsidR="00925704" w:rsidRPr="008739F6">
        <w:t>,</w:t>
      </w:r>
      <w:r w:rsidR="00DE09F3" w:rsidRPr="008739F6">
        <w:t xml:space="preserve"> the prey fractions sum to one.  </w:t>
      </w:r>
      <w:r w:rsidR="00925704" w:rsidRPr="008739F6">
        <w:t xml:space="preserve">Thomas et al. (2016) found different FO to SSFO </w:t>
      </w:r>
      <w:r w:rsidRPr="008739F6">
        <w:t>correction factors for juvenile (ocean age 0) and adult (ocean age 1+)</w:t>
      </w:r>
      <w:r w:rsidR="005356F3" w:rsidRPr="008739F6">
        <w:t>: f</w:t>
      </w:r>
      <w:r w:rsidRPr="008739F6">
        <w:t>or juveniles, the correction factor is 0.24</w:t>
      </w:r>
      <w:r w:rsidR="00CC2302" w:rsidRPr="008739F6">
        <w:t>, meaning that</w:t>
      </w:r>
      <w:r w:rsidRPr="008739F6">
        <w:t xml:space="preserve"> the SSFO is about one quarter of the FO estimate.  The</w:t>
      </w:r>
      <w:r w:rsidR="00CC2302" w:rsidRPr="008739F6">
        <w:t xml:space="preserve"> </w:t>
      </w:r>
      <w:r w:rsidRPr="008739F6">
        <w:t xml:space="preserve">correction factor </w:t>
      </w:r>
      <w:r w:rsidR="00CC2302" w:rsidRPr="008739F6">
        <w:t xml:space="preserve">for adult salmon </w:t>
      </w:r>
      <w:r w:rsidRPr="008739F6">
        <w:t xml:space="preserve">is 0.16.   </w:t>
      </w:r>
    </w:p>
    <w:p w14:paraId="7D734157" w14:textId="4EADF3EE" w:rsidR="00D674E9" w:rsidRPr="008739F6" w:rsidRDefault="00D674E9" w:rsidP="00D472B7">
      <w:pPr>
        <w:ind w:firstLine="720"/>
      </w:pPr>
      <w:r w:rsidRPr="008739F6">
        <w:t xml:space="preserve">The FO </w:t>
      </w:r>
      <w:r w:rsidR="00925704" w:rsidRPr="008739F6">
        <w:t xml:space="preserve">diet </w:t>
      </w:r>
      <w:r w:rsidRPr="008739F6">
        <w:t xml:space="preserve">data </w:t>
      </w:r>
      <w:r w:rsidR="00925704" w:rsidRPr="008739F6">
        <w:t>w</w:t>
      </w:r>
      <w:r w:rsidR="00CC2302" w:rsidRPr="008739F6">
        <w:t>ere</w:t>
      </w:r>
      <w:r w:rsidR="00925704" w:rsidRPr="008739F6">
        <w:t xml:space="preserve"> </w:t>
      </w:r>
      <w:r w:rsidRPr="008739F6">
        <w:t xml:space="preserve">based </w:t>
      </w:r>
      <w:r w:rsidR="00CC2302" w:rsidRPr="008739F6">
        <w:t xml:space="preserve">primarily </w:t>
      </w:r>
      <w:r w:rsidRPr="008739F6">
        <w:t xml:space="preserve">on </w:t>
      </w:r>
      <w:r w:rsidR="00CC2302" w:rsidRPr="008739F6">
        <w:t>as synthesis</w:t>
      </w:r>
      <w:r w:rsidR="00AC5381" w:rsidRPr="008739F6">
        <w:t xml:space="preserve"> </w:t>
      </w:r>
      <w:r w:rsidR="00CC2302" w:rsidRPr="008739F6">
        <w:t>by</w:t>
      </w:r>
      <w:r w:rsidRPr="008739F6">
        <w:t xml:space="preserve"> </w:t>
      </w:r>
      <w:r w:rsidR="00AC5381" w:rsidRPr="001F3B16">
        <w:fldChar w:fldCharType="begin"/>
      </w:r>
      <w:r w:rsidR="009154CD" w:rsidRPr="008739F6">
        <w:instrText xml:space="preserve"> ADDIN ZOTERO_ITEM CSL_CITATION {"citationID":"aqepite0j","properties":{"formattedCitation":"(Adams et al. 2016)","plainCitation":"(Adams et al. 2016)"},"citationItems":[{"id":999,"uris":["http://zotero.org/users/3830350/items/HAQ6IE8F"],"uri":["http://zotero.org/users/383035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rsidR="00AC5381" w:rsidRPr="00956D71">
        <w:fldChar w:fldCharType="separate"/>
      </w:r>
      <w:r w:rsidR="00AC5381" w:rsidRPr="008739F6">
        <w:rPr>
          <w:rFonts w:ascii="Calibri" w:hAnsi="Calibri"/>
        </w:rPr>
        <w:t>Adams et al. (2016)</w:t>
      </w:r>
      <w:r w:rsidR="00AC5381" w:rsidRPr="001F3B16">
        <w:fldChar w:fldCharType="end"/>
      </w:r>
      <w:r w:rsidR="00AC5381" w:rsidRPr="008739F6">
        <w:t xml:space="preserve"> </w:t>
      </w:r>
      <w:r w:rsidRPr="008739F6">
        <w:t>which compiled over 300 diets studies for marine mammal predators in the eastern Pacific.  Unfortunately</w:t>
      </w:r>
      <w:r w:rsidR="005356F3" w:rsidRPr="008739F6">
        <w:t>,</w:t>
      </w:r>
      <w:r w:rsidRPr="008739F6">
        <w:t xml:space="preserve"> </w:t>
      </w:r>
      <w:r w:rsidR="00925704" w:rsidRPr="008739F6">
        <w:t xml:space="preserve">many </w:t>
      </w:r>
      <w:r w:rsidRPr="008739F6">
        <w:t>of the salmon estimates are group</w:t>
      </w:r>
      <w:r w:rsidR="00A56D4A" w:rsidRPr="008739F6">
        <w:t>ed</w:t>
      </w:r>
      <w:r w:rsidRPr="008739F6">
        <w:t xml:space="preserve"> at the genus level, and we need</w:t>
      </w:r>
      <w:r w:rsidR="00A56D4A" w:rsidRPr="008739F6">
        <w:t>ed</w:t>
      </w:r>
      <w:r w:rsidRPr="008739F6">
        <w:t xml:space="preserve"> estimates of Chinook salmon in the diets.  To transform the estimates of aggregate salmon to Chinook salmon, we weight</w:t>
      </w:r>
      <w:r w:rsidR="00CC2302" w:rsidRPr="008739F6">
        <w:t>ed</w:t>
      </w:r>
      <w:r w:rsidRPr="008739F6">
        <w:t xml:space="preserve"> the FO estimate by the average ratio of Chinook salmon in the sport and recreation catch relative to </w:t>
      </w:r>
      <w:r w:rsidR="003F3199" w:rsidRPr="008739F6">
        <w:t xml:space="preserve">all </w:t>
      </w:r>
      <w:r w:rsidRPr="008739F6">
        <w:t>salmon in the sport and recreational catch</w:t>
      </w:r>
      <w:r w:rsidR="003F3199" w:rsidRPr="008739F6">
        <w:t>,</w:t>
      </w:r>
      <w:r w:rsidR="00157CB7" w:rsidRPr="008739F6">
        <w:t xml:space="preserve"> and assume</w:t>
      </w:r>
      <w:r w:rsidR="003F3199" w:rsidRPr="008739F6">
        <w:t>d</w:t>
      </w:r>
      <w:r w:rsidR="00157CB7" w:rsidRPr="008739F6">
        <w:t xml:space="preserve"> that predator</w:t>
      </w:r>
      <w:r w:rsidR="00AC0613" w:rsidRPr="008739F6">
        <w:t>s</w:t>
      </w:r>
      <w:r w:rsidR="00157CB7" w:rsidRPr="008739F6">
        <w:t xml:space="preserve"> have the same selectivity for adult salmon as the </w:t>
      </w:r>
      <w:r w:rsidR="00157CB7" w:rsidRPr="008739F6">
        <w:lastRenderedPageBreak/>
        <w:t xml:space="preserve">fishermen.  The </w:t>
      </w:r>
      <w:r w:rsidR="003F3199" w:rsidRPr="008739F6">
        <w:t xml:space="preserve">ratios of </w:t>
      </w:r>
      <w:r w:rsidR="00157CB7" w:rsidRPr="008739F6">
        <w:t xml:space="preserve">Chinook </w:t>
      </w:r>
      <w:r w:rsidR="00AC0613" w:rsidRPr="008739F6">
        <w:t xml:space="preserve">salmon relative to </w:t>
      </w:r>
      <w:r w:rsidR="003F3199" w:rsidRPr="008739F6">
        <w:t xml:space="preserve">all </w:t>
      </w:r>
      <w:r w:rsidR="00AC0613" w:rsidRPr="008739F6">
        <w:t xml:space="preserve">salmon </w:t>
      </w:r>
      <w:r w:rsidR="00157CB7" w:rsidRPr="008739F6">
        <w:t>are</w:t>
      </w:r>
      <w:r w:rsidR="007B75C7" w:rsidRPr="008739F6">
        <w:t xml:space="preserve">: </w:t>
      </w:r>
      <w:r w:rsidRPr="008739F6">
        <w:t>central California</w:t>
      </w:r>
      <w:r w:rsidR="007B75C7" w:rsidRPr="008739F6">
        <w:t xml:space="preserve"> </w:t>
      </w:r>
      <w:r w:rsidR="00637781" w:rsidRPr="008739F6">
        <w:t>0.95;</w:t>
      </w:r>
      <w:r w:rsidR="007B75C7" w:rsidRPr="008739F6">
        <w:t xml:space="preserve"> </w:t>
      </w:r>
      <w:r w:rsidRPr="008739F6">
        <w:t>Northern California and coastal Oregon</w:t>
      </w:r>
      <w:r w:rsidR="00637781" w:rsidRPr="008739F6">
        <w:t>,</w:t>
      </w:r>
      <w:r w:rsidR="007B75C7" w:rsidRPr="008739F6">
        <w:t xml:space="preserve"> </w:t>
      </w:r>
      <w:r w:rsidR="00637781" w:rsidRPr="008739F6">
        <w:t>0.90</w:t>
      </w:r>
      <w:r w:rsidR="00AB6D92" w:rsidRPr="008739F6">
        <w:t xml:space="preserve"> (</w:t>
      </w:r>
      <w:r w:rsidR="00AB6D92" w:rsidRPr="008739F6">
        <w:rPr>
          <w:rFonts w:eastAsiaTheme="minorEastAsia"/>
        </w:rPr>
        <w:t xml:space="preserve">see  </w:t>
      </w:r>
      <w:hyperlink r:id="rId8" w:history="1">
        <w:r w:rsidR="00AB6D92" w:rsidRPr="008739F6">
          <w:rPr>
            <w:rStyle w:val="Hyperlink"/>
            <w:rFonts w:eastAsiaTheme="minorEastAsia"/>
          </w:rPr>
          <w:t>http://odfw.forestry.oregonstate.edu/spawn/pdf%20files/coho/CoastalCohoESUSpawnHarvestSummary.pdf</w:t>
        </w:r>
      </w:hyperlink>
      <w:r w:rsidR="00AB6D92" w:rsidRPr="008739F6">
        <w:rPr>
          <w:rFonts w:eastAsiaTheme="minorEastAsia"/>
        </w:rPr>
        <w:t xml:space="preserve"> and Coho technical committee report)</w:t>
      </w:r>
      <w:r w:rsidR="00637781" w:rsidRPr="008739F6">
        <w:t>;</w:t>
      </w:r>
      <w:r w:rsidR="007B75C7" w:rsidRPr="008739F6">
        <w:t xml:space="preserve"> </w:t>
      </w:r>
      <w:r w:rsidRPr="008739F6">
        <w:t>Columbia River</w:t>
      </w:r>
      <w:r w:rsidR="00637781" w:rsidRPr="008739F6">
        <w:t>,</w:t>
      </w:r>
      <w:r w:rsidR="007B75C7" w:rsidRPr="008739F6">
        <w:t xml:space="preserve"> </w:t>
      </w:r>
      <w:r w:rsidR="00637781" w:rsidRPr="008739F6">
        <w:t>0.58</w:t>
      </w:r>
      <w:r w:rsidR="00AB6D92" w:rsidRPr="008739F6">
        <w:t xml:space="preserve"> (http://www.critfc.org/fish-and-watersheds/columbia-river-fish-species/columbia-river-salmon/)</w:t>
      </w:r>
      <w:r w:rsidR="00637781" w:rsidRPr="008739F6">
        <w:t>;</w:t>
      </w:r>
      <w:r w:rsidR="007B75C7" w:rsidRPr="008739F6">
        <w:t xml:space="preserve"> </w:t>
      </w:r>
      <w:r w:rsidRPr="008739F6">
        <w:t>outer Washington coast</w:t>
      </w:r>
      <w:r w:rsidR="00637781" w:rsidRPr="008739F6">
        <w:t xml:space="preserve">, </w:t>
      </w:r>
      <w:r w:rsidR="007B75C7" w:rsidRPr="008739F6">
        <w:t xml:space="preserve"> </w:t>
      </w:r>
      <w:r w:rsidR="00637781" w:rsidRPr="008739F6">
        <w:t>0.</w:t>
      </w:r>
      <w:r w:rsidR="001E49B0" w:rsidRPr="008739F6">
        <w:t>30</w:t>
      </w:r>
      <w:r w:rsidR="00AB6D92" w:rsidRPr="008739F6">
        <w:t xml:space="preserve"> (</w:t>
      </w:r>
      <w:r w:rsidR="00AB6D92" w:rsidRPr="008739F6">
        <w:rPr>
          <w:rFonts w:eastAsiaTheme="minorEastAsia"/>
        </w:rPr>
        <w:t xml:space="preserve">see </w:t>
      </w:r>
      <w:hyperlink r:id="rId9" w:history="1">
        <w:r w:rsidR="00AB6D92" w:rsidRPr="008739F6">
          <w:rPr>
            <w:rStyle w:val="Hyperlink"/>
            <w:rFonts w:eastAsiaTheme="minorEastAsia"/>
          </w:rPr>
          <w:t>http://wdfw.wa.gov/fishing/harvest/</w:t>
        </w:r>
      </w:hyperlink>
      <w:r w:rsidR="00AB6D92" w:rsidRPr="008739F6">
        <w:rPr>
          <w:rFonts w:eastAsiaTheme="minorEastAsia"/>
        </w:rPr>
        <w:t xml:space="preserve"> and Chinook technical committee report)</w:t>
      </w:r>
      <w:r w:rsidR="00637781" w:rsidRPr="008739F6">
        <w:t>.</w:t>
      </w:r>
      <w:r w:rsidR="007B75C7" w:rsidRPr="008739F6">
        <w:t xml:space="preserve"> </w:t>
      </w:r>
      <w:r w:rsidR="00AB6D92" w:rsidRPr="008739F6">
        <w:t xml:space="preserve">Salish Sea </w:t>
      </w:r>
      <w:r w:rsidR="001E49B0" w:rsidRPr="008739F6">
        <w:t>Chinook salmon fraction is highly variable because the odd/even year influence of pink salmon</w:t>
      </w:r>
      <w:r w:rsidR="00DC1322" w:rsidRPr="008739F6">
        <w:t xml:space="preserve"> but we assume a ratio of 0.05 </w:t>
      </w:r>
      <w:r w:rsidR="00AB6D92" w:rsidRPr="008739F6">
        <w:t xml:space="preserve"> </w:t>
      </w:r>
      <w:r w:rsidR="00AB6D92" w:rsidRPr="001F3B16">
        <w:rPr>
          <w:rFonts w:eastAsiaTheme="minorEastAsia"/>
        </w:rPr>
        <w:fldChar w:fldCharType="begin"/>
      </w:r>
      <w:r w:rsidR="009154CD" w:rsidRPr="008739F6">
        <w:rPr>
          <w:rFonts w:eastAsiaTheme="minorEastAsia"/>
        </w:rPr>
        <w:instrText xml:space="preserve"> ADDIN ZOTERO_ITEM CSL_CITATION {"citationID":"1q3id4m9b9","properties":{"formattedCitation":"(Henderson and Graham 1998)","plainCitation":"(Henderson and Graham 1998)"},"citationItems":[{"id":1196,"uris":["http://zotero.org/users/3830350/items/3WCKHRAI"],"uri":["http://zotero.org/users/3830350/items/3WCKHRAI"],"itemData":{"id":1196,"type":"article-journal","title":"History and status of Pacific salmon in British Columbia","container-title":"North Pacific Anadromous Fish Commission Bulletin","page":"13–22","volume":"1","source":"Google Scholar","author":[{"family":"Henderson","given":"M. A."},{"family":"Graham","given":"C. C."}],"issued":{"date-parts":[["1998"]]}}}],"schema":"https://github.com/citation-style-language/schema/raw/master/csl-citation.json"} </w:instrText>
      </w:r>
      <w:r w:rsidR="00AB6D92" w:rsidRPr="00956D71">
        <w:rPr>
          <w:rFonts w:eastAsiaTheme="minorEastAsia"/>
        </w:rPr>
        <w:fldChar w:fldCharType="separate"/>
      </w:r>
      <w:r w:rsidR="00AB6D92" w:rsidRPr="008739F6">
        <w:rPr>
          <w:rFonts w:cs="Times New Roman"/>
        </w:rPr>
        <w:t>(Henderson and Graham 1998)</w:t>
      </w:r>
      <w:r w:rsidR="00AB6D92" w:rsidRPr="001F3B16">
        <w:rPr>
          <w:rFonts w:eastAsiaTheme="minorEastAsia"/>
        </w:rPr>
        <w:fldChar w:fldCharType="end"/>
      </w:r>
      <w:r w:rsidR="00637781" w:rsidRPr="008739F6">
        <w:t xml:space="preserve">; </w:t>
      </w:r>
      <w:r w:rsidR="007B75C7" w:rsidRPr="008739F6">
        <w:t xml:space="preserve"> </w:t>
      </w:r>
      <w:r w:rsidR="001E49B0" w:rsidRPr="008739F6">
        <w:t>BC coast</w:t>
      </w:r>
      <w:r w:rsidR="00637781" w:rsidRPr="008739F6">
        <w:t>,</w:t>
      </w:r>
      <w:r w:rsidR="001E49B0" w:rsidRPr="008739F6">
        <w:t xml:space="preserve"> </w:t>
      </w:r>
      <w:r w:rsidR="00DC1322" w:rsidRPr="008739F6">
        <w:t>0.04</w:t>
      </w:r>
      <w:r w:rsidR="00AB6D92" w:rsidRPr="008739F6">
        <w:t xml:space="preserve"> </w:t>
      </w:r>
      <w:r w:rsidR="00AB6D92" w:rsidRPr="001F3B16">
        <w:rPr>
          <w:rFonts w:eastAsiaTheme="minorEastAsia"/>
        </w:rPr>
        <w:fldChar w:fldCharType="begin"/>
      </w:r>
      <w:r w:rsidR="009154CD" w:rsidRPr="008739F6">
        <w:rPr>
          <w:rFonts w:eastAsiaTheme="minorEastAsia"/>
        </w:rPr>
        <w:instrText xml:space="preserve"> ADDIN ZOTERO_ITEM CSL_CITATION {"citationID":"iDbZVhw3","properties":{"formattedCitation":"(Henderson and Graham 1998)","plainCitation":"(Henderson and Graham 1998)"},"citationItems":[{"id":1196,"uris":["http://zotero.org/users/3830350/items/3WCKHRAI"],"uri":["http://zotero.org/users/3830350/items/3WCKHRAI"],"itemData":{"id":1196,"type":"article-journal","title":"History and status of Pacific salmon in British Columbia","container-title":"North Pacific Anadromous Fish Commission Bulletin","page":"13–22","volume":"1","source":"Google Scholar","author":[{"family":"Henderson","given":"M. A."},{"family":"Graham","given":"C. C."}],"issued":{"date-parts":[["1998"]]}}}],"schema":"https://github.com/citation-style-language/schema/raw/master/csl-citation.json"} </w:instrText>
      </w:r>
      <w:r w:rsidR="00AB6D92" w:rsidRPr="00956D71">
        <w:rPr>
          <w:rFonts w:eastAsiaTheme="minorEastAsia"/>
        </w:rPr>
        <w:fldChar w:fldCharType="separate"/>
      </w:r>
      <w:r w:rsidR="00AB6D92" w:rsidRPr="008739F6">
        <w:rPr>
          <w:rFonts w:cs="Times New Roman"/>
        </w:rPr>
        <w:t>(Henderson and Graham 1998)</w:t>
      </w:r>
      <w:r w:rsidR="00AB6D92" w:rsidRPr="00E50D8A">
        <w:rPr>
          <w:rFonts w:eastAsiaTheme="minorEastAsia"/>
        </w:rPr>
        <w:fldChar w:fldCharType="end"/>
      </w:r>
      <w:r w:rsidR="00637781" w:rsidRPr="008739F6">
        <w:t>;</w:t>
      </w:r>
      <w:r w:rsidR="001E49B0" w:rsidRPr="008739F6">
        <w:t xml:space="preserve"> southeast</w:t>
      </w:r>
      <w:r w:rsidR="007B75C7" w:rsidRPr="008739F6">
        <w:t xml:space="preserve"> Alaska, </w:t>
      </w:r>
      <w:r w:rsidR="001E49B0" w:rsidRPr="008739F6">
        <w:t>0.</w:t>
      </w:r>
      <w:r w:rsidR="00637781" w:rsidRPr="008739F6">
        <w:t>00</w:t>
      </w:r>
      <w:r w:rsidR="001E49B0" w:rsidRPr="008739F6">
        <w:t>06</w:t>
      </w:r>
      <w:r w:rsidR="00AB6D92" w:rsidRPr="008739F6">
        <w:t xml:space="preserve"> (see http://www.adfg.alaska.gov/index.cfm?adfg=commercialbyareasoutheast.salmon_harvestbyspecies)</w:t>
      </w:r>
      <w:r w:rsidR="007B75C7" w:rsidRPr="008739F6">
        <w:t xml:space="preserve">, and </w:t>
      </w:r>
      <w:r w:rsidR="001E49B0" w:rsidRPr="008739F6">
        <w:t>western Alaska</w:t>
      </w:r>
      <w:r w:rsidR="007B75C7" w:rsidRPr="008739F6">
        <w:t xml:space="preserve">; </w:t>
      </w:r>
      <w:r w:rsidR="001E49B0" w:rsidRPr="008739F6">
        <w:t>0.</w:t>
      </w:r>
      <w:r w:rsidR="00637781" w:rsidRPr="008739F6">
        <w:t>00</w:t>
      </w:r>
      <w:r w:rsidR="001E49B0" w:rsidRPr="008739F6">
        <w:t>04</w:t>
      </w:r>
      <w:r w:rsidR="00AB6D92" w:rsidRPr="008739F6">
        <w:t xml:space="preserve"> (http://www.adfg.alaska.gov/index.cfm?adfg=commercialbyareasoutheast.salmon_harvestbyspecies)</w:t>
      </w:r>
      <w:r w:rsidR="001E49B0" w:rsidRPr="008739F6">
        <w:t>. Based on the</w:t>
      </w:r>
      <w:r w:rsidR="007B75C7" w:rsidRPr="008739F6">
        <w:t>se</w:t>
      </w:r>
      <w:r w:rsidR="001E49B0" w:rsidRPr="008739F6">
        <w:t xml:space="preserve"> estimate</w:t>
      </w:r>
      <w:r w:rsidR="00644778" w:rsidRPr="008739F6">
        <w:t>s</w:t>
      </w:r>
      <w:r w:rsidR="001E49B0" w:rsidRPr="008739F6">
        <w:t xml:space="preserve"> of average Chinook salmon fraction in the catch, we multiplied any aggregate salmon FO </w:t>
      </w:r>
      <w:r w:rsidR="00644778" w:rsidRPr="008739F6">
        <w:t xml:space="preserve">estimates </w:t>
      </w:r>
      <w:r w:rsidR="001E49B0" w:rsidRPr="008739F6">
        <w:t xml:space="preserve">by these </w:t>
      </w:r>
      <w:r w:rsidR="007E67BF" w:rsidRPr="008739F6">
        <w:t>correction factors</w:t>
      </w:r>
      <w:r w:rsidR="00644778" w:rsidRPr="008739F6">
        <w:t xml:space="preserve">.  </w:t>
      </w:r>
      <w:r w:rsidR="00925704" w:rsidRPr="008739F6">
        <w:t>We recognize that in many instance, the odd and even year fraction of Chinook salmon relative of other salmon species will vary dramatically as a function of the pink salmon returns.</w:t>
      </w:r>
    </w:p>
    <w:p w14:paraId="610ADDAD" w14:textId="4957B659" w:rsidR="00BA4528" w:rsidRPr="00956D71" w:rsidRDefault="00B16C89">
      <w:pPr>
        <w:rPr>
          <w:rFonts w:eastAsiaTheme="majorEastAsia"/>
        </w:rPr>
      </w:pPr>
      <w:r w:rsidRPr="00956D71">
        <w:rPr>
          <w:rFonts w:eastAsiaTheme="majorEastAsia"/>
        </w:rPr>
        <w:tab/>
      </w:r>
      <w:r w:rsidR="001D4BD2" w:rsidRPr="00956D71">
        <w:rPr>
          <w:rFonts w:eastAsiaTheme="majorEastAsia"/>
          <w:highlight w:val="cyan"/>
        </w:rPr>
        <w:t xml:space="preserve">Within our Columbia River region, we </w:t>
      </w:r>
      <w:r w:rsidR="00BB4A70" w:rsidRPr="00956D71">
        <w:rPr>
          <w:rFonts w:eastAsiaTheme="majorEastAsia"/>
          <w:highlight w:val="cyan"/>
        </w:rPr>
        <w:t xml:space="preserve">create average diet compositions that account </w:t>
      </w:r>
      <w:r w:rsidR="001D4BD2" w:rsidRPr="00956D71">
        <w:rPr>
          <w:rFonts w:eastAsiaTheme="majorEastAsia"/>
          <w:highlight w:val="cyan"/>
        </w:rPr>
        <w:t xml:space="preserve">for California and Steller sea lion individuals that appear to feed directly at the dam and specialize on salmon, versus individuals that feed on a broader set of prey in the lower Columbia River. We assume that </w:t>
      </w:r>
      <w:r w:rsidRPr="00956D71">
        <w:rPr>
          <w:rFonts w:eastAsiaTheme="majorEastAsia"/>
          <w:highlight w:val="cyan"/>
        </w:rPr>
        <w:t>~7% of each</w:t>
      </w:r>
      <w:r w:rsidR="002215D8" w:rsidRPr="00956D71">
        <w:rPr>
          <w:rFonts w:eastAsiaTheme="majorEastAsia"/>
          <w:highlight w:val="cyan"/>
        </w:rPr>
        <w:t xml:space="preserve"> sea lion</w:t>
      </w:r>
      <w:r w:rsidRPr="00956D71">
        <w:rPr>
          <w:rFonts w:eastAsiaTheme="majorEastAsia"/>
          <w:highlight w:val="cyan"/>
        </w:rPr>
        <w:t xml:space="preserve"> population</w:t>
      </w:r>
      <w:r w:rsidR="002215D8" w:rsidRPr="00956D71">
        <w:rPr>
          <w:rFonts w:eastAsiaTheme="majorEastAsia"/>
          <w:highlight w:val="cyan"/>
        </w:rPr>
        <w:t xml:space="preserve"> in the Columbia River model </w:t>
      </w:r>
      <w:proofErr w:type="gramStart"/>
      <w:r w:rsidR="002215D8" w:rsidRPr="00956D71">
        <w:rPr>
          <w:rFonts w:eastAsiaTheme="majorEastAsia"/>
          <w:highlight w:val="cyan"/>
        </w:rPr>
        <w:t>region</w:t>
      </w:r>
      <w:r w:rsidRPr="00956D71">
        <w:rPr>
          <w:rFonts w:eastAsiaTheme="majorEastAsia"/>
          <w:highlight w:val="cyan"/>
        </w:rPr>
        <w:t xml:space="preserve">  feeds</w:t>
      </w:r>
      <w:proofErr w:type="gramEnd"/>
      <w:r w:rsidRPr="00956D71">
        <w:rPr>
          <w:rFonts w:eastAsiaTheme="majorEastAsia"/>
          <w:highlight w:val="cyan"/>
        </w:rPr>
        <w:t xml:space="preserve"> </w:t>
      </w:r>
      <w:r w:rsidR="001D4BD2" w:rsidRPr="00956D71">
        <w:rPr>
          <w:rFonts w:eastAsiaTheme="majorEastAsia"/>
          <w:highlight w:val="cyan"/>
        </w:rPr>
        <w:t xml:space="preserve">directly </w:t>
      </w:r>
      <w:r w:rsidRPr="00956D71">
        <w:rPr>
          <w:rFonts w:eastAsiaTheme="majorEastAsia"/>
          <w:highlight w:val="cyan"/>
        </w:rPr>
        <w:t>at the dam, and the other 93% feed in the lower river</w:t>
      </w:r>
      <w:r w:rsidR="001D4BD2" w:rsidRPr="00956D71">
        <w:rPr>
          <w:rFonts w:eastAsiaTheme="majorEastAsia"/>
          <w:highlight w:val="cyan"/>
        </w:rPr>
        <w:t>, based on reports for California Sea Lions</w:t>
      </w:r>
      <w:r w:rsidR="002215D8" w:rsidRPr="00956D71">
        <w:rPr>
          <w:rFonts w:eastAsiaTheme="majorEastAsia"/>
          <w:highlight w:val="cyan"/>
        </w:rPr>
        <w:t xml:space="preserve"> </w:t>
      </w:r>
      <w:r w:rsidR="002215D8" w:rsidRPr="00956D71">
        <w:rPr>
          <w:rStyle w:val="FootnoteReference"/>
          <w:rFonts w:eastAsiaTheme="majorEastAsia"/>
          <w:highlight w:val="cyan"/>
        </w:rPr>
        <w:footnoteReference w:id="1"/>
      </w:r>
      <w:r w:rsidR="002215D8" w:rsidRPr="00956D71">
        <w:rPr>
          <w:rFonts w:eastAsiaTheme="majorEastAsia"/>
          <w:highlight w:val="cyan"/>
        </w:rPr>
        <w:t>.</w:t>
      </w:r>
      <w:r w:rsidRPr="00956D71">
        <w:rPr>
          <w:rFonts w:eastAsiaTheme="majorEastAsia"/>
          <w:highlight w:val="cyan"/>
        </w:rPr>
        <w:t xml:space="preserve"> The diets of the 7% of the California sea lions </w:t>
      </w:r>
      <w:r w:rsidR="002215D8" w:rsidRPr="00956D71">
        <w:rPr>
          <w:rFonts w:eastAsiaTheme="majorEastAsia"/>
          <w:highlight w:val="cyan"/>
        </w:rPr>
        <w:t xml:space="preserve">that feed directly at the </w:t>
      </w:r>
      <w:r w:rsidRPr="00956D71">
        <w:rPr>
          <w:rFonts w:eastAsiaTheme="majorEastAsia"/>
          <w:highlight w:val="cyan"/>
        </w:rPr>
        <w:t>Bonneville have a diet fraction of about 72% Chinook salmon</w:t>
      </w:r>
      <w:r w:rsidR="002215D8" w:rsidRPr="00956D71">
        <w:rPr>
          <w:rFonts w:eastAsiaTheme="majorEastAsia"/>
          <w:highlight w:val="cyan"/>
        </w:rPr>
        <w:t xml:space="preserve"> (Adams et al. 2016)</w:t>
      </w:r>
      <w:r w:rsidRPr="00956D71">
        <w:rPr>
          <w:rFonts w:eastAsiaTheme="majorEastAsia"/>
          <w:highlight w:val="cyan"/>
        </w:rPr>
        <w:t>, and this is based on direct observation</w:t>
      </w:r>
      <w:r w:rsidR="001D4BD2" w:rsidRPr="00956D71">
        <w:rPr>
          <w:rFonts w:eastAsiaTheme="majorEastAsia"/>
          <w:highlight w:val="cyan"/>
        </w:rPr>
        <w:t>,</w:t>
      </w:r>
      <w:r w:rsidR="002215D8" w:rsidRPr="00956D71">
        <w:rPr>
          <w:rFonts w:eastAsiaTheme="majorEastAsia"/>
          <w:highlight w:val="cyan"/>
        </w:rPr>
        <w:t xml:space="preserve"> </w:t>
      </w:r>
      <w:r w:rsidRPr="00956D71">
        <w:rPr>
          <w:rFonts w:eastAsiaTheme="majorEastAsia"/>
          <w:highlight w:val="cyan"/>
        </w:rPr>
        <w:t xml:space="preserve">so no FO correction factor is needed.  </w:t>
      </w:r>
      <w:r w:rsidR="002215D8" w:rsidRPr="00956D71">
        <w:rPr>
          <w:rFonts w:eastAsiaTheme="majorEastAsia"/>
          <w:highlight w:val="cyan"/>
        </w:rPr>
        <w:t xml:space="preserve">The diet fraction </w:t>
      </w:r>
      <w:r w:rsidR="002215D8" w:rsidRPr="00956D71">
        <w:rPr>
          <w:rFonts w:eastAsiaTheme="majorEastAsia"/>
          <w:highlight w:val="cyan"/>
        </w:rPr>
        <w:lastRenderedPageBreak/>
        <w:t xml:space="preserve">of 93% of California sea lions in the lower river is 18.1% FO aggregated across all salmon species (Adams et al. 2016). This translates into about 10.5% FO after accounting for the fact that Chinook salmon are typically 58% of the total returning salmon.  </w:t>
      </w:r>
      <w:r w:rsidRPr="00956D71">
        <w:rPr>
          <w:rFonts w:eastAsiaTheme="majorEastAsia"/>
          <w:highlight w:val="cyan"/>
        </w:rPr>
        <w:t>The diet fraction of the Steller sea lion</w:t>
      </w:r>
      <w:r w:rsidR="002215D8" w:rsidRPr="00956D71">
        <w:rPr>
          <w:rFonts w:eastAsiaTheme="majorEastAsia"/>
          <w:highlight w:val="cyan"/>
        </w:rPr>
        <w:t xml:space="preserve"> feeding directly at the base of Bonneville dam is 39.4%</w:t>
      </w:r>
      <w:r w:rsidR="00985D3A" w:rsidRPr="00956D71">
        <w:rPr>
          <w:rFonts w:eastAsiaTheme="majorEastAsia"/>
          <w:highlight w:val="cyan"/>
        </w:rPr>
        <w:t xml:space="preserve"> (Adams et al. 2016). </w:t>
      </w:r>
      <w:r w:rsidRPr="00956D71">
        <w:rPr>
          <w:rFonts w:eastAsiaTheme="majorEastAsia"/>
          <w:highlight w:val="cyan"/>
        </w:rPr>
        <w:t xml:space="preserve"> </w:t>
      </w:r>
      <w:r w:rsidR="00985D3A" w:rsidRPr="00956D71">
        <w:rPr>
          <w:rFonts w:eastAsiaTheme="majorEastAsia"/>
          <w:highlight w:val="cyan"/>
        </w:rPr>
        <w:t xml:space="preserve">In the lower river, Steller sea lion consumption of all salmon species is </w:t>
      </w:r>
      <w:r w:rsidRPr="00956D71">
        <w:rPr>
          <w:rFonts w:eastAsiaTheme="majorEastAsia"/>
          <w:highlight w:val="cyan"/>
        </w:rPr>
        <w:t xml:space="preserve">25% FO </w:t>
      </w:r>
      <w:r w:rsidR="00985D3A" w:rsidRPr="00956D71">
        <w:rPr>
          <w:rFonts w:eastAsiaTheme="majorEastAsia"/>
          <w:highlight w:val="cyan"/>
        </w:rPr>
        <w:t>(</w:t>
      </w:r>
      <w:r w:rsidR="00BB4A70" w:rsidRPr="00956D71">
        <w:rPr>
          <w:rFonts w:eastAsiaTheme="majorEastAsia"/>
          <w:highlight w:val="cyan"/>
        </w:rPr>
        <w:t xml:space="preserve">Adams </w:t>
      </w:r>
      <w:proofErr w:type="gramStart"/>
      <w:r w:rsidR="00BB4A70" w:rsidRPr="00956D71">
        <w:rPr>
          <w:rFonts w:eastAsiaTheme="majorEastAsia"/>
          <w:highlight w:val="cyan"/>
        </w:rPr>
        <w:t>et</w:t>
      </w:r>
      <w:proofErr w:type="gramEnd"/>
      <w:r w:rsidR="00BB4A70" w:rsidRPr="00956D71">
        <w:rPr>
          <w:rFonts w:eastAsiaTheme="majorEastAsia"/>
          <w:highlight w:val="cyan"/>
        </w:rPr>
        <w:t xml:space="preserve"> al.2016, </w:t>
      </w:r>
      <w:r w:rsidRPr="00956D71">
        <w:rPr>
          <w:rFonts w:eastAsiaTheme="majorEastAsia"/>
          <w:highlight w:val="cyan"/>
        </w:rPr>
        <w:t>based on a single study</w:t>
      </w:r>
      <w:r w:rsidR="00985D3A" w:rsidRPr="00956D71">
        <w:rPr>
          <w:rFonts w:eastAsiaTheme="majorEastAsia"/>
          <w:highlight w:val="cyan"/>
        </w:rPr>
        <w:t xml:space="preserve">), equivalent to an FO of </w:t>
      </w:r>
      <w:r w:rsidR="000D13E6" w:rsidRPr="00956D71">
        <w:rPr>
          <w:rFonts w:eastAsiaTheme="majorEastAsia"/>
          <w:highlight w:val="cyan"/>
        </w:rPr>
        <w:t xml:space="preserve">14.5% </w:t>
      </w:r>
      <w:r w:rsidR="00985D3A" w:rsidRPr="00956D71">
        <w:rPr>
          <w:rFonts w:eastAsiaTheme="majorEastAsia"/>
          <w:highlight w:val="cyan"/>
        </w:rPr>
        <w:t xml:space="preserve">for </w:t>
      </w:r>
      <w:r w:rsidR="000D13E6" w:rsidRPr="00956D71">
        <w:rPr>
          <w:rFonts w:eastAsiaTheme="majorEastAsia"/>
          <w:highlight w:val="cyan"/>
        </w:rPr>
        <w:t>Chinook salmon</w:t>
      </w:r>
      <w:r w:rsidR="00985D3A" w:rsidRPr="00956D71">
        <w:rPr>
          <w:rFonts w:eastAsiaTheme="majorEastAsia"/>
          <w:highlight w:val="cyan"/>
        </w:rPr>
        <w:t xml:space="preserve">. </w:t>
      </w:r>
    </w:p>
    <w:p w14:paraId="60DC5CE9" w14:textId="77777777" w:rsidR="00CF26E8" w:rsidRPr="008739F6" w:rsidRDefault="00BA4528" w:rsidP="00191DA2">
      <w:pPr>
        <w:pStyle w:val="Heading1"/>
      </w:pPr>
      <w:r w:rsidRPr="008739F6">
        <w:t>Predator age selectivity of Chinook salmon</w:t>
      </w:r>
    </w:p>
    <w:p w14:paraId="04299D3D" w14:textId="1CBEB186" w:rsidR="002B582C" w:rsidRPr="008739F6" w:rsidRDefault="00C52927" w:rsidP="00D472B7">
      <w:pPr>
        <w:ind w:firstLine="720"/>
      </w:pPr>
      <w:r w:rsidRPr="008739F6">
        <w:t xml:space="preserve">The variable for selectivity in our model </w:t>
      </w:r>
      <w:proofErr w:type="gramStart"/>
      <w:r w:rsidRPr="008739F6">
        <w:t xml:space="preserve">is </w:t>
      </w:r>
      <w:proofErr w:type="gramEnd"/>
      <m:oMath>
        <m:r>
          <w:rPr>
            <w:rFonts w:ascii="Cambria Math" w:hAnsi="Cambria Math"/>
          </w:rPr>
          <m:t>SE</m:t>
        </m:r>
        <m:sSub>
          <m:sSubPr>
            <m:ctrlPr>
              <w:rPr>
                <w:rFonts w:ascii="Cambria Math" w:hAnsi="Cambria Math"/>
              </w:rPr>
            </m:ctrlPr>
          </m:sSubPr>
          <m:e>
            <m:r>
              <w:rPr>
                <w:rFonts w:ascii="Cambria Math" w:hAnsi="Cambria Math"/>
              </w:rPr>
              <m:t>L</m:t>
            </m:r>
          </m:e>
          <m:sub>
            <m:r>
              <w:rPr>
                <w:rFonts w:ascii="Cambria Math" w:hAnsi="Cambria Math"/>
              </w:rPr>
              <m:t>p,j</m:t>
            </m:r>
            <m:r>
              <w:rPr>
                <w:rFonts w:ascii="Cambria Math" w:hAnsi="Cambria Math"/>
              </w:rPr>
              <m:t>,t,a</m:t>
            </m:r>
          </m:sub>
        </m:sSub>
      </m:oMath>
      <w:r w:rsidRPr="008739F6">
        <w:t>.  A summary of the</w:t>
      </w:r>
      <w:r w:rsidR="00BE1A88" w:rsidRPr="008739F6">
        <w:t xml:space="preserve"> selectivity</w:t>
      </w:r>
      <w:r w:rsidRPr="008739F6">
        <w:t xml:space="preserve"> data</w:t>
      </w:r>
      <w:r w:rsidR="00BE1A88" w:rsidRPr="008739F6">
        <w:t xml:space="preserve"> </w:t>
      </w:r>
      <w:r w:rsidRPr="008739F6">
        <w:t>can be found in “</w:t>
      </w:r>
      <w:proofErr w:type="spellStart"/>
      <w:r w:rsidRPr="008739F6">
        <w:t>Table_AverageSELAcrossMonths</w:t>
      </w:r>
      <w:proofErr w:type="spellEnd"/>
      <w:r w:rsidRPr="008739F6">
        <w:t xml:space="preserve">” in the appendixTables.xlsx file.  The </w:t>
      </w:r>
      <w:r w:rsidR="00256118" w:rsidRPr="008739F6">
        <w:t xml:space="preserve">selectivity </w:t>
      </w:r>
      <w:r w:rsidRPr="008739F6">
        <w:t xml:space="preserve">data are found in predatorAgeSelectivity.csv, and the wrapper to read in and process the data is </w:t>
      </w:r>
      <w:proofErr w:type="spellStart"/>
      <w:r w:rsidRPr="008739F6">
        <w:t>create_SELpjta_</w:t>
      </w:r>
      <w:proofErr w:type="gramStart"/>
      <w:r w:rsidRPr="008739F6">
        <w:t>basedOnMaturationSchedule.r</w:t>
      </w:r>
      <w:proofErr w:type="spellEnd"/>
      <w:r w:rsidRPr="008739F6">
        <w:t xml:space="preserve"> </w:t>
      </w:r>
      <w:r w:rsidR="00256118" w:rsidRPr="008739F6">
        <w:t>.</w:t>
      </w:r>
      <w:proofErr w:type="gramEnd"/>
      <w:r w:rsidR="00256118" w:rsidRPr="008739F6">
        <w:t xml:space="preserve"> </w:t>
      </w:r>
    </w:p>
    <w:p w14:paraId="3581D735" w14:textId="5AAD2770" w:rsidR="007E67BF" w:rsidRPr="008739F6" w:rsidRDefault="00713E66" w:rsidP="00D472B7">
      <w:pPr>
        <w:ind w:firstLine="720"/>
      </w:pPr>
      <w:r w:rsidRPr="008739F6">
        <w:t xml:space="preserve">Because a gram of juvenile Chinook salmon is assumed to have the same caloric value </w:t>
      </w:r>
      <w:r w:rsidR="00BE1A88" w:rsidRPr="008739F6">
        <w:t>as</w:t>
      </w:r>
      <w:r w:rsidRPr="008739F6">
        <w:t xml:space="preserve"> a gram of adult Chinook salmon, t</w:t>
      </w:r>
      <w:r w:rsidR="007B6B60" w:rsidRPr="008739F6">
        <w:t xml:space="preserve">he biomass of Chinook consumed </w:t>
      </w:r>
      <w:r w:rsidRPr="008739F6">
        <w:t xml:space="preserve">only </w:t>
      </w:r>
      <w:r w:rsidR="007B6B60" w:rsidRPr="008739F6">
        <w:t xml:space="preserve">depends on the fraction </w:t>
      </w:r>
      <w:r w:rsidRPr="008739F6">
        <w:t xml:space="preserve">in </w:t>
      </w:r>
      <w:r w:rsidR="007B6B60" w:rsidRPr="008739F6">
        <w:t>the predator diet.  The number of Chinook salmon that are consumed, however, depends on the size of the Chinook salmon consumed</w:t>
      </w:r>
      <w:r w:rsidR="008D0F3A" w:rsidRPr="008739F6">
        <w:t xml:space="preserve"> because</w:t>
      </w:r>
      <w:r w:rsidR="006971D4" w:rsidRPr="008739F6">
        <w:t>, for instance,</w:t>
      </w:r>
      <w:r w:rsidR="008D0F3A" w:rsidRPr="008739F6">
        <w:t xml:space="preserve"> </w:t>
      </w:r>
      <w:r w:rsidRPr="008739F6">
        <w:t>a</w:t>
      </w:r>
      <w:r w:rsidR="008D0F3A" w:rsidRPr="008739F6">
        <w:t xml:space="preserve"> four ocean adult is equal to </w:t>
      </w:r>
      <w:r w:rsidRPr="008739F6">
        <w:t>~</w:t>
      </w:r>
      <w:r w:rsidR="008D0F3A" w:rsidRPr="008739F6">
        <w:t xml:space="preserve">1,400 juvenile </w:t>
      </w:r>
      <w:proofErr w:type="spellStart"/>
      <w:r w:rsidR="008D0F3A" w:rsidRPr="008739F6">
        <w:t>smolts</w:t>
      </w:r>
      <w:proofErr w:type="spellEnd"/>
      <w:r w:rsidR="007B6B60" w:rsidRPr="008739F6">
        <w:t xml:space="preserve">.  </w:t>
      </w:r>
    </w:p>
    <w:p w14:paraId="7895244D" w14:textId="7C4D9E99" w:rsidR="00713E66" w:rsidRPr="008739F6" w:rsidRDefault="008D0F3A" w:rsidP="00D472B7">
      <w:pPr>
        <w:ind w:firstLine="720"/>
      </w:pPr>
      <w:r w:rsidRPr="008739F6">
        <w:t xml:space="preserve">Killer whales do not eat </w:t>
      </w:r>
      <w:r w:rsidR="00456EF1" w:rsidRPr="008739F6">
        <w:t xml:space="preserve">juvenile </w:t>
      </w:r>
      <w:proofErr w:type="spellStart"/>
      <w:r w:rsidR="00713E66" w:rsidRPr="008739F6">
        <w:t>smolts</w:t>
      </w:r>
      <w:proofErr w:type="spellEnd"/>
      <w:r w:rsidRPr="008739F6">
        <w:t xml:space="preserve"> and the selectivity of different </w:t>
      </w:r>
      <w:r w:rsidR="00BE1A88" w:rsidRPr="008739F6">
        <w:t xml:space="preserve">ages of </w:t>
      </w:r>
      <w:r w:rsidRPr="008739F6">
        <w:t>adult</w:t>
      </w:r>
      <w:r w:rsidR="00456EF1" w:rsidRPr="008739F6">
        <w:t xml:space="preserve"> </w:t>
      </w:r>
      <w:r w:rsidRPr="008739F6">
        <w:t xml:space="preserve">Chinook salmon can be estimated from scale pattern analysis from predation events </w:t>
      </w:r>
      <w:r w:rsidRPr="001F3B16">
        <w:fldChar w:fldCharType="begin"/>
      </w:r>
      <w:r w:rsidR="009154CD" w:rsidRPr="008739F6">
        <w:instrText xml:space="preserve"> ADDIN ZOTERO_ITEM CSL_CITATION {"citationID":"2a59pfoc79","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sidRPr="00956D71">
        <w:fldChar w:fldCharType="separate"/>
      </w:r>
      <w:r w:rsidRPr="008739F6">
        <w:rPr>
          <w:rFonts w:ascii="Calibri" w:hAnsi="Calibri"/>
        </w:rPr>
        <w:t>(Ford and Ellis 2006)</w:t>
      </w:r>
      <w:r w:rsidRPr="001F3B16">
        <w:fldChar w:fldCharType="end"/>
      </w:r>
      <w:r w:rsidRPr="008739F6">
        <w:t xml:space="preserve">.  Although the analysis by </w:t>
      </w:r>
      <w:r w:rsidRPr="001F3B16">
        <w:fldChar w:fldCharType="begin"/>
      </w:r>
      <w:r w:rsidR="009154CD" w:rsidRPr="008739F6">
        <w:instrText xml:space="preserve"> ADDIN ZOTERO_ITEM CSL_CITATION {"citationID":"1ht3b7fv43","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sidRPr="00956D71">
        <w:fldChar w:fldCharType="separate"/>
      </w:r>
      <w:r w:rsidRPr="008739F6">
        <w:rPr>
          <w:rFonts w:ascii="Calibri" w:hAnsi="Calibri"/>
        </w:rPr>
        <w:t>(Ford and Ellis 2006)</w:t>
      </w:r>
      <w:r w:rsidRPr="001F3B16">
        <w:fldChar w:fldCharType="end"/>
      </w:r>
      <w:r w:rsidRPr="008739F6">
        <w:t xml:space="preserve"> focused on Salish sea killer whale diets, we a</w:t>
      </w:r>
      <w:r w:rsidR="006971D4" w:rsidRPr="008739F6">
        <w:t>pply</w:t>
      </w:r>
      <w:r w:rsidRPr="008739F6">
        <w:t xml:space="preserve"> th</w:t>
      </w:r>
      <w:r w:rsidR="006971D4" w:rsidRPr="008739F6">
        <w:t>is</w:t>
      </w:r>
      <w:r w:rsidRPr="008739F6">
        <w:t xml:space="preserve"> same age selectivity for the other three resident killer whale populations.  </w:t>
      </w:r>
    </w:p>
    <w:p w14:paraId="65F15CA5" w14:textId="75C9B034" w:rsidR="001A446E" w:rsidRPr="008739F6" w:rsidRDefault="003E359C" w:rsidP="00D472B7">
      <w:pPr>
        <w:ind w:firstLine="720"/>
      </w:pPr>
      <w:r w:rsidRPr="008739F6">
        <w:t xml:space="preserve">The size </w:t>
      </w:r>
      <w:proofErr w:type="spellStart"/>
      <w:r w:rsidRPr="008739F6">
        <w:t>selectivit</w:t>
      </w:r>
      <w:r w:rsidR="007E67BF" w:rsidRPr="008739F6">
        <w:t>ies</w:t>
      </w:r>
      <w:proofErr w:type="spellEnd"/>
      <w:r w:rsidRPr="008739F6">
        <w:t xml:space="preserve"> for the pinnipeds in our model </w:t>
      </w:r>
      <w:r w:rsidR="007E67BF" w:rsidRPr="008739F6">
        <w:t xml:space="preserve">are </w:t>
      </w:r>
      <w:r w:rsidRPr="008739F6">
        <w:t>based on</w:t>
      </w:r>
      <w:r w:rsidR="00BE1A88" w:rsidRPr="008739F6">
        <w:t xml:space="preserve"> the synthesis by</w:t>
      </w:r>
      <w:r w:rsidRPr="008739F6">
        <w:t xml:space="preserve"> </w:t>
      </w:r>
      <w:r w:rsidRPr="001F3B16">
        <w:fldChar w:fldCharType="begin"/>
      </w:r>
      <w:r w:rsidR="009154CD" w:rsidRPr="008739F6">
        <w:instrText xml:space="preserve"> ADDIN ZOTERO_ITEM CSL_CITATION {"citationID":"1qa3kb74p9","properties":{"formattedCitation":"(Adams et al. 2016)","plainCitation":"(Adams et al. 2016)"},"citationItems":[{"id":999,"uris":["http://zotero.org/users/3830350/items/HAQ6IE8F"],"uri":["http://zotero.org/users/383035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rsidRPr="00956D71">
        <w:fldChar w:fldCharType="separate"/>
      </w:r>
      <w:r w:rsidRPr="008739F6">
        <w:rPr>
          <w:rFonts w:ascii="Calibri" w:hAnsi="Calibri"/>
        </w:rPr>
        <w:t>(Adams et al. 2016)</w:t>
      </w:r>
      <w:r w:rsidRPr="00E50D8A">
        <w:fldChar w:fldCharType="end"/>
      </w:r>
      <w:r w:rsidRPr="008739F6">
        <w:t xml:space="preserve">.  The studies </w:t>
      </w:r>
      <w:r w:rsidR="00BE1A88" w:rsidRPr="008739F6">
        <w:t xml:space="preserve">in this synthesis </w:t>
      </w:r>
      <w:r w:rsidRPr="008739F6">
        <w:t>differentiate</w:t>
      </w:r>
      <w:r w:rsidR="00917E5E" w:rsidRPr="008739F6">
        <w:t xml:space="preserve"> </w:t>
      </w:r>
      <w:r w:rsidRPr="008739F6">
        <w:t xml:space="preserve">the </w:t>
      </w:r>
      <w:r w:rsidR="00917E5E" w:rsidRPr="008739F6">
        <w:t xml:space="preserve">size selectivity </w:t>
      </w:r>
      <w:r w:rsidRPr="008739F6">
        <w:t xml:space="preserve">of </w:t>
      </w:r>
      <w:r w:rsidR="00917E5E" w:rsidRPr="008739F6">
        <w:t>pinnipeds based on hard parts in the scat</w:t>
      </w:r>
      <w:r w:rsidRPr="008739F6">
        <w:t xml:space="preserve">, but </w:t>
      </w:r>
      <w:r w:rsidR="0004171A" w:rsidRPr="008739F6">
        <w:t xml:space="preserve">they </w:t>
      </w:r>
      <w:r w:rsidRPr="008739F6">
        <w:t xml:space="preserve">only </w:t>
      </w:r>
      <w:r w:rsidR="0004171A" w:rsidRPr="008739F6">
        <w:t>define</w:t>
      </w:r>
      <w:r w:rsidR="00917E5E" w:rsidRPr="008739F6">
        <w:t xml:space="preserve"> salmonid size</w:t>
      </w:r>
      <w:r w:rsidR="0004171A" w:rsidRPr="008739F6">
        <w:t>s as either juvenile or adult.  We chose to distribute the fraction of adults</w:t>
      </w:r>
      <w:r w:rsidR="00D44C6B" w:rsidRPr="008739F6">
        <w:t xml:space="preserve"> </w:t>
      </w:r>
      <w:r w:rsidR="0004171A" w:rsidRPr="008739F6">
        <w:t>proportional</w:t>
      </w:r>
      <w:r w:rsidR="00546F48" w:rsidRPr="008739F6">
        <w:t>ly</w:t>
      </w:r>
      <w:r w:rsidR="0004171A" w:rsidRPr="008739F6">
        <w:t xml:space="preserve"> across the age distribution of Chinook </w:t>
      </w:r>
      <w:r w:rsidR="00546F48" w:rsidRPr="008739F6">
        <w:t xml:space="preserve">salmon returning to each area.   A </w:t>
      </w:r>
      <w:r w:rsidR="00546F48" w:rsidRPr="008739F6">
        <w:lastRenderedPageBreak/>
        <w:t>summary of the papers used to estimate the temporal and spatial diets fractions of the predators is provided below</w:t>
      </w:r>
      <w:r w:rsidR="002212F5" w:rsidRPr="008739F6">
        <w:t>.</w:t>
      </w:r>
    </w:p>
    <w:p w14:paraId="36E29EA4" w14:textId="77777777" w:rsidR="00546F48" w:rsidRPr="008739F6" w:rsidRDefault="00546F48" w:rsidP="001A446E"/>
    <w:p w14:paraId="344D05BC" w14:textId="4D0D51D6" w:rsidR="00546F48" w:rsidRPr="008739F6" w:rsidRDefault="00546F48">
      <w:r w:rsidRPr="008739F6">
        <w:br w:type="page"/>
      </w:r>
    </w:p>
    <w:p w14:paraId="13096CAA" w14:textId="76D48AB8" w:rsidR="0004171A" w:rsidRPr="008739F6" w:rsidRDefault="00546F48" w:rsidP="00546F48">
      <w:pPr>
        <w:pStyle w:val="Caption"/>
      </w:pPr>
      <w:bookmarkStart w:id="1" w:name="_Ref470098594"/>
      <w:r w:rsidRPr="008739F6">
        <w:lastRenderedPageBreak/>
        <w:t xml:space="preserve">Table </w:t>
      </w:r>
      <w:r w:rsidR="005D136B" w:rsidRPr="001F3B16">
        <w:fldChar w:fldCharType="begin"/>
      </w:r>
      <w:r w:rsidR="005D136B" w:rsidRPr="008739F6">
        <w:instrText xml:space="preserve"> SEQ Table \* ARABIC </w:instrText>
      </w:r>
      <w:r w:rsidR="005D136B" w:rsidRPr="00956D71">
        <w:fldChar w:fldCharType="separate"/>
      </w:r>
      <w:r w:rsidR="009C492F" w:rsidRPr="008739F6">
        <w:rPr>
          <w:noProof/>
        </w:rPr>
        <w:t>1</w:t>
      </w:r>
      <w:r w:rsidR="005D136B" w:rsidRPr="001F3B16">
        <w:rPr>
          <w:noProof/>
        </w:rPr>
        <w:fldChar w:fldCharType="end"/>
      </w:r>
      <w:bookmarkEnd w:id="1"/>
      <w:r w:rsidRPr="008739F6">
        <w:t>.  Sources used to estimate the age selectivity for killer whales and harbor seals.</w:t>
      </w:r>
    </w:p>
    <w:tbl>
      <w:tblPr>
        <w:tblW w:w="9360" w:type="dxa"/>
        <w:tblLayout w:type="fixed"/>
        <w:tblLook w:val="04A0" w:firstRow="1" w:lastRow="0" w:firstColumn="1" w:lastColumn="0" w:noHBand="0" w:noVBand="1"/>
      </w:tblPr>
      <w:tblGrid>
        <w:gridCol w:w="1260"/>
        <w:gridCol w:w="3510"/>
        <w:gridCol w:w="4590"/>
      </w:tblGrid>
      <w:tr w:rsidR="00546F48" w:rsidRPr="008739F6" w14:paraId="36C6FF95" w14:textId="77777777" w:rsidTr="00546F48">
        <w:trPr>
          <w:trHeight w:val="20"/>
        </w:trPr>
        <w:tc>
          <w:tcPr>
            <w:tcW w:w="1260" w:type="dxa"/>
            <w:tcBorders>
              <w:top w:val="nil"/>
              <w:left w:val="nil"/>
              <w:bottom w:val="single" w:sz="4" w:space="0" w:color="auto"/>
              <w:right w:val="single" w:sz="4" w:space="0" w:color="auto"/>
            </w:tcBorders>
            <w:shd w:val="clear" w:color="auto" w:fill="auto"/>
            <w:noWrap/>
            <w:vAlign w:val="bottom"/>
            <w:hideMark/>
          </w:tcPr>
          <w:p w14:paraId="1E35EADF"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rea</w:t>
            </w:r>
          </w:p>
        </w:tc>
        <w:tc>
          <w:tcPr>
            <w:tcW w:w="3510" w:type="dxa"/>
            <w:tcBorders>
              <w:top w:val="nil"/>
              <w:left w:val="nil"/>
              <w:bottom w:val="single" w:sz="4" w:space="0" w:color="auto"/>
              <w:right w:val="nil"/>
            </w:tcBorders>
            <w:shd w:val="clear" w:color="auto" w:fill="auto"/>
            <w:noWrap/>
            <w:vAlign w:val="bottom"/>
            <w:hideMark/>
          </w:tcPr>
          <w:p w14:paraId="158020CA"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Killer whale</w:t>
            </w:r>
          </w:p>
        </w:tc>
        <w:tc>
          <w:tcPr>
            <w:tcW w:w="4590" w:type="dxa"/>
            <w:tcBorders>
              <w:top w:val="nil"/>
              <w:left w:val="nil"/>
              <w:bottom w:val="single" w:sz="4" w:space="0" w:color="auto"/>
              <w:right w:val="nil"/>
            </w:tcBorders>
            <w:shd w:val="clear" w:color="auto" w:fill="auto"/>
            <w:noWrap/>
            <w:vAlign w:val="bottom"/>
            <w:hideMark/>
          </w:tcPr>
          <w:p w14:paraId="6F76AC90"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arbor seals </w:t>
            </w:r>
          </w:p>
        </w:tc>
      </w:tr>
      <w:tr w:rsidR="00546F48" w:rsidRPr="008739F6" w14:paraId="4C4C1546" w14:textId="77777777" w:rsidTr="00546F48">
        <w:trPr>
          <w:trHeight w:val="20"/>
        </w:trPr>
        <w:tc>
          <w:tcPr>
            <w:tcW w:w="1260" w:type="dxa"/>
            <w:tcBorders>
              <w:top w:val="nil"/>
              <w:left w:val="nil"/>
              <w:bottom w:val="nil"/>
              <w:right w:val="single" w:sz="4" w:space="0" w:color="auto"/>
            </w:tcBorders>
            <w:shd w:val="clear" w:color="000000" w:fill="F2F2F2"/>
            <w:hideMark/>
          </w:tcPr>
          <w:p w14:paraId="0B47C6EE"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entral California</w:t>
            </w:r>
          </w:p>
        </w:tc>
        <w:tc>
          <w:tcPr>
            <w:tcW w:w="3510" w:type="dxa"/>
            <w:tcBorders>
              <w:top w:val="nil"/>
              <w:left w:val="nil"/>
              <w:bottom w:val="nil"/>
              <w:right w:val="nil"/>
            </w:tcBorders>
            <w:shd w:val="clear" w:color="000000" w:fill="F2F2F2"/>
            <w:hideMark/>
          </w:tcPr>
          <w:p w14:paraId="5BA75D18"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w:t>
            </w:r>
          </w:p>
        </w:tc>
        <w:tc>
          <w:tcPr>
            <w:tcW w:w="4590" w:type="dxa"/>
            <w:tcBorders>
              <w:top w:val="nil"/>
              <w:left w:val="nil"/>
              <w:bottom w:val="nil"/>
              <w:right w:val="nil"/>
            </w:tcBorders>
            <w:shd w:val="clear" w:color="000000" w:fill="F2F2F2"/>
            <w:hideMark/>
          </w:tcPr>
          <w:p w14:paraId="3EAB4A3E" w14:textId="2AFEADEC" w:rsidR="00546F48" w:rsidRPr="008739F6" w:rsidRDefault="00546F48" w:rsidP="00546F48">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8gg8krl4d","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mostly consumption of adult salmon, we assume this to be </w:t>
            </w:r>
            <w:r w:rsidRPr="008739F6">
              <w:rPr>
                <w:rFonts w:eastAsia="Times New Roman" w:cs="Times New Roman"/>
                <w:b/>
                <w:bCs/>
                <w:color w:val="000000"/>
                <w:sz w:val="18"/>
                <w:szCs w:val="18"/>
                <w:u w:val="single"/>
              </w:rPr>
              <w:t>1:9</w:t>
            </w:r>
            <w:r w:rsidRPr="008739F6">
              <w:rPr>
                <w:rFonts w:eastAsia="Times New Roman" w:cs="Times New Roman"/>
                <w:color w:val="000000"/>
                <w:sz w:val="18"/>
                <w:szCs w:val="18"/>
              </w:rPr>
              <w:t xml:space="preserve"> juvenile to adult.</w:t>
            </w:r>
          </w:p>
        </w:tc>
      </w:tr>
      <w:tr w:rsidR="00546F48" w:rsidRPr="008739F6" w14:paraId="5A1C560D" w14:textId="77777777" w:rsidTr="00546F48">
        <w:trPr>
          <w:trHeight w:val="20"/>
        </w:trPr>
        <w:tc>
          <w:tcPr>
            <w:tcW w:w="1260" w:type="dxa"/>
            <w:tcBorders>
              <w:top w:val="nil"/>
              <w:left w:val="nil"/>
              <w:bottom w:val="nil"/>
              <w:right w:val="single" w:sz="4" w:space="0" w:color="auto"/>
            </w:tcBorders>
            <w:shd w:val="clear" w:color="000000" w:fill="FFFFFF"/>
            <w:hideMark/>
          </w:tcPr>
          <w:p w14:paraId="1DD8F5B9"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Northern California/ Oregon</w:t>
            </w:r>
          </w:p>
        </w:tc>
        <w:tc>
          <w:tcPr>
            <w:tcW w:w="3510" w:type="dxa"/>
            <w:tcBorders>
              <w:top w:val="nil"/>
              <w:left w:val="nil"/>
              <w:bottom w:val="nil"/>
              <w:right w:val="nil"/>
            </w:tcBorders>
            <w:shd w:val="clear" w:color="000000" w:fill="FFFFFF"/>
            <w:hideMark/>
          </w:tcPr>
          <w:p w14:paraId="27578523"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w:t>
            </w:r>
          </w:p>
        </w:tc>
        <w:tc>
          <w:tcPr>
            <w:tcW w:w="4590" w:type="dxa"/>
            <w:tcBorders>
              <w:top w:val="nil"/>
              <w:left w:val="nil"/>
              <w:bottom w:val="nil"/>
              <w:right w:val="nil"/>
            </w:tcBorders>
            <w:shd w:val="clear" w:color="000000" w:fill="FFFFFF"/>
            <w:hideMark/>
          </w:tcPr>
          <w:p w14:paraId="639B5BC4" w14:textId="0BED1BE7" w:rsidR="00546F48" w:rsidRPr="008739F6" w:rsidRDefault="00546F48" w:rsidP="00546F48">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zNF1LyAn","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mostly consumption of adult salmon, we assume this to be </w:t>
            </w:r>
            <w:r w:rsidRPr="008739F6">
              <w:rPr>
                <w:rFonts w:eastAsia="Times New Roman" w:cs="Times New Roman"/>
                <w:b/>
                <w:bCs/>
                <w:color w:val="000000"/>
                <w:sz w:val="18"/>
                <w:szCs w:val="18"/>
                <w:u w:val="single"/>
              </w:rPr>
              <w:t>1:9</w:t>
            </w:r>
            <w:r w:rsidRPr="008739F6">
              <w:rPr>
                <w:rFonts w:eastAsia="Times New Roman" w:cs="Times New Roman"/>
                <w:color w:val="000000"/>
                <w:sz w:val="18"/>
                <w:szCs w:val="18"/>
              </w:rPr>
              <w:t xml:space="preserve"> juvenile to adult.</w:t>
            </w:r>
          </w:p>
        </w:tc>
      </w:tr>
      <w:tr w:rsidR="00546F48" w:rsidRPr="008739F6" w14:paraId="78C4DEC1" w14:textId="77777777" w:rsidTr="00546F48">
        <w:trPr>
          <w:trHeight w:val="20"/>
        </w:trPr>
        <w:tc>
          <w:tcPr>
            <w:tcW w:w="1260" w:type="dxa"/>
            <w:tcBorders>
              <w:top w:val="nil"/>
              <w:left w:val="nil"/>
              <w:bottom w:val="nil"/>
              <w:right w:val="single" w:sz="4" w:space="0" w:color="auto"/>
            </w:tcBorders>
            <w:shd w:val="clear" w:color="000000" w:fill="F2F2F2"/>
            <w:hideMark/>
          </w:tcPr>
          <w:p w14:paraId="0C1E277D"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lumbia River</w:t>
            </w:r>
          </w:p>
        </w:tc>
        <w:tc>
          <w:tcPr>
            <w:tcW w:w="3510" w:type="dxa"/>
            <w:tcBorders>
              <w:top w:val="nil"/>
              <w:left w:val="nil"/>
              <w:bottom w:val="nil"/>
              <w:right w:val="nil"/>
            </w:tcBorders>
            <w:shd w:val="clear" w:color="000000" w:fill="F2F2F2"/>
            <w:hideMark/>
          </w:tcPr>
          <w:p w14:paraId="7BDD9610"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w:t>
            </w:r>
          </w:p>
        </w:tc>
        <w:tc>
          <w:tcPr>
            <w:tcW w:w="4590" w:type="dxa"/>
            <w:tcBorders>
              <w:top w:val="nil"/>
              <w:left w:val="nil"/>
              <w:bottom w:val="nil"/>
              <w:right w:val="nil"/>
            </w:tcBorders>
            <w:shd w:val="clear" w:color="000000" w:fill="F2F2F2"/>
            <w:hideMark/>
          </w:tcPr>
          <w:p w14:paraId="7ED2D1BB" w14:textId="27CC31CB" w:rsidR="00546F48" w:rsidRPr="008739F6" w:rsidRDefault="00546F48" w:rsidP="00546F48">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20im7bdaa6","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seasonal differences in the </w:t>
            </w:r>
            <w:proofErr w:type="spellStart"/>
            <w:r w:rsidRPr="008739F6">
              <w:rPr>
                <w:rFonts w:eastAsia="Times New Roman" w:cs="Times New Roman"/>
                <w:b/>
                <w:bCs/>
                <w:color w:val="000000"/>
                <w:sz w:val="18"/>
                <w:szCs w:val="18"/>
              </w:rPr>
              <w:t>juvenile</w:t>
            </w:r>
            <w:proofErr w:type="gramStart"/>
            <w:r w:rsidRPr="008739F6">
              <w:rPr>
                <w:rFonts w:eastAsia="Times New Roman" w:cs="Times New Roman"/>
                <w:b/>
                <w:bCs/>
                <w:color w:val="000000"/>
                <w:sz w:val="18"/>
                <w:szCs w:val="18"/>
              </w:rPr>
              <w:t>:adult</w:t>
            </w:r>
            <w:proofErr w:type="spellEnd"/>
            <w:proofErr w:type="gramEnd"/>
            <w:r w:rsidRPr="008739F6">
              <w:rPr>
                <w:rFonts w:eastAsia="Times New Roman" w:cs="Times New Roman"/>
                <w:b/>
                <w:bCs/>
                <w:color w:val="000000"/>
                <w:sz w:val="18"/>
                <w:szCs w:val="18"/>
              </w:rPr>
              <w:t xml:space="preserve"> </w:t>
            </w:r>
            <w:r w:rsidRPr="008739F6">
              <w:rPr>
                <w:rFonts w:eastAsia="Times New Roman" w:cs="Times New Roman"/>
                <w:color w:val="000000"/>
                <w:sz w:val="18"/>
                <w:szCs w:val="18"/>
              </w:rPr>
              <w:t xml:space="preserve">composition:  Spring </w:t>
            </w:r>
            <w:r w:rsidRPr="008739F6">
              <w:rPr>
                <w:rFonts w:eastAsia="Times New Roman" w:cs="Times New Roman"/>
                <w:b/>
                <w:bCs/>
                <w:color w:val="000000"/>
                <w:sz w:val="18"/>
                <w:szCs w:val="18"/>
                <w:u w:val="single"/>
              </w:rPr>
              <w:t>1:2</w:t>
            </w:r>
            <w:r w:rsidRPr="008739F6">
              <w:rPr>
                <w:rFonts w:eastAsia="Times New Roman" w:cs="Times New Roman"/>
                <w:b/>
                <w:bCs/>
                <w:color w:val="000000"/>
                <w:sz w:val="18"/>
                <w:szCs w:val="18"/>
              </w:rPr>
              <w:t xml:space="preserve">, </w:t>
            </w:r>
            <w:r w:rsidRPr="008739F6">
              <w:rPr>
                <w:rFonts w:eastAsia="Times New Roman" w:cs="Times New Roman"/>
                <w:color w:val="000000"/>
                <w:sz w:val="18"/>
                <w:szCs w:val="18"/>
              </w:rPr>
              <w:t xml:space="preserve">Summer </w:t>
            </w:r>
            <w:r w:rsidRPr="008739F6">
              <w:rPr>
                <w:rFonts w:eastAsia="Times New Roman" w:cs="Times New Roman"/>
                <w:b/>
                <w:bCs/>
                <w:color w:val="000000"/>
                <w:sz w:val="18"/>
                <w:szCs w:val="18"/>
                <w:u w:val="single"/>
              </w:rPr>
              <w:t xml:space="preserve">1:1 </w:t>
            </w:r>
            <w:r w:rsidRPr="008739F6">
              <w:rPr>
                <w:rFonts w:eastAsia="Times New Roman" w:cs="Times New Roman"/>
                <w:b/>
                <w:bCs/>
                <w:color w:val="000000"/>
                <w:sz w:val="18"/>
                <w:szCs w:val="18"/>
              </w:rPr>
              <w:t xml:space="preserve">, </w:t>
            </w:r>
            <w:r w:rsidRPr="008739F6">
              <w:rPr>
                <w:rFonts w:eastAsia="Times New Roman" w:cs="Times New Roman"/>
                <w:color w:val="000000"/>
                <w:sz w:val="18"/>
                <w:szCs w:val="18"/>
              </w:rPr>
              <w:t>Fall</w:t>
            </w:r>
            <w:r w:rsidRPr="008739F6">
              <w:rPr>
                <w:rFonts w:eastAsia="Times New Roman" w:cs="Times New Roman"/>
                <w:b/>
                <w:bCs/>
                <w:color w:val="000000"/>
                <w:sz w:val="18"/>
                <w:szCs w:val="18"/>
              </w:rPr>
              <w:t xml:space="preserve"> </w:t>
            </w:r>
            <w:r w:rsidRPr="008739F6">
              <w:rPr>
                <w:rFonts w:eastAsia="Times New Roman" w:cs="Times New Roman"/>
                <w:b/>
                <w:bCs/>
                <w:color w:val="000000"/>
                <w:sz w:val="18"/>
                <w:szCs w:val="18"/>
                <w:u w:val="single"/>
              </w:rPr>
              <w:t>0:1</w:t>
            </w:r>
            <w:r w:rsidRPr="008739F6">
              <w:rPr>
                <w:rFonts w:eastAsia="Times New Roman" w:cs="Times New Roman"/>
                <w:color w:val="000000"/>
                <w:sz w:val="18"/>
                <w:szCs w:val="18"/>
              </w:rPr>
              <w:t xml:space="preserve">.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8jujtrn62","properties":{"formattedCitation":"(Browne et al. 2002)","plainCitation":"(Browne et al. 2002)"},"citationItems":[{"id":1204,"uris":["http://zotero.org/users/3830350/items/DHM5PA8G"],"uri":["http://zotero.org/users/3830350/items/DHM5PA8G"],"itemData":{"id":1204,"type":"article-journal","title":"Improving pinniped diet analyses through identification of multiple skeletal structures in fecal samples","container-title":"Fishery Bulletin","page":"423–433","volume":"100","issue":"3","source":"Google Scholar","author":[{"family":"Browne","given":"Patience"},{"family":"Laake","given":"Jeffrey L."},{"family":"DeLong","given":"Robert L."}],"issued":{"date-parts":[["2002"]]}}}],"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Browne et al. 2002)</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suggest based on FO data of all skeletal remains that the </w:t>
            </w:r>
            <w:proofErr w:type="spellStart"/>
            <w:r w:rsidRPr="008739F6">
              <w:rPr>
                <w:rFonts w:eastAsia="Times New Roman" w:cs="Times New Roman"/>
                <w:color w:val="000000"/>
                <w:sz w:val="18"/>
                <w:szCs w:val="18"/>
              </w:rPr>
              <w:t>juvenile:adult</w:t>
            </w:r>
            <w:proofErr w:type="spellEnd"/>
            <w:r w:rsidRPr="008739F6">
              <w:rPr>
                <w:rFonts w:eastAsia="Times New Roman" w:cs="Times New Roman"/>
                <w:color w:val="000000"/>
                <w:sz w:val="18"/>
                <w:szCs w:val="18"/>
              </w:rPr>
              <w:t xml:space="preserve"> ratio was Spring </w:t>
            </w:r>
            <w:r w:rsidRPr="008739F6">
              <w:rPr>
                <w:rFonts w:eastAsia="Times New Roman" w:cs="Times New Roman"/>
                <w:b/>
                <w:bCs/>
                <w:color w:val="000000"/>
                <w:sz w:val="18"/>
                <w:szCs w:val="18"/>
                <w:u w:val="single"/>
              </w:rPr>
              <w:t>19:6</w:t>
            </w:r>
            <w:r w:rsidRPr="008739F6">
              <w:rPr>
                <w:rFonts w:eastAsia="Times New Roman" w:cs="Times New Roman"/>
                <w:color w:val="000000"/>
                <w:sz w:val="18"/>
                <w:szCs w:val="18"/>
              </w:rPr>
              <w:t xml:space="preserve">, Summer </w:t>
            </w:r>
            <w:r w:rsidRPr="008739F6">
              <w:rPr>
                <w:rFonts w:eastAsia="Times New Roman" w:cs="Times New Roman"/>
                <w:b/>
                <w:bCs/>
                <w:color w:val="000000"/>
                <w:sz w:val="18"/>
                <w:szCs w:val="18"/>
                <w:u w:val="single"/>
              </w:rPr>
              <w:t>5:4</w:t>
            </w:r>
            <w:r w:rsidRPr="008739F6">
              <w:rPr>
                <w:rFonts w:eastAsia="Times New Roman" w:cs="Times New Roman"/>
                <w:color w:val="000000"/>
                <w:sz w:val="18"/>
                <w:szCs w:val="18"/>
              </w:rPr>
              <w:t xml:space="preserve"> , Fall </w:t>
            </w:r>
            <w:r w:rsidRPr="008739F6">
              <w:rPr>
                <w:rFonts w:eastAsia="Times New Roman" w:cs="Times New Roman"/>
                <w:b/>
                <w:bCs/>
                <w:color w:val="000000"/>
                <w:sz w:val="18"/>
                <w:szCs w:val="18"/>
                <w:u w:val="single"/>
              </w:rPr>
              <w:t>1:2</w:t>
            </w:r>
            <w:r w:rsidRPr="008739F6">
              <w:rPr>
                <w:rFonts w:eastAsia="Times New Roman" w:cs="Times New Roman"/>
                <w:color w:val="000000"/>
                <w:sz w:val="18"/>
                <w:szCs w:val="18"/>
              </w:rPr>
              <w:t>.  Spring is March-May, Summer is June - Aug, Fall is Sept-Nov, Winter is December - Feb.  Without additional information on the Winter diet, we assume no Chinook in the diets</w:t>
            </w:r>
          </w:p>
        </w:tc>
      </w:tr>
      <w:tr w:rsidR="00546F48" w:rsidRPr="008739F6" w14:paraId="1B7FC927" w14:textId="77777777" w:rsidTr="00546F48">
        <w:trPr>
          <w:trHeight w:val="20"/>
        </w:trPr>
        <w:tc>
          <w:tcPr>
            <w:tcW w:w="1260" w:type="dxa"/>
            <w:tcBorders>
              <w:top w:val="nil"/>
              <w:left w:val="nil"/>
              <w:bottom w:val="nil"/>
              <w:right w:val="single" w:sz="4" w:space="0" w:color="auto"/>
            </w:tcBorders>
            <w:shd w:val="clear" w:color="000000" w:fill="FFFFFF"/>
            <w:hideMark/>
          </w:tcPr>
          <w:p w14:paraId="33A27AA4"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Outer Coast Washington</w:t>
            </w:r>
          </w:p>
        </w:tc>
        <w:tc>
          <w:tcPr>
            <w:tcW w:w="3510" w:type="dxa"/>
            <w:tcBorders>
              <w:top w:val="nil"/>
              <w:left w:val="nil"/>
              <w:bottom w:val="nil"/>
              <w:right w:val="nil"/>
            </w:tcBorders>
            <w:shd w:val="clear" w:color="000000" w:fill="FFFFFF"/>
            <w:hideMark/>
          </w:tcPr>
          <w:p w14:paraId="7B47A809"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w:t>
            </w:r>
          </w:p>
        </w:tc>
        <w:tc>
          <w:tcPr>
            <w:tcW w:w="4590" w:type="dxa"/>
            <w:tcBorders>
              <w:top w:val="nil"/>
              <w:left w:val="nil"/>
              <w:bottom w:val="nil"/>
              <w:right w:val="nil"/>
            </w:tcBorders>
            <w:shd w:val="clear" w:color="000000" w:fill="FFFFFF"/>
            <w:hideMark/>
          </w:tcPr>
          <w:p w14:paraId="070665E5" w14:textId="626C7A0F"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Without detailed size composition of the harbor seal diets along the coast, we chose to use the same estimate as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56hfu2fod","properties":{"formattedCitation":"(Thomas et al. 2016)","plainCitation":"(Thomas et al. 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Thomas et al. 2016)</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rom the Salish Sea:  </w:t>
            </w:r>
            <w:proofErr w:type="spellStart"/>
            <w:r w:rsidRPr="008739F6">
              <w:rPr>
                <w:rFonts w:eastAsia="Times New Roman" w:cs="Times New Roman"/>
                <w:color w:val="000000"/>
                <w:sz w:val="18"/>
                <w:szCs w:val="18"/>
              </w:rPr>
              <w:t>Apri</w:t>
            </w:r>
            <w:proofErr w:type="spellEnd"/>
            <w:r w:rsidRPr="008739F6">
              <w:rPr>
                <w:rFonts w:eastAsia="Times New Roman" w:cs="Times New Roman"/>
                <w:color w:val="000000"/>
                <w:sz w:val="18"/>
                <w:szCs w:val="18"/>
              </w:rPr>
              <w:t xml:space="preserve"> </w:t>
            </w:r>
            <w:r w:rsidRPr="008739F6">
              <w:rPr>
                <w:rFonts w:eastAsia="Times New Roman" w:cs="Times New Roman"/>
                <w:b/>
                <w:bCs/>
                <w:color w:val="000000"/>
                <w:sz w:val="18"/>
                <w:szCs w:val="18"/>
                <w:u w:val="single"/>
              </w:rPr>
              <w:t>1:2</w:t>
            </w:r>
            <w:r w:rsidRPr="008739F6">
              <w:rPr>
                <w:rFonts w:eastAsia="Times New Roman" w:cs="Times New Roman"/>
                <w:color w:val="000000"/>
                <w:sz w:val="18"/>
                <w:szCs w:val="18"/>
              </w:rPr>
              <w:t xml:space="preserve">, May </w:t>
            </w:r>
            <w:r w:rsidRPr="008739F6">
              <w:rPr>
                <w:rFonts w:eastAsia="Times New Roman" w:cs="Times New Roman"/>
                <w:b/>
                <w:bCs/>
                <w:color w:val="000000"/>
                <w:sz w:val="18"/>
                <w:szCs w:val="18"/>
                <w:u w:val="single"/>
              </w:rPr>
              <w:t>1:1</w:t>
            </w:r>
            <w:r w:rsidRPr="008739F6">
              <w:rPr>
                <w:rFonts w:eastAsia="Times New Roman" w:cs="Times New Roman"/>
                <w:color w:val="000000"/>
                <w:sz w:val="18"/>
                <w:szCs w:val="18"/>
              </w:rPr>
              <w:t xml:space="preserve"> , June 3:1, July </w:t>
            </w:r>
            <w:r w:rsidRPr="008739F6">
              <w:rPr>
                <w:rFonts w:eastAsia="Times New Roman" w:cs="Times New Roman"/>
                <w:b/>
                <w:bCs/>
                <w:color w:val="000000"/>
                <w:sz w:val="18"/>
                <w:szCs w:val="18"/>
                <w:u w:val="single"/>
              </w:rPr>
              <w:t>1:1</w:t>
            </w:r>
            <w:r w:rsidRPr="008739F6">
              <w:rPr>
                <w:rFonts w:eastAsia="Times New Roman" w:cs="Times New Roman"/>
                <w:color w:val="000000"/>
                <w:sz w:val="18"/>
                <w:szCs w:val="18"/>
              </w:rPr>
              <w:t xml:space="preserve">, August </w:t>
            </w:r>
            <w:r w:rsidRPr="008739F6">
              <w:rPr>
                <w:rFonts w:eastAsia="Times New Roman" w:cs="Times New Roman"/>
                <w:b/>
                <w:bCs/>
                <w:color w:val="000000"/>
                <w:sz w:val="18"/>
                <w:szCs w:val="18"/>
                <w:u w:val="single"/>
              </w:rPr>
              <w:t>1:1</w:t>
            </w:r>
            <w:r w:rsidRPr="008739F6">
              <w:rPr>
                <w:rFonts w:eastAsia="Times New Roman" w:cs="Times New Roman"/>
                <w:color w:val="000000"/>
                <w:sz w:val="18"/>
                <w:szCs w:val="18"/>
              </w:rPr>
              <w:t xml:space="preserve">, </w:t>
            </w:r>
            <w:proofErr w:type="spellStart"/>
            <w:r w:rsidRPr="008739F6">
              <w:rPr>
                <w:rFonts w:eastAsia="Times New Roman" w:cs="Times New Roman"/>
                <w:color w:val="000000"/>
                <w:sz w:val="18"/>
                <w:szCs w:val="18"/>
              </w:rPr>
              <w:t>Septemberl</w:t>
            </w:r>
            <w:proofErr w:type="spellEnd"/>
            <w:r w:rsidRPr="008739F6">
              <w:rPr>
                <w:rFonts w:eastAsia="Times New Roman" w:cs="Times New Roman"/>
                <w:color w:val="000000"/>
                <w:sz w:val="18"/>
                <w:szCs w:val="18"/>
              </w:rPr>
              <w:t xml:space="preserve"> </w:t>
            </w:r>
            <w:r w:rsidRPr="008739F6">
              <w:rPr>
                <w:rFonts w:eastAsia="Times New Roman" w:cs="Times New Roman"/>
                <w:b/>
                <w:bCs/>
                <w:color w:val="000000"/>
                <w:sz w:val="18"/>
                <w:szCs w:val="18"/>
                <w:u w:val="single"/>
              </w:rPr>
              <w:t>1:15</w:t>
            </w:r>
            <w:r w:rsidRPr="008739F6">
              <w:rPr>
                <w:rFonts w:eastAsia="Times New Roman" w:cs="Times New Roman"/>
                <w:color w:val="000000"/>
                <w:sz w:val="18"/>
                <w:szCs w:val="18"/>
              </w:rPr>
              <w:t xml:space="preserve">. October </w:t>
            </w:r>
            <w:r w:rsidRPr="008739F6">
              <w:rPr>
                <w:rFonts w:eastAsia="Times New Roman" w:cs="Times New Roman"/>
                <w:b/>
                <w:bCs/>
                <w:color w:val="000000"/>
                <w:sz w:val="18"/>
                <w:szCs w:val="18"/>
                <w:u w:val="single"/>
              </w:rPr>
              <w:t>1:5</w:t>
            </w:r>
            <w:r w:rsidRPr="008739F6">
              <w:rPr>
                <w:rFonts w:eastAsia="Times New Roman" w:cs="Times New Roman"/>
                <w:color w:val="000000"/>
                <w:sz w:val="18"/>
                <w:szCs w:val="18"/>
              </w:rPr>
              <w:t xml:space="preserve">, November </w:t>
            </w:r>
            <w:r w:rsidRPr="008739F6">
              <w:rPr>
                <w:rFonts w:eastAsia="Times New Roman" w:cs="Times New Roman"/>
                <w:b/>
                <w:bCs/>
                <w:color w:val="000000"/>
                <w:sz w:val="18"/>
                <w:szCs w:val="18"/>
                <w:u w:val="single"/>
              </w:rPr>
              <w:t>0:1.</w:t>
            </w:r>
            <w:r w:rsidRPr="008739F6">
              <w:rPr>
                <w:rFonts w:eastAsia="Times New Roman" w:cs="Times New Roman"/>
                <w:color w:val="000000"/>
                <w:sz w:val="18"/>
                <w:szCs w:val="18"/>
              </w:rPr>
              <w:t xml:space="preserve"> Since there is no information for </w:t>
            </w:r>
            <w:proofErr w:type="spellStart"/>
            <w:r w:rsidRPr="008739F6">
              <w:rPr>
                <w:rFonts w:eastAsia="Times New Roman" w:cs="Times New Roman"/>
                <w:color w:val="000000"/>
                <w:sz w:val="18"/>
                <w:szCs w:val="18"/>
              </w:rPr>
              <w:t>Dec,Jan,Feb,Mar</w:t>
            </w:r>
            <w:proofErr w:type="spellEnd"/>
            <w:r w:rsidRPr="008739F6">
              <w:rPr>
                <w:rFonts w:eastAsia="Times New Roman" w:cs="Times New Roman"/>
                <w:color w:val="000000"/>
                <w:sz w:val="18"/>
                <w:szCs w:val="18"/>
              </w:rPr>
              <w:t>, we used Nov ratios for Dec and Jan, and Feb, and Apr ratios for March</w:t>
            </w:r>
          </w:p>
        </w:tc>
      </w:tr>
      <w:tr w:rsidR="00546F48" w:rsidRPr="008739F6" w14:paraId="43EA283E" w14:textId="77777777" w:rsidTr="00546F48">
        <w:trPr>
          <w:trHeight w:val="20"/>
        </w:trPr>
        <w:tc>
          <w:tcPr>
            <w:tcW w:w="1260" w:type="dxa"/>
            <w:tcBorders>
              <w:top w:val="nil"/>
              <w:left w:val="nil"/>
              <w:bottom w:val="nil"/>
              <w:right w:val="single" w:sz="4" w:space="0" w:color="auto"/>
            </w:tcBorders>
            <w:shd w:val="clear" w:color="000000" w:fill="F2F2F2"/>
            <w:hideMark/>
          </w:tcPr>
          <w:p w14:paraId="1054912C"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alish Sea</w:t>
            </w:r>
          </w:p>
        </w:tc>
        <w:tc>
          <w:tcPr>
            <w:tcW w:w="3510" w:type="dxa"/>
            <w:tcBorders>
              <w:top w:val="nil"/>
              <w:left w:val="nil"/>
              <w:bottom w:val="nil"/>
              <w:right w:val="nil"/>
            </w:tcBorders>
            <w:shd w:val="clear" w:color="000000" w:fill="F2F2F2"/>
            <w:hideMark/>
          </w:tcPr>
          <w:p w14:paraId="1751FAB6" w14:textId="68647F5D" w:rsidR="00546F48" w:rsidRPr="008739F6" w:rsidRDefault="00546F48" w:rsidP="00546F48">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cj9scnqnh","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Ford and Ellis 2006)</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and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o7ouf7ku","properties":{"formattedCitation":"(Hanson et al. 2010)","plainCitation":"(Hanson et al. 2010)"},"citationItems":[{"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Hanson et al. 2010)</w:t>
            </w:r>
            <w:r w:rsidRPr="00E50D8A">
              <w:rPr>
                <w:rFonts w:eastAsia="Times New Roman" w:cs="Times New Roman"/>
                <w:color w:val="000000"/>
                <w:sz w:val="18"/>
                <w:szCs w:val="18"/>
              </w:rPr>
              <w:fldChar w:fldCharType="end"/>
            </w:r>
            <w:r w:rsidRPr="008739F6">
              <w:rPr>
                <w:rFonts w:eastAsia="Times New Roman" w:cs="Times New Roman"/>
                <w:color w:val="000000"/>
                <w:sz w:val="18"/>
                <w:szCs w:val="18"/>
              </w:rPr>
              <w:t xml:space="preserve"> provide age specific estimates of killer whale consumption based on scales, </w:t>
            </w:r>
            <w:r w:rsidRPr="008739F6">
              <w:rPr>
                <w:rFonts w:eastAsia="Times New Roman" w:cs="Times New Roman"/>
                <w:b/>
                <w:bCs/>
                <w:color w:val="000000"/>
                <w:sz w:val="18"/>
                <w:szCs w:val="18"/>
              </w:rPr>
              <w:t>2% age one, 18% age two, 55% age three, and 25% age four</w:t>
            </w:r>
          </w:p>
        </w:tc>
        <w:tc>
          <w:tcPr>
            <w:tcW w:w="4590" w:type="dxa"/>
            <w:tcBorders>
              <w:top w:val="nil"/>
              <w:left w:val="nil"/>
              <w:bottom w:val="nil"/>
              <w:right w:val="nil"/>
            </w:tcBorders>
            <w:shd w:val="clear" w:color="000000" w:fill="F2F2F2"/>
            <w:hideMark/>
          </w:tcPr>
          <w:p w14:paraId="3F0BD4A9" w14:textId="37394D45" w:rsidR="00546F48" w:rsidRPr="008739F6" w:rsidRDefault="00546F48" w:rsidP="00EB2BD7">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3hbf10vqb","properties":{"formattedCitation":"(Thomas et al. 2016)","plainCitation":"(Thomas et al. 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Thomas et al. 2016)</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monthly differences in the </w:t>
            </w:r>
            <w:proofErr w:type="spellStart"/>
            <w:r w:rsidRPr="008739F6">
              <w:rPr>
                <w:rFonts w:eastAsia="Times New Roman" w:cs="Times New Roman"/>
                <w:b/>
                <w:bCs/>
                <w:color w:val="000000"/>
                <w:sz w:val="18"/>
                <w:szCs w:val="18"/>
              </w:rPr>
              <w:t>juvenile:adult</w:t>
            </w:r>
            <w:proofErr w:type="spellEnd"/>
            <w:r w:rsidRPr="008739F6">
              <w:rPr>
                <w:rFonts w:eastAsia="Times New Roman" w:cs="Times New Roman"/>
                <w:b/>
                <w:bCs/>
                <w:color w:val="000000"/>
                <w:sz w:val="18"/>
                <w:szCs w:val="18"/>
              </w:rPr>
              <w:t xml:space="preserve"> </w:t>
            </w:r>
            <w:r w:rsidRPr="008739F6">
              <w:rPr>
                <w:rFonts w:eastAsia="Times New Roman" w:cs="Times New Roman"/>
                <w:color w:val="000000"/>
                <w:sz w:val="18"/>
                <w:szCs w:val="18"/>
              </w:rPr>
              <w:t xml:space="preserve">composition:  </w:t>
            </w:r>
            <w:proofErr w:type="spellStart"/>
            <w:r w:rsidRPr="008739F6">
              <w:rPr>
                <w:rFonts w:eastAsia="Times New Roman" w:cs="Times New Roman"/>
                <w:color w:val="000000"/>
                <w:sz w:val="18"/>
                <w:szCs w:val="18"/>
              </w:rPr>
              <w:t>Apri</w:t>
            </w:r>
            <w:proofErr w:type="spellEnd"/>
            <w:r w:rsidRPr="008739F6">
              <w:rPr>
                <w:rFonts w:eastAsia="Times New Roman" w:cs="Times New Roman"/>
                <w:color w:val="000000"/>
                <w:sz w:val="18"/>
                <w:szCs w:val="18"/>
              </w:rPr>
              <w:t xml:space="preserve"> </w:t>
            </w:r>
            <w:r w:rsidRPr="008739F6">
              <w:rPr>
                <w:rFonts w:eastAsia="Times New Roman" w:cs="Times New Roman"/>
                <w:b/>
                <w:bCs/>
                <w:color w:val="000000"/>
                <w:sz w:val="18"/>
                <w:szCs w:val="18"/>
                <w:u w:val="single"/>
              </w:rPr>
              <w:t>1:2</w:t>
            </w:r>
            <w:r w:rsidRPr="008739F6">
              <w:rPr>
                <w:rFonts w:eastAsia="Times New Roman" w:cs="Times New Roman"/>
                <w:b/>
                <w:bCs/>
                <w:color w:val="000000"/>
                <w:sz w:val="18"/>
                <w:szCs w:val="18"/>
              </w:rPr>
              <w:t xml:space="preserve">, </w:t>
            </w:r>
            <w:r w:rsidRPr="008739F6">
              <w:rPr>
                <w:rFonts w:eastAsia="Times New Roman" w:cs="Times New Roman"/>
                <w:color w:val="000000"/>
                <w:sz w:val="18"/>
                <w:szCs w:val="18"/>
              </w:rPr>
              <w:t xml:space="preserve">May </w:t>
            </w:r>
            <w:r w:rsidRPr="008739F6">
              <w:rPr>
                <w:rFonts w:eastAsia="Times New Roman" w:cs="Times New Roman"/>
                <w:b/>
                <w:bCs/>
                <w:color w:val="000000"/>
                <w:sz w:val="18"/>
                <w:szCs w:val="18"/>
                <w:u w:val="single"/>
              </w:rPr>
              <w:t xml:space="preserve">1:1 </w:t>
            </w:r>
            <w:r w:rsidRPr="008739F6">
              <w:rPr>
                <w:rFonts w:eastAsia="Times New Roman" w:cs="Times New Roman"/>
                <w:b/>
                <w:bCs/>
                <w:color w:val="000000"/>
                <w:sz w:val="18"/>
                <w:szCs w:val="18"/>
              </w:rPr>
              <w:t xml:space="preserve">, </w:t>
            </w:r>
            <w:r w:rsidRPr="008739F6">
              <w:rPr>
                <w:rFonts w:eastAsia="Times New Roman" w:cs="Times New Roman"/>
                <w:color w:val="000000"/>
                <w:sz w:val="18"/>
                <w:szCs w:val="18"/>
              </w:rPr>
              <w:t>June</w:t>
            </w:r>
            <w:r w:rsidRPr="008739F6">
              <w:rPr>
                <w:rFonts w:eastAsia="Times New Roman" w:cs="Times New Roman"/>
                <w:b/>
                <w:bCs/>
                <w:color w:val="000000"/>
                <w:sz w:val="18"/>
                <w:szCs w:val="18"/>
              </w:rPr>
              <w:t xml:space="preserve"> </w:t>
            </w:r>
            <w:r w:rsidRPr="008739F6">
              <w:rPr>
                <w:rFonts w:eastAsia="Times New Roman" w:cs="Times New Roman"/>
                <w:b/>
                <w:bCs/>
                <w:color w:val="000000"/>
                <w:sz w:val="18"/>
                <w:szCs w:val="18"/>
                <w:u w:val="single"/>
              </w:rPr>
              <w:t xml:space="preserve">3:1, </w:t>
            </w:r>
            <w:r w:rsidRPr="008739F6">
              <w:rPr>
                <w:rFonts w:eastAsia="Times New Roman" w:cs="Times New Roman"/>
                <w:color w:val="000000"/>
                <w:sz w:val="18"/>
                <w:szCs w:val="18"/>
              </w:rPr>
              <w:t xml:space="preserve">July </w:t>
            </w:r>
            <w:r w:rsidRPr="008739F6">
              <w:rPr>
                <w:rFonts w:eastAsia="Times New Roman" w:cs="Times New Roman"/>
                <w:b/>
                <w:bCs/>
                <w:color w:val="000000"/>
                <w:sz w:val="18"/>
                <w:szCs w:val="18"/>
                <w:u w:val="single"/>
              </w:rPr>
              <w:t xml:space="preserve">1:1, </w:t>
            </w:r>
            <w:r w:rsidRPr="008739F6">
              <w:rPr>
                <w:rFonts w:eastAsia="Times New Roman" w:cs="Times New Roman"/>
                <w:color w:val="000000"/>
                <w:sz w:val="18"/>
                <w:szCs w:val="18"/>
              </w:rPr>
              <w:t>August</w:t>
            </w:r>
            <w:r w:rsidRPr="008739F6">
              <w:rPr>
                <w:rFonts w:eastAsia="Times New Roman" w:cs="Times New Roman"/>
                <w:b/>
                <w:bCs/>
                <w:color w:val="000000"/>
                <w:sz w:val="18"/>
                <w:szCs w:val="18"/>
                <w:u w:val="single"/>
              </w:rPr>
              <w:t xml:space="preserve"> 1:1,</w:t>
            </w:r>
            <w:r w:rsidRPr="008739F6">
              <w:rPr>
                <w:rFonts w:eastAsia="Times New Roman" w:cs="Times New Roman"/>
                <w:color w:val="000000"/>
                <w:sz w:val="18"/>
                <w:szCs w:val="18"/>
              </w:rPr>
              <w:t xml:space="preserve"> </w:t>
            </w:r>
            <w:proofErr w:type="spellStart"/>
            <w:r w:rsidRPr="008739F6">
              <w:rPr>
                <w:rFonts w:eastAsia="Times New Roman" w:cs="Times New Roman"/>
                <w:color w:val="000000"/>
                <w:sz w:val="18"/>
                <w:szCs w:val="18"/>
              </w:rPr>
              <w:t>Septemberl</w:t>
            </w:r>
            <w:proofErr w:type="spellEnd"/>
            <w:r w:rsidRPr="008739F6">
              <w:rPr>
                <w:rFonts w:eastAsia="Times New Roman" w:cs="Times New Roman"/>
                <w:color w:val="000000"/>
                <w:sz w:val="18"/>
                <w:szCs w:val="18"/>
              </w:rPr>
              <w:t xml:space="preserve"> </w:t>
            </w:r>
            <w:r w:rsidRPr="008739F6">
              <w:rPr>
                <w:rFonts w:eastAsia="Times New Roman" w:cs="Times New Roman"/>
                <w:b/>
                <w:bCs/>
                <w:color w:val="000000"/>
                <w:sz w:val="18"/>
                <w:szCs w:val="18"/>
                <w:u w:val="single"/>
              </w:rPr>
              <w:t>1:15.</w:t>
            </w:r>
            <w:r w:rsidRPr="008739F6">
              <w:rPr>
                <w:rFonts w:eastAsia="Times New Roman" w:cs="Times New Roman"/>
                <w:color w:val="000000"/>
                <w:sz w:val="18"/>
                <w:szCs w:val="18"/>
              </w:rPr>
              <w:t xml:space="preserve"> October </w:t>
            </w:r>
            <w:r w:rsidRPr="008739F6">
              <w:rPr>
                <w:rFonts w:eastAsia="Times New Roman" w:cs="Times New Roman"/>
                <w:b/>
                <w:bCs/>
                <w:color w:val="000000"/>
                <w:sz w:val="18"/>
                <w:szCs w:val="18"/>
                <w:u w:val="single"/>
              </w:rPr>
              <w:t>1:5</w:t>
            </w:r>
            <w:r w:rsidRPr="008739F6">
              <w:rPr>
                <w:rFonts w:eastAsia="Times New Roman" w:cs="Times New Roman"/>
                <w:color w:val="000000"/>
                <w:sz w:val="18"/>
                <w:szCs w:val="18"/>
              </w:rPr>
              <w:t xml:space="preserve">, November </w:t>
            </w:r>
            <w:r w:rsidRPr="008739F6">
              <w:rPr>
                <w:rFonts w:eastAsia="Times New Roman" w:cs="Times New Roman"/>
                <w:b/>
                <w:bCs/>
                <w:color w:val="000000"/>
                <w:sz w:val="18"/>
                <w:szCs w:val="18"/>
                <w:u w:val="single"/>
              </w:rPr>
              <w:t>0:1</w:t>
            </w:r>
            <w:proofErr w:type="gramStart"/>
            <w:r w:rsidRPr="008739F6">
              <w:rPr>
                <w:rFonts w:eastAsia="Times New Roman" w:cs="Times New Roman"/>
                <w:color w:val="000000"/>
                <w:sz w:val="18"/>
                <w:szCs w:val="18"/>
              </w:rPr>
              <w:t>,.</w:t>
            </w:r>
            <w:proofErr w:type="gramEnd"/>
            <w:r w:rsidRPr="008739F6">
              <w:rPr>
                <w:rFonts w:eastAsia="Times New Roman" w:cs="Times New Roman"/>
                <w:color w:val="000000"/>
                <w:sz w:val="18"/>
                <w:szCs w:val="18"/>
              </w:rPr>
              <w:t xml:space="preserve">  Since there is no information for </w:t>
            </w:r>
            <w:proofErr w:type="spellStart"/>
            <w:r w:rsidRPr="008739F6">
              <w:rPr>
                <w:rFonts w:eastAsia="Times New Roman" w:cs="Times New Roman"/>
                <w:color w:val="000000"/>
                <w:sz w:val="18"/>
                <w:szCs w:val="18"/>
              </w:rPr>
              <w:t>Dec,Jan,Feb,Mar</w:t>
            </w:r>
            <w:proofErr w:type="spellEnd"/>
            <w:r w:rsidRPr="008739F6">
              <w:rPr>
                <w:rFonts w:eastAsia="Times New Roman" w:cs="Times New Roman"/>
                <w:color w:val="000000"/>
                <w:sz w:val="18"/>
                <w:szCs w:val="18"/>
              </w:rPr>
              <w:t xml:space="preserve">, we used Nov ratios </w:t>
            </w:r>
            <w:r w:rsidR="00EB2BD7" w:rsidRPr="008739F6">
              <w:rPr>
                <w:rFonts w:eastAsia="Times New Roman" w:cs="Times New Roman"/>
                <w:color w:val="000000"/>
                <w:sz w:val="18"/>
                <w:szCs w:val="18"/>
              </w:rPr>
              <w:t>for</w:t>
            </w:r>
            <w:r w:rsidRPr="008739F6">
              <w:rPr>
                <w:rFonts w:eastAsia="Times New Roman" w:cs="Times New Roman"/>
                <w:color w:val="000000"/>
                <w:sz w:val="18"/>
                <w:szCs w:val="18"/>
              </w:rPr>
              <w:t xml:space="preserve"> Dec and Jan, and Feb, and Apr ratios for March</w:t>
            </w:r>
          </w:p>
        </w:tc>
      </w:tr>
      <w:tr w:rsidR="00546F48" w:rsidRPr="008739F6" w14:paraId="1670B068" w14:textId="77777777" w:rsidTr="00546F48">
        <w:trPr>
          <w:trHeight w:val="20"/>
        </w:trPr>
        <w:tc>
          <w:tcPr>
            <w:tcW w:w="1260" w:type="dxa"/>
            <w:tcBorders>
              <w:top w:val="nil"/>
              <w:left w:val="nil"/>
              <w:bottom w:val="nil"/>
              <w:right w:val="single" w:sz="4" w:space="0" w:color="auto"/>
            </w:tcBorders>
            <w:shd w:val="clear" w:color="000000" w:fill="FFFFFF"/>
            <w:hideMark/>
          </w:tcPr>
          <w:p w14:paraId="0916ABFE" w14:textId="22B96092"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Outer Vancouver </w:t>
            </w:r>
            <w:r w:rsidR="0072581D" w:rsidRPr="008739F6">
              <w:rPr>
                <w:rFonts w:eastAsia="Times New Roman" w:cs="Times New Roman"/>
                <w:color w:val="000000"/>
                <w:sz w:val="18"/>
                <w:szCs w:val="18"/>
              </w:rPr>
              <w:t xml:space="preserve"> </w:t>
            </w:r>
            <w:r w:rsidRPr="008739F6">
              <w:rPr>
                <w:rFonts w:eastAsia="Times New Roman" w:cs="Times New Roman"/>
                <w:color w:val="000000"/>
                <w:sz w:val="18"/>
                <w:szCs w:val="18"/>
              </w:rPr>
              <w:t>Island / British Columbia</w:t>
            </w:r>
          </w:p>
        </w:tc>
        <w:tc>
          <w:tcPr>
            <w:tcW w:w="3510" w:type="dxa"/>
            <w:tcBorders>
              <w:top w:val="nil"/>
              <w:left w:val="nil"/>
              <w:bottom w:val="nil"/>
              <w:right w:val="nil"/>
            </w:tcBorders>
            <w:shd w:val="clear" w:color="000000" w:fill="FFFFFF"/>
            <w:hideMark/>
          </w:tcPr>
          <w:p w14:paraId="45D0DE1B" w14:textId="15B62408" w:rsidR="00546F48" w:rsidRPr="008739F6" w:rsidRDefault="00546F48" w:rsidP="00546F48">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ZJ6D4n4l","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Ford and Ellis 2006)</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and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5ATlQJRo","properties":{"formattedCitation":"(Hanson et al. 2010)","plainCitation":"(Hanson et al. 2010)"},"citationItems":[{"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Hanson et al. 2010)</w:t>
            </w:r>
            <w:r w:rsidRPr="00E50D8A">
              <w:rPr>
                <w:rFonts w:eastAsia="Times New Roman" w:cs="Times New Roman"/>
                <w:color w:val="000000"/>
                <w:sz w:val="18"/>
                <w:szCs w:val="18"/>
              </w:rPr>
              <w:fldChar w:fldCharType="end"/>
            </w:r>
            <w:r w:rsidRPr="008739F6">
              <w:rPr>
                <w:rFonts w:eastAsia="Times New Roman" w:cs="Times New Roman"/>
                <w:color w:val="000000"/>
                <w:sz w:val="18"/>
                <w:szCs w:val="18"/>
              </w:rPr>
              <w:t xml:space="preserve">  provide age specific estimates of killer whale consumption based on scales, </w:t>
            </w:r>
            <w:r w:rsidRPr="008739F6">
              <w:rPr>
                <w:rFonts w:eastAsia="Times New Roman" w:cs="Times New Roman"/>
                <w:b/>
                <w:bCs/>
                <w:color w:val="000000"/>
                <w:sz w:val="18"/>
                <w:szCs w:val="18"/>
              </w:rPr>
              <w:t>2% age one, 18% age two, 55% age three, and 25% age four</w:t>
            </w:r>
          </w:p>
        </w:tc>
        <w:tc>
          <w:tcPr>
            <w:tcW w:w="4590" w:type="dxa"/>
            <w:tcBorders>
              <w:top w:val="nil"/>
              <w:left w:val="nil"/>
              <w:bottom w:val="nil"/>
              <w:right w:val="nil"/>
            </w:tcBorders>
            <w:shd w:val="clear" w:color="000000" w:fill="FFFFFF"/>
            <w:hideMark/>
          </w:tcPr>
          <w:p w14:paraId="78E57970" w14:textId="65D1822B"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Because there were no harbor seal size selectivity data for outer Vancouver Island or coastal BC, we chose to use the </w:t>
            </w:r>
            <w:proofErr w:type="spellStart"/>
            <w:r w:rsidRPr="008739F6">
              <w:rPr>
                <w:rFonts w:eastAsia="Times New Roman" w:cs="Times New Roman"/>
                <w:color w:val="000000"/>
                <w:sz w:val="18"/>
                <w:szCs w:val="18"/>
              </w:rPr>
              <w:t>juvenile:adult</w:t>
            </w:r>
            <w:proofErr w:type="spellEnd"/>
            <w:r w:rsidRPr="008739F6">
              <w:rPr>
                <w:rFonts w:eastAsia="Times New Roman" w:cs="Times New Roman"/>
                <w:color w:val="000000"/>
                <w:sz w:val="18"/>
                <w:szCs w:val="18"/>
              </w:rPr>
              <w:t xml:space="preserve"> ratios from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2foj9ugpgu","properties":{"formattedCitation":"(Herreman et al. 2009)","plainCitation":"(Herreman et al. 2009)"},"citationItems":[{"id":1201,"uris":["http://zotero.org/users/3830350/items/FGVUB68D"],"uri":["http://zotero.org/users/3830350/items/FGVUB68D"],"itemData":{"id":1201,"type":"article-journal","title":"Evidence of bottom-up control of diet driven by top-down processes in a declining harbor seal Phoca vitulina richardsi population","container-title":"Marine Ecology Progress Series","page":"287–300","volume":"374","source":"Google Scholar","author":[{"family":"Herreman","given":"Jason K."},{"family":"Blundell","given":"Gail M."},{"family":"Ben-David","given":"Merav"}],"issued":{"date-parts":[["2009"]]}}}],"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Herreman</w:t>
            </w:r>
            <w:proofErr w:type="spellEnd"/>
            <w:r w:rsidRPr="008739F6">
              <w:rPr>
                <w:rFonts w:cs="Times New Roman"/>
                <w:sz w:val="18"/>
              </w:rPr>
              <w:t xml:space="preserve"> et al. 2009)</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w:t>
            </w:r>
            <w:r w:rsidRPr="008739F6">
              <w:rPr>
                <w:rFonts w:eastAsia="Times New Roman" w:cs="Times New Roman"/>
                <w:b/>
                <w:bCs/>
                <w:color w:val="000000"/>
                <w:sz w:val="18"/>
                <w:szCs w:val="18"/>
                <w:u w:val="single"/>
              </w:rPr>
              <w:t>1:2</w:t>
            </w:r>
            <w:r w:rsidRPr="008739F6">
              <w:rPr>
                <w:rFonts w:eastAsia="Times New Roman" w:cs="Times New Roman"/>
                <w:color w:val="000000"/>
                <w:sz w:val="18"/>
                <w:szCs w:val="18"/>
              </w:rPr>
              <w:t xml:space="preserve"> or </w:t>
            </w:r>
            <w:r w:rsidRPr="008739F6">
              <w:rPr>
                <w:rFonts w:eastAsia="Times New Roman" w:cs="Times New Roman"/>
                <w:b/>
                <w:bCs/>
                <w:color w:val="000000"/>
                <w:sz w:val="18"/>
                <w:szCs w:val="18"/>
                <w:u w:val="single"/>
              </w:rPr>
              <w:t>1:3</w:t>
            </w:r>
            <w:r w:rsidRPr="008739F6">
              <w:rPr>
                <w:rFonts w:eastAsia="Times New Roman" w:cs="Times New Roman"/>
                <w:color w:val="000000"/>
                <w:sz w:val="18"/>
                <w:szCs w:val="18"/>
              </w:rPr>
              <w:t>.</w:t>
            </w:r>
          </w:p>
        </w:tc>
      </w:tr>
      <w:tr w:rsidR="00546F48" w:rsidRPr="008739F6" w14:paraId="3780B35D" w14:textId="77777777" w:rsidTr="00546F48">
        <w:trPr>
          <w:trHeight w:val="20"/>
        </w:trPr>
        <w:tc>
          <w:tcPr>
            <w:tcW w:w="1260" w:type="dxa"/>
            <w:tcBorders>
              <w:top w:val="nil"/>
              <w:left w:val="nil"/>
              <w:right w:val="single" w:sz="4" w:space="0" w:color="auto"/>
            </w:tcBorders>
            <w:shd w:val="clear" w:color="000000" w:fill="F2F2F2"/>
            <w:hideMark/>
          </w:tcPr>
          <w:p w14:paraId="7C2C3CDA"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outheast Alaska</w:t>
            </w:r>
          </w:p>
        </w:tc>
        <w:tc>
          <w:tcPr>
            <w:tcW w:w="3510" w:type="dxa"/>
            <w:tcBorders>
              <w:top w:val="nil"/>
              <w:left w:val="nil"/>
              <w:right w:val="nil"/>
            </w:tcBorders>
            <w:shd w:val="clear" w:color="000000" w:fill="F2F2F2"/>
            <w:hideMark/>
          </w:tcPr>
          <w:p w14:paraId="48276471" w14:textId="36BFFD16" w:rsidR="00546F48" w:rsidRPr="008739F6" w:rsidRDefault="00546F48" w:rsidP="00546F48">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dCs2m1UX","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Ford and Ellis 2006)</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and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A3MiIKpK","properties":{"formattedCitation":"(Hanson et al. 2010)","plainCitation":"(Hanson et al. 2010)"},"citationItems":[{"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Hanson et al. 2010)</w:t>
            </w:r>
            <w:r w:rsidRPr="00E50D8A">
              <w:rPr>
                <w:rFonts w:eastAsia="Times New Roman" w:cs="Times New Roman"/>
                <w:color w:val="000000"/>
                <w:sz w:val="18"/>
                <w:szCs w:val="18"/>
              </w:rPr>
              <w:fldChar w:fldCharType="end"/>
            </w:r>
            <w:r w:rsidRPr="008739F6">
              <w:rPr>
                <w:rFonts w:eastAsia="Times New Roman" w:cs="Times New Roman"/>
                <w:color w:val="000000"/>
                <w:sz w:val="18"/>
                <w:szCs w:val="18"/>
              </w:rPr>
              <w:t xml:space="preserve">  provide age specific estimates of killer whale consumption based on scales, </w:t>
            </w:r>
            <w:r w:rsidRPr="008739F6">
              <w:rPr>
                <w:rFonts w:eastAsia="Times New Roman" w:cs="Times New Roman"/>
                <w:b/>
                <w:bCs/>
                <w:color w:val="000000"/>
                <w:sz w:val="18"/>
                <w:szCs w:val="18"/>
              </w:rPr>
              <w:t>2% age one, 18% age two, 55% age three, and 25% age four</w:t>
            </w:r>
          </w:p>
        </w:tc>
        <w:tc>
          <w:tcPr>
            <w:tcW w:w="4590" w:type="dxa"/>
            <w:tcBorders>
              <w:top w:val="nil"/>
              <w:left w:val="nil"/>
              <w:right w:val="nil"/>
            </w:tcBorders>
            <w:shd w:val="clear" w:color="000000" w:fill="F2F2F2"/>
            <w:hideMark/>
          </w:tcPr>
          <w:p w14:paraId="2A451699" w14:textId="3FA015C3" w:rsidR="00546F48" w:rsidRPr="008739F6" w:rsidRDefault="00546F48" w:rsidP="00546F48">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7kp8414ls","properties":{"formattedCitation":"(Herreman et al. 2009)","plainCitation":"(Herreman et al. 2009)"},"citationItems":[{"id":1201,"uris":["http://zotero.org/users/3830350/items/FGVUB68D"],"uri":["http://zotero.org/users/3830350/items/FGVUB68D"],"itemData":{"id":1201,"type":"article-journal","title":"Evidence of bottom-up control of diet driven by top-down processes in a declining harbor seal Phoca vitulina richardsi population","container-title":"Marine Ecology Progress Series","page":"287–300","volume":"374","source":"Google Scholar","author":[{"family":"Herreman","given":"Jason K."},{"family":"Blundell","given":"Gail M."},{"family":"Ben-David","given":"Merav"}],"issued":{"date-parts":[["2009"]]}}}],"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Herreman</w:t>
            </w:r>
            <w:proofErr w:type="spellEnd"/>
            <w:r w:rsidRPr="008739F6">
              <w:rPr>
                <w:rFonts w:cs="Times New Roman"/>
                <w:sz w:val="18"/>
              </w:rPr>
              <w:t xml:space="preserve"> et al. 2009)</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that the ratio of </w:t>
            </w:r>
            <w:proofErr w:type="spellStart"/>
            <w:r w:rsidRPr="008739F6">
              <w:rPr>
                <w:rFonts w:eastAsia="Times New Roman" w:cs="Times New Roman"/>
                <w:color w:val="000000"/>
                <w:sz w:val="18"/>
                <w:szCs w:val="18"/>
              </w:rPr>
              <w:t>juvenile</w:t>
            </w:r>
            <w:proofErr w:type="gramStart"/>
            <w:r w:rsidRPr="008739F6">
              <w:rPr>
                <w:rFonts w:eastAsia="Times New Roman" w:cs="Times New Roman"/>
                <w:color w:val="000000"/>
                <w:sz w:val="18"/>
                <w:szCs w:val="18"/>
              </w:rPr>
              <w:t>:adult</w:t>
            </w:r>
            <w:proofErr w:type="spellEnd"/>
            <w:proofErr w:type="gramEnd"/>
            <w:r w:rsidRPr="008739F6">
              <w:rPr>
                <w:rFonts w:eastAsia="Times New Roman" w:cs="Times New Roman"/>
                <w:color w:val="000000"/>
                <w:sz w:val="18"/>
                <w:szCs w:val="18"/>
              </w:rPr>
              <w:t xml:space="preserve"> salmon (not Chinook) was </w:t>
            </w:r>
            <w:r w:rsidRPr="008739F6">
              <w:rPr>
                <w:rFonts w:eastAsia="Times New Roman" w:cs="Times New Roman"/>
                <w:b/>
                <w:bCs/>
                <w:color w:val="000000"/>
                <w:sz w:val="18"/>
                <w:szCs w:val="18"/>
                <w:u w:val="single"/>
              </w:rPr>
              <w:t>1:2</w:t>
            </w:r>
            <w:r w:rsidRPr="008739F6">
              <w:rPr>
                <w:rFonts w:eastAsia="Times New Roman" w:cs="Times New Roman"/>
                <w:color w:val="000000"/>
                <w:sz w:val="18"/>
                <w:szCs w:val="18"/>
              </w:rPr>
              <w:t xml:space="preserve"> or </w:t>
            </w:r>
            <w:r w:rsidRPr="008739F6">
              <w:rPr>
                <w:rFonts w:eastAsia="Times New Roman" w:cs="Times New Roman"/>
                <w:b/>
                <w:bCs/>
                <w:color w:val="000000"/>
                <w:sz w:val="18"/>
                <w:szCs w:val="18"/>
                <w:u w:val="single"/>
              </w:rPr>
              <w:t>1:3</w:t>
            </w:r>
            <w:r w:rsidRPr="008739F6">
              <w:rPr>
                <w:rFonts w:eastAsia="Times New Roman" w:cs="Times New Roman"/>
                <w:color w:val="000000"/>
                <w:sz w:val="18"/>
                <w:szCs w:val="18"/>
              </w:rPr>
              <w:t>.</w:t>
            </w:r>
          </w:p>
        </w:tc>
      </w:tr>
      <w:tr w:rsidR="00546F48" w:rsidRPr="008739F6" w14:paraId="05F92FF2" w14:textId="77777777" w:rsidTr="00546F48">
        <w:trPr>
          <w:trHeight w:val="20"/>
        </w:trPr>
        <w:tc>
          <w:tcPr>
            <w:tcW w:w="1260" w:type="dxa"/>
            <w:tcBorders>
              <w:top w:val="nil"/>
              <w:left w:val="nil"/>
              <w:bottom w:val="single" w:sz="4" w:space="0" w:color="auto"/>
              <w:right w:val="single" w:sz="4" w:space="0" w:color="auto"/>
            </w:tcBorders>
            <w:shd w:val="clear" w:color="000000" w:fill="FFFFFF"/>
            <w:hideMark/>
          </w:tcPr>
          <w:p w14:paraId="5F6DD112" w14:textId="77777777"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estern Alaska</w:t>
            </w:r>
          </w:p>
        </w:tc>
        <w:tc>
          <w:tcPr>
            <w:tcW w:w="3510" w:type="dxa"/>
            <w:tcBorders>
              <w:top w:val="nil"/>
              <w:left w:val="nil"/>
              <w:bottom w:val="single" w:sz="4" w:space="0" w:color="auto"/>
              <w:right w:val="nil"/>
            </w:tcBorders>
            <w:shd w:val="clear" w:color="000000" w:fill="FFFFFF"/>
            <w:hideMark/>
          </w:tcPr>
          <w:p w14:paraId="12FA9B06" w14:textId="6485F68E" w:rsidR="00546F48" w:rsidRPr="008739F6" w:rsidRDefault="00546F48" w:rsidP="00546F48">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l2Xtg8KU","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Ford and Ellis 2006)</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and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7He0Gvpn","properties":{"formattedCitation":"(Hanson et al. 2010)","plainCitation":"(Hanson et al. 2010)"},"citationItems":[{"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Hanson et al. 2010)</w:t>
            </w:r>
            <w:r w:rsidRPr="00E50D8A">
              <w:rPr>
                <w:rFonts w:eastAsia="Times New Roman" w:cs="Times New Roman"/>
                <w:color w:val="000000"/>
                <w:sz w:val="18"/>
                <w:szCs w:val="18"/>
              </w:rPr>
              <w:fldChar w:fldCharType="end"/>
            </w:r>
            <w:r w:rsidRPr="008739F6">
              <w:rPr>
                <w:rFonts w:eastAsia="Times New Roman" w:cs="Times New Roman"/>
                <w:color w:val="000000"/>
                <w:sz w:val="18"/>
                <w:szCs w:val="18"/>
              </w:rPr>
              <w:t xml:space="preserve">  provide age specific estimates of killer whale consumption based on scales, </w:t>
            </w:r>
            <w:r w:rsidRPr="008739F6">
              <w:rPr>
                <w:rFonts w:eastAsia="Times New Roman" w:cs="Times New Roman"/>
                <w:b/>
                <w:bCs/>
                <w:color w:val="000000"/>
                <w:sz w:val="18"/>
                <w:szCs w:val="18"/>
              </w:rPr>
              <w:t>2% age one, 18% age two, 55% age three, and 25% age four</w:t>
            </w:r>
          </w:p>
        </w:tc>
        <w:tc>
          <w:tcPr>
            <w:tcW w:w="4590" w:type="dxa"/>
            <w:tcBorders>
              <w:top w:val="nil"/>
              <w:left w:val="nil"/>
              <w:bottom w:val="single" w:sz="4" w:space="0" w:color="auto"/>
              <w:right w:val="nil"/>
            </w:tcBorders>
            <w:shd w:val="clear" w:color="000000" w:fill="FFFFFF"/>
            <w:hideMark/>
          </w:tcPr>
          <w:p w14:paraId="3319F5D8" w14:textId="1831024C" w:rsidR="00546F48" w:rsidRPr="008739F6" w:rsidRDefault="00546F48" w:rsidP="00546F4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Because there were no harbor seal size selectivity data for western Alaska, we chose to use the </w:t>
            </w:r>
            <w:proofErr w:type="spellStart"/>
            <w:r w:rsidRPr="008739F6">
              <w:rPr>
                <w:rFonts w:eastAsia="Times New Roman" w:cs="Times New Roman"/>
                <w:color w:val="000000"/>
                <w:sz w:val="18"/>
                <w:szCs w:val="18"/>
              </w:rPr>
              <w:t>juvenile:adult</w:t>
            </w:r>
            <w:proofErr w:type="spellEnd"/>
            <w:r w:rsidRPr="008739F6">
              <w:rPr>
                <w:rFonts w:eastAsia="Times New Roman" w:cs="Times New Roman"/>
                <w:color w:val="000000"/>
                <w:sz w:val="18"/>
                <w:szCs w:val="18"/>
              </w:rPr>
              <w:t xml:space="preserve"> ratios from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vpv0d8c5v","properties":{"formattedCitation":"(Herreman et al. 2009)","plainCitation":"(Herreman et al. 2009)"},"citationItems":[{"id":1201,"uris":["http://zotero.org/users/3830350/items/FGVUB68D"],"uri":["http://zotero.org/users/3830350/items/FGVUB68D"],"itemData":{"id":1201,"type":"article-journal","title":"Evidence of bottom-up control of diet driven by top-down processes in a declining harbor seal Phoca vitulina richardsi population","container-title":"Marine Ecology Progress Series","page":"287–300","volume":"374","source":"Google Scholar","author":[{"family":"Herreman","given":"Jason K."},{"family":"Blundell","given":"Gail M."},{"family":"Ben-David","given":"Merav"}],"issued":{"date-parts":[["2009"]]}}}],"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Herreman</w:t>
            </w:r>
            <w:proofErr w:type="spellEnd"/>
            <w:r w:rsidRPr="008739F6">
              <w:rPr>
                <w:rFonts w:cs="Times New Roman"/>
                <w:sz w:val="18"/>
              </w:rPr>
              <w:t xml:space="preserve"> et al. 2009)</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w:t>
            </w:r>
            <w:r w:rsidRPr="008739F6">
              <w:rPr>
                <w:rFonts w:eastAsia="Times New Roman" w:cs="Times New Roman"/>
                <w:b/>
                <w:bCs/>
                <w:color w:val="000000"/>
                <w:sz w:val="18"/>
                <w:szCs w:val="18"/>
                <w:u w:val="single"/>
              </w:rPr>
              <w:t>1:2</w:t>
            </w:r>
            <w:r w:rsidRPr="008739F6">
              <w:rPr>
                <w:rFonts w:eastAsia="Times New Roman" w:cs="Times New Roman"/>
                <w:color w:val="000000"/>
                <w:sz w:val="18"/>
                <w:szCs w:val="18"/>
              </w:rPr>
              <w:t xml:space="preserve"> or </w:t>
            </w:r>
            <w:r w:rsidRPr="008739F6">
              <w:rPr>
                <w:rFonts w:eastAsia="Times New Roman" w:cs="Times New Roman"/>
                <w:b/>
                <w:bCs/>
                <w:color w:val="000000"/>
                <w:sz w:val="18"/>
                <w:szCs w:val="18"/>
                <w:u w:val="single"/>
              </w:rPr>
              <w:t>1:3</w:t>
            </w:r>
            <w:r w:rsidRPr="008739F6">
              <w:rPr>
                <w:rFonts w:eastAsia="Times New Roman" w:cs="Times New Roman"/>
                <w:color w:val="000000"/>
                <w:sz w:val="18"/>
                <w:szCs w:val="18"/>
              </w:rPr>
              <w:t>.</w:t>
            </w:r>
          </w:p>
        </w:tc>
      </w:tr>
    </w:tbl>
    <w:p w14:paraId="0D97B63E" w14:textId="77777777" w:rsidR="00546F48" w:rsidRPr="008739F6" w:rsidRDefault="00546F48" w:rsidP="00546F48"/>
    <w:p w14:paraId="123D5BEC" w14:textId="77777777" w:rsidR="00FA0B05" w:rsidRPr="008739F6" w:rsidRDefault="00FA0B05">
      <w:r w:rsidRPr="008739F6">
        <w:br w:type="page"/>
      </w:r>
    </w:p>
    <w:p w14:paraId="7B8D9004" w14:textId="4E52EAB5" w:rsidR="009A3369" w:rsidRPr="008739F6" w:rsidRDefault="00FA0B05" w:rsidP="00FA0B05">
      <w:pPr>
        <w:pStyle w:val="Caption"/>
      </w:pPr>
      <w:bookmarkStart w:id="2" w:name="_Ref470098599"/>
      <w:r w:rsidRPr="008739F6">
        <w:lastRenderedPageBreak/>
        <w:t xml:space="preserve">Table </w:t>
      </w:r>
      <w:r w:rsidR="005D136B" w:rsidRPr="001F3B16">
        <w:fldChar w:fldCharType="begin"/>
      </w:r>
      <w:r w:rsidR="005D136B" w:rsidRPr="008739F6">
        <w:instrText xml:space="preserve"> SEQ Table \* ARABIC </w:instrText>
      </w:r>
      <w:r w:rsidR="005D136B" w:rsidRPr="00956D71">
        <w:fldChar w:fldCharType="separate"/>
      </w:r>
      <w:r w:rsidR="009C492F" w:rsidRPr="008739F6">
        <w:rPr>
          <w:noProof/>
        </w:rPr>
        <w:t>2</w:t>
      </w:r>
      <w:r w:rsidR="005D136B" w:rsidRPr="001F3B16">
        <w:rPr>
          <w:noProof/>
        </w:rPr>
        <w:fldChar w:fldCharType="end"/>
      </w:r>
      <w:bookmarkEnd w:id="2"/>
      <w:r w:rsidRPr="008739F6">
        <w:t>.  Source</w:t>
      </w:r>
      <w:r w:rsidR="0066104E" w:rsidRPr="008739F6">
        <w:t>s</w:t>
      </w:r>
      <w:r w:rsidRPr="008739F6">
        <w:t xml:space="preserve"> used to estimate the age selectivity for California and Steller sea lions.</w:t>
      </w:r>
    </w:p>
    <w:tbl>
      <w:tblPr>
        <w:tblW w:w="9360" w:type="dxa"/>
        <w:tblLayout w:type="fixed"/>
        <w:tblLook w:val="04A0" w:firstRow="1" w:lastRow="0" w:firstColumn="1" w:lastColumn="0" w:noHBand="0" w:noVBand="1"/>
      </w:tblPr>
      <w:tblGrid>
        <w:gridCol w:w="2070"/>
        <w:gridCol w:w="3960"/>
        <w:gridCol w:w="1710"/>
        <w:gridCol w:w="1620"/>
      </w:tblGrid>
      <w:tr w:rsidR="000207CA" w:rsidRPr="008739F6" w14:paraId="624E3DA5" w14:textId="77777777" w:rsidTr="000207CA">
        <w:trPr>
          <w:trHeight w:val="300"/>
        </w:trPr>
        <w:tc>
          <w:tcPr>
            <w:tcW w:w="2070" w:type="dxa"/>
            <w:tcBorders>
              <w:top w:val="nil"/>
              <w:left w:val="nil"/>
              <w:bottom w:val="single" w:sz="4" w:space="0" w:color="auto"/>
              <w:right w:val="single" w:sz="4" w:space="0" w:color="auto"/>
            </w:tcBorders>
            <w:shd w:val="clear" w:color="auto" w:fill="auto"/>
            <w:noWrap/>
            <w:vAlign w:val="bottom"/>
            <w:hideMark/>
          </w:tcPr>
          <w:p w14:paraId="7C156FC3"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rea</w:t>
            </w:r>
          </w:p>
        </w:tc>
        <w:tc>
          <w:tcPr>
            <w:tcW w:w="5670" w:type="dxa"/>
            <w:gridSpan w:val="2"/>
            <w:tcBorders>
              <w:top w:val="nil"/>
              <w:left w:val="nil"/>
              <w:bottom w:val="single" w:sz="4" w:space="0" w:color="auto"/>
              <w:right w:val="nil"/>
            </w:tcBorders>
            <w:shd w:val="clear" w:color="auto" w:fill="auto"/>
            <w:noWrap/>
            <w:vAlign w:val="bottom"/>
            <w:hideMark/>
          </w:tcPr>
          <w:p w14:paraId="5D6D7EEE"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alifornia sea lion</w:t>
            </w:r>
          </w:p>
        </w:tc>
        <w:tc>
          <w:tcPr>
            <w:tcW w:w="1620" w:type="dxa"/>
            <w:tcBorders>
              <w:top w:val="nil"/>
              <w:left w:val="nil"/>
              <w:bottom w:val="single" w:sz="4" w:space="0" w:color="auto"/>
              <w:right w:val="nil"/>
            </w:tcBorders>
            <w:shd w:val="clear" w:color="auto" w:fill="auto"/>
            <w:noWrap/>
            <w:vAlign w:val="bottom"/>
            <w:hideMark/>
          </w:tcPr>
          <w:p w14:paraId="4CAB4A4D"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teller sea lion</w:t>
            </w:r>
          </w:p>
        </w:tc>
      </w:tr>
      <w:tr w:rsidR="000207CA" w:rsidRPr="008739F6" w14:paraId="2FD64A4B" w14:textId="77777777" w:rsidTr="009B5446">
        <w:trPr>
          <w:trHeight w:val="720"/>
        </w:trPr>
        <w:tc>
          <w:tcPr>
            <w:tcW w:w="2070" w:type="dxa"/>
            <w:tcBorders>
              <w:top w:val="nil"/>
              <w:left w:val="nil"/>
              <w:bottom w:val="nil"/>
              <w:right w:val="single" w:sz="4" w:space="0" w:color="auto"/>
            </w:tcBorders>
            <w:shd w:val="clear" w:color="auto" w:fill="E7E6E6" w:themeFill="background2"/>
            <w:hideMark/>
          </w:tcPr>
          <w:p w14:paraId="6E9FBC54"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entral California</w:t>
            </w:r>
          </w:p>
        </w:tc>
        <w:tc>
          <w:tcPr>
            <w:tcW w:w="3960" w:type="dxa"/>
            <w:tcBorders>
              <w:top w:val="nil"/>
              <w:left w:val="nil"/>
              <w:bottom w:val="nil"/>
              <w:right w:val="nil"/>
            </w:tcBorders>
            <w:shd w:val="clear" w:color="auto" w:fill="E7E6E6" w:themeFill="background2"/>
            <w:hideMark/>
          </w:tcPr>
          <w:p w14:paraId="0108D71C" w14:textId="6945078E" w:rsidR="000207CA" w:rsidRPr="008739F6" w:rsidRDefault="000207CA" w:rsidP="000207CA">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qb2qtebau","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very little information on the size of the salmon in the CSL diets, but suggests that most of the salmon are adults stolen from nets, </w:t>
            </w:r>
            <w:r w:rsidRPr="008739F6">
              <w:rPr>
                <w:rFonts w:eastAsia="Times New Roman" w:cs="Times New Roman"/>
                <w:b/>
                <w:bCs/>
                <w:color w:val="000000"/>
                <w:sz w:val="18"/>
                <w:szCs w:val="18"/>
                <w:u w:val="single"/>
              </w:rPr>
              <w:t>100% adult.</w:t>
            </w:r>
          </w:p>
        </w:tc>
        <w:tc>
          <w:tcPr>
            <w:tcW w:w="3330" w:type="dxa"/>
            <w:gridSpan w:val="2"/>
            <w:tcBorders>
              <w:top w:val="nil"/>
              <w:left w:val="nil"/>
              <w:bottom w:val="nil"/>
              <w:right w:val="nil"/>
            </w:tcBorders>
            <w:shd w:val="clear" w:color="auto" w:fill="E7E6E6" w:themeFill="background2"/>
            <w:hideMark/>
          </w:tcPr>
          <w:p w14:paraId="4B30F290" w14:textId="106260DA"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In the absence of size selectivity for Central California, we chose to use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vPh6D4KJ","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which indicates that </w:t>
            </w:r>
            <w:proofErr w:type="spellStart"/>
            <w:r w:rsidRPr="008739F6">
              <w:rPr>
                <w:rFonts w:eastAsia="Times New Roman" w:cs="Times New Roman"/>
                <w:color w:val="000000"/>
                <w:sz w:val="18"/>
                <w:szCs w:val="18"/>
              </w:rPr>
              <w:t>Stellers</w:t>
            </w:r>
            <w:proofErr w:type="spellEnd"/>
            <w:r w:rsidRPr="008739F6">
              <w:rPr>
                <w:rFonts w:eastAsia="Times New Roman" w:cs="Times New Roman"/>
                <w:color w:val="000000"/>
                <w:sz w:val="18"/>
                <w:szCs w:val="18"/>
              </w:rPr>
              <w:t xml:space="preserve"> are only eating </w:t>
            </w:r>
            <w:r w:rsidRPr="008739F6">
              <w:rPr>
                <w:rFonts w:eastAsia="Times New Roman" w:cs="Times New Roman"/>
                <w:b/>
                <w:bCs/>
                <w:color w:val="000000"/>
                <w:sz w:val="18"/>
                <w:szCs w:val="18"/>
                <w:u w:val="single"/>
              </w:rPr>
              <w:t>100% adults.</w:t>
            </w:r>
          </w:p>
        </w:tc>
      </w:tr>
      <w:tr w:rsidR="000207CA" w:rsidRPr="008739F6" w14:paraId="5A8A434C" w14:textId="77777777" w:rsidTr="000207CA">
        <w:trPr>
          <w:trHeight w:val="900"/>
        </w:trPr>
        <w:tc>
          <w:tcPr>
            <w:tcW w:w="2070" w:type="dxa"/>
            <w:tcBorders>
              <w:top w:val="nil"/>
              <w:left w:val="nil"/>
              <w:bottom w:val="nil"/>
              <w:right w:val="single" w:sz="4" w:space="0" w:color="auto"/>
            </w:tcBorders>
            <w:shd w:val="clear" w:color="000000" w:fill="FFFFFF"/>
            <w:hideMark/>
          </w:tcPr>
          <w:p w14:paraId="4AECE53B"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Northern California/ Oregon</w:t>
            </w:r>
          </w:p>
        </w:tc>
        <w:tc>
          <w:tcPr>
            <w:tcW w:w="3960" w:type="dxa"/>
            <w:tcBorders>
              <w:top w:val="nil"/>
              <w:left w:val="nil"/>
              <w:bottom w:val="nil"/>
              <w:right w:val="nil"/>
            </w:tcBorders>
            <w:shd w:val="clear" w:color="000000" w:fill="FFFFFF"/>
            <w:hideMark/>
          </w:tcPr>
          <w:p w14:paraId="7D22D4EF" w14:textId="0D29847E" w:rsidR="000207CA" w:rsidRPr="008739F6" w:rsidRDefault="000207CA" w:rsidP="000207CA">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kRddnKhk","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very little information on the size of the salmon in the CSL diets, but suggests that most of the salmon are adults stolen from nets, </w:t>
            </w:r>
            <w:r w:rsidRPr="008739F6">
              <w:rPr>
                <w:rFonts w:eastAsia="Times New Roman" w:cs="Times New Roman"/>
                <w:b/>
                <w:bCs/>
                <w:color w:val="000000"/>
                <w:sz w:val="18"/>
                <w:szCs w:val="18"/>
                <w:u w:val="single"/>
              </w:rPr>
              <w:t>100% adult.</w:t>
            </w:r>
          </w:p>
        </w:tc>
        <w:tc>
          <w:tcPr>
            <w:tcW w:w="3330" w:type="dxa"/>
            <w:gridSpan w:val="2"/>
            <w:tcBorders>
              <w:top w:val="nil"/>
              <w:left w:val="nil"/>
              <w:bottom w:val="nil"/>
              <w:right w:val="nil"/>
            </w:tcBorders>
            <w:shd w:val="clear" w:color="000000" w:fill="FFFFFF"/>
            <w:hideMark/>
          </w:tcPr>
          <w:p w14:paraId="3C4FC01F" w14:textId="7F34DB22" w:rsidR="000207CA" w:rsidRPr="008739F6" w:rsidRDefault="000207CA" w:rsidP="000207CA">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95z3YmJB","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indicate that </w:t>
            </w:r>
            <w:proofErr w:type="spellStart"/>
            <w:r w:rsidRPr="008739F6">
              <w:rPr>
                <w:rFonts w:eastAsia="Times New Roman" w:cs="Times New Roman"/>
                <w:color w:val="000000"/>
                <w:sz w:val="18"/>
                <w:szCs w:val="18"/>
              </w:rPr>
              <w:t>Stellers</w:t>
            </w:r>
            <w:proofErr w:type="spellEnd"/>
            <w:r w:rsidRPr="008739F6">
              <w:rPr>
                <w:rFonts w:eastAsia="Times New Roman" w:cs="Times New Roman"/>
                <w:color w:val="000000"/>
                <w:sz w:val="18"/>
                <w:szCs w:val="18"/>
              </w:rPr>
              <w:t xml:space="preserve"> are only eating </w:t>
            </w:r>
            <w:r w:rsidRPr="008739F6">
              <w:rPr>
                <w:rFonts w:eastAsia="Times New Roman" w:cs="Times New Roman"/>
                <w:b/>
                <w:bCs/>
                <w:color w:val="000000"/>
                <w:sz w:val="18"/>
                <w:szCs w:val="18"/>
                <w:u w:val="single"/>
              </w:rPr>
              <w:t>100% adults.</w:t>
            </w:r>
          </w:p>
        </w:tc>
      </w:tr>
      <w:tr w:rsidR="000207CA" w:rsidRPr="008739F6" w14:paraId="7E046596" w14:textId="77777777" w:rsidTr="009B5446">
        <w:trPr>
          <w:trHeight w:val="540"/>
        </w:trPr>
        <w:tc>
          <w:tcPr>
            <w:tcW w:w="2070" w:type="dxa"/>
            <w:tcBorders>
              <w:top w:val="nil"/>
              <w:left w:val="nil"/>
              <w:bottom w:val="nil"/>
              <w:right w:val="single" w:sz="4" w:space="0" w:color="auto"/>
            </w:tcBorders>
            <w:shd w:val="clear" w:color="auto" w:fill="E7E6E6" w:themeFill="background2"/>
            <w:hideMark/>
          </w:tcPr>
          <w:p w14:paraId="054492E1"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lumbia River</w:t>
            </w:r>
          </w:p>
        </w:tc>
        <w:tc>
          <w:tcPr>
            <w:tcW w:w="3960" w:type="dxa"/>
            <w:tcBorders>
              <w:top w:val="nil"/>
              <w:left w:val="nil"/>
              <w:bottom w:val="nil"/>
              <w:right w:val="nil"/>
            </w:tcBorders>
            <w:shd w:val="clear" w:color="auto" w:fill="E7E6E6" w:themeFill="background2"/>
            <w:hideMark/>
          </w:tcPr>
          <w:p w14:paraId="32C3742B" w14:textId="6D7D3DC5" w:rsidR="000207CA" w:rsidRPr="008739F6" w:rsidRDefault="000207CA" w:rsidP="000207CA">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mzzfQb5S","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and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8jlb15g3o","properties":{"formattedCitation":"(Stansell et al. 2010)","plainCitation":"(Stansell et al. 2010)"},"citationItems":[{"id":1015,"uris":["http://zotero.org/users/3830350/items/PAE8XXRQ"],"uri":["http://zotero.org/users/3830350/items/PAE8XXRQ"],"itemData":{"id":1015,"type":"book","title":"Evaluation of pinniped predation on adult salmonids and other fish in the Bonneville Dam tailrace, 2008-2010","publisher":"US Army Corps of Engineers, Bonneville Lock and Dam","source":"Google Scholar","URL":"http://www.salmonrecovery.gov/Files/2011%20APR%20files/New%20folder%20(2)/Stansell_et_al._2011_S1-2008-2010_Pinniped_Report.pdf","author":[{"family":"Stansell","given":"Robert J."},{"family":"Gibbons","given":"Karrie M."},{"family":"Nagy","given":"William T."}],"issued":{"date-parts":[["2010"]]},"accessed":{"date-parts":[["2016",7,5]]}}}],"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tansell</w:t>
            </w:r>
            <w:proofErr w:type="spellEnd"/>
            <w:r w:rsidRPr="008739F6">
              <w:rPr>
                <w:rFonts w:cs="Times New Roman"/>
                <w:sz w:val="18"/>
              </w:rPr>
              <w:t xml:space="preserve"> et al.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suggest that the majority of the Chinook consumption is from adults, </w:t>
            </w:r>
            <w:r w:rsidRPr="008739F6">
              <w:rPr>
                <w:rFonts w:eastAsia="Times New Roman" w:cs="Times New Roman"/>
                <w:b/>
                <w:bCs/>
                <w:color w:val="000000"/>
                <w:sz w:val="18"/>
                <w:szCs w:val="18"/>
                <w:u w:val="single"/>
              </w:rPr>
              <w:t>100% adult.</w:t>
            </w:r>
          </w:p>
        </w:tc>
        <w:tc>
          <w:tcPr>
            <w:tcW w:w="3330" w:type="dxa"/>
            <w:gridSpan w:val="2"/>
            <w:tcBorders>
              <w:top w:val="nil"/>
              <w:left w:val="nil"/>
              <w:bottom w:val="nil"/>
              <w:right w:val="nil"/>
            </w:tcBorders>
            <w:shd w:val="clear" w:color="auto" w:fill="E7E6E6" w:themeFill="background2"/>
            <w:hideMark/>
          </w:tcPr>
          <w:p w14:paraId="0F4C5277" w14:textId="42072956"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Based on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2iq6gvgrl4","properties":{"formattedCitation":"(Stansell et al. 2010)","plainCitation":"(Stansell et al. 2010)"},"citationItems":[{"id":1015,"uris":["http://zotero.org/users/3830350/items/PAE8XXRQ"],"uri":["http://zotero.org/users/3830350/items/PAE8XXRQ"],"itemData":{"id":1015,"type":"book","title":"Evaluation of pinniped predation on adult salmonids and other fish in the Bonneville Dam tailrace, 2008-2010","publisher":"US Army Corps of Engineers, Bonneville Lock and Dam","source":"Google Scholar","URL":"http://www.salmonrecovery.gov/Files/2011%20APR%20files/New%20folder%20(2)/Stansell_et_al._2011_S1-2008-2010_Pinniped_Report.pdf","author":[{"family":"Stansell","given":"Robert J."},{"family":"Gibbons","given":"Karrie M."},{"family":"Nagy","given":"William T."}],"issued":{"date-parts":[["2010"]]},"accessed":{"date-parts":[["2016",7,5]]}}}],"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tansell</w:t>
            </w:r>
            <w:proofErr w:type="spellEnd"/>
            <w:r w:rsidRPr="008739F6">
              <w:rPr>
                <w:rFonts w:cs="Times New Roman"/>
                <w:sz w:val="18"/>
              </w:rPr>
              <w:t xml:space="preserve"> et al. 2010)</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there is no indication that </w:t>
            </w:r>
            <w:proofErr w:type="spellStart"/>
            <w:r w:rsidRPr="008739F6">
              <w:rPr>
                <w:rFonts w:eastAsia="Times New Roman" w:cs="Times New Roman"/>
                <w:color w:val="000000"/>
                <w:sz w:val="18"/>
                <w:szCs w:val="18"/>
              </w:rPr>
              <w:t>Stellars</w:t>
            </w:r>
            <w:proofErr w:type="spellEnd"/>
            <w:r w:rsidRPr="008739F6">
              <w:rPr>
                <w:rFonts w:eastAsia="Times New Roman" w:cs="Times New Roman"/>
                <w:color w:val="000000"/>
                <w:sz w:val="18"/>
                <w:szCs w:val="18"/>
              </w:rPr>
              <w:t xml:space="preserve"> were eating anything but </w:t>
            </w:r>
            <w:r w:rsidRPr="008739F6">
              <w:rPr>
                <w:rFonts w:eastAsia="Times New Roman" w:cs="Times New Roman"/>
                <w:b/>
                <w:bCs/>
                <w:color w:val="000000"/>
                <w:sz w:val="18"/>
                <w:szCs w:val="18"/>
                <w:u w:val="single"/>
              </w:rPr>
              <w:t>100% adults.</w:t>
            </w:r>
          </w:p>
        </w:tc>
      </w:tr>
      <w:tr w:rsidR="000207CA" w:rsidRPr="008739F6" w14:paraId="4B237C3C" w14:textId="77777777" w:rsidTr="000207CA">
        <w:trPr>
          <w:trHeight w:val="1080"/>
        </w:trPr>
        <w:tc>
          <w:tcPr>
            <w:tcW w:w="2070" w:type="dxa"/>
            <w:tcBorders>
              <w:top w:val="nil"/>
              <w:left w:val="nil"/>
              <w:bottom w:val="nil"/>
              <w:right w:val="single" w:sz="4" w:space="0" w:color="auto"/>
            </w:tcBorders>
            <w:shd w:val="clear" w:color="000000" w:fill="FFFFFF"/>
            <w:hideMark/>
          </w:tcPr>
          <w:p w14:paraId="09BA1AD7"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Outer Coast Washington</w:t>
            </w:r>
          </w:p>
        </w:tc>
        <w:tc>
          <w:tcPr>
            <w:tcW w:w="3960" w:type="dxa"/>
            <w:tcBorders>
              <w:top w:val="nil"/>
              <w:left w:val="nil"/>
              <w:bottom w:val="nil"/>
              <w:right w:val="nil"/>
            </w:tcBorders>
            <w:shd w:val="clear" w:color="000000" w:fill="FFFFFF"/>
            <w:hideMark/>
          </w:tcPr>
          <w:p w14:paraId="43A45A96" w14:textId="1019437D" w:rsidR="000207CA" w:rsidRPr="008739F6" w:rsidRDefault="000207CA" w:rsidP="000207CA">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488t439ss","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et al. 2014)</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time-varying patterns in </w:t>
            </w:r>
            <w:proofErr w:type="spellStart"/>
            <w:r w:rsidRPr="008739F6">
              <w:rPr>
                <w:rFonts w:eastAsia="Times New Roman" w:cs="Times New Roman"/>
                <w:b/>
                <w:bCs/>
                <w:color w:val="000000"/>
                <w:sz w:val="18"/>
                <w:szCs w:val="18"/>
                <w:u w:val="single"/>
              </w:rPr>
              <w:t>juvenile</w:t>
            </w:r>
            <w:proofErr w:type="gramStart"/>
            <w:r w:rsidRPr="008739F6">
              <w:rPr>
                <w:rFonts w:eastAsia="Times New Roman" w:cs="Times New Roman"/>
                <w:b/>
                <w:bCs/>
                <w:color w:val="000000"/>
                <w:sz w:val="18"/>
                <w:szCs w:val="18"/>
                <w:u w:val="single"/>
              </w:rPr>
              <w:t>:adult</w:t>
            </w:r>
            <w:proofErr w:type="spellEnd"/>
            <w:proofErr w:type="gramEnd"/>
            <w:r w:rsidRPr="008739F6">
              <w:rPr>
                <w:rFonts w:eastAsia="Times New Roman" w:cs="Times New Roman"/>
                <w:color w:val="000000"/>
                <w:sz w:val="18"/>
                <w:szCs w:val="18"/>
              </w:rPr>
              <w:t xml:space="preserve"> ratios for salmon consumption: </w:t>
            </w:r>
            <w:r w:rsidRPr="008739F6">
              <w:rPr>
                <w:rFonts w:eastAsia="Times New Roman" w:cs="Times New Roman"/>
                <w:b/>
                <w:bCs/>
                <w:color w:val="000000"/>
                <w:sz w:val="18"/>
                <w:szCs w:val="18"/>
                <w:u w:val="single"/>
              </w:rPr>
              <w:t>1:1</w:t>
            </w:r>
            <w:r w:rsidRPr="008739F6">
              <w:rPr>
                <w:rFonts w:eastAsia="Times New Roman" w:cs="Times New Roman"/>
                <w:color w:val="000000"/>
                <w:sz w:val="18"/>
                <w:szCs w:val="18"/>
              </w:rPr>
              <w:t xml:space="preserve"> Spring, </w:t>
            </w:r>
            <w:r w:rsidRPr="008739F6">
              <w:rPr>
                <w:rFonts w:eastAsia="Times New Roman" w:cs="Times New Roman"/>
                <w:b/>
                <w:bCs/>
                <w:color w:val="000000"/>
                <w:sz w:val="18"/>
                <w:szCs w:val="18"/>
                <w:u w:val="single"/>
              </w:rPr>
              <w:t>1:4</w:t>
            </w:r>
            <w:r w:rsidRPr="008739F6">
              <w:rPr>
                <w:rFonts w:eastAsia="Times New Roman" w:cs="Times New Roman"/>
                <w:color w:val="000000"/>
                <w:sz w:val="18"/>
                <w:szCs w:val="18"/>
              </w:rPr>
              <w:t xml:space="preserve"> Summer, and </w:t>
            </w:r>
            <w:r w:rsidRPr="008739F6">
              <w:rPr>
                <w:rFonts w:eastAsia="Times New Roman" w:cs="Times New Roman"/>
                <w:b/>
                <w:bCs/>
                <w:color w:val="000000"/>
                <w:sz w:val="18"/>
                <w:szCs w:val="18"/>
                <w:u w:val="single"/>
              </w:rPr>
              <w:t>1:4</w:t>
            </w:r>
            <w:r w:rsidRPr="008739F6">
              <w:rPr>
                <w:rFonts w:eastAsia="Times New Roman" w:cs="Times New Roman"/>
                <w:color w:val="000000"/>
                <w:sz w:val="18"/>
                <w:szCs w:val="18"/>
              </w:rPr>
              <w:t xml:space="preserve"> Fall.  Without additional information on the Winter diet, we used the Spring fractions for January and February, and the Fall fractions for December</w:t>
            </w:r>
          </w:p>
        </w:tc>
        <w:tc>
          <w:tcPr>
            <w:tcW w:w="3330" w:type="dxa"/>
            <w:gridSpan w:val="2"/>
            <w:tcBorders>
              <w:top w:val="nil"/>
              <w:left w:val="nil"/>
              <w:bottom w:val="nil"/>
              <w:right w:val="nil"/>
            </w:tcBorders>
            <w:shd w:val="clear" w:color="000000" w:fill="FFFFFF"/>
            <w:hideMark/>
          </w:tcPr>
          <w:p w14:paraId="1333F3FA" w14:textId="0AB4A82D" w:rsidR="000207CA" w:rsidRPr="008739F6" w:rsidRDefault="000207CA" w:rsidP="000207CA">
            <w:pPr>
              <w:spacing w:after="0" w:line="240" w:lineRule="auto"/>
              <w:rPr>
                <w:rFonts w:eastAsia="Times New Roman" w:cs="Times New Roman"/>
                <w:color w:val="000000"/>
                <w:sz w:val="18"/>
                <w:szCs w:val="18"/>
              </w:rPr>
            </w:pP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2cd2ka9t5s","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et al. 2014)</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seasonal differences in the size composition of the </w:t>
            </w:r>
            <w:proofErr w:type="spellStart"/>
            <w:r w:rsidRPr="008739F6">
              <w:rPr>
                <w:rFonts w:eastAsia="Times New Roman" w:cs="Times New Roman"/>
                <w:color w:val="000000"/>
                <w:sz w:val="18"/>
                <w:szCs w:val="18"/>
              </w:rPr>
              <w:t>juvneile</w:t>
            </w:r>
            <w:proofErr w:type="gramStart"/>
            <w:r w:rsidRPr="008739F6">
              <w:rPr>
                <w:rFonts w:eastAsia="Times New Roman" w:cs="Times New Roman"/>
                <w:color w:val="000000"/>
                <w:sz w:val="18"/>
                <w:szCs w:val="18"/>
              </w:rPr>
              <w:t>:adult</w:t>
            </w:r>
            <w:proofErr w:type="spellEnd"/>
            <w:proofErr w:type="gramEnd"/>
            <w:r w:rsidRPr="008739F6">
              <w:rPr>
                <w:rFonts w:eastAsia="Times New Roman" w:cs="Times New Roman"/>
                <w:color w:val="000000"/>
                <w:sz w:val="18"/>
                <w:szCs w:val="18"/>
              </w:rPr>
              <w:t xml:space="preserve"> ratio: </w:t>
            </w:r>
            <w:r w:rsidRPr="008739F6">
              <w:rPr>
                <w:rFonts w:eastAsia="Times New Roman" w:cs="Times New Roman"/>
                <w:b/>
                <w:bCs/>
                <w:color w:val="000000"/>
                <w:sz w:val="18"/>
                <w:szCs w:val="18"/>
                <w:u w:val="single"/>
              </w:rPr>
              <w:t>6:1</w:t>
            </w:r>
            <w:r w:rsidRPr="008739F6">
              <w:rPr>
                <w:rFonts w:eastAsia="Times New Roman" w:cs="Times New Roman"/>
                <w:color w:val="000000"/>
                <w:sz w:val="18"/>
                <w:szCs w:val="18"/>
              </w:rPr>
              <w:t xml:space="preserve"> Spring, </w:t>
            </w:r>
            <w:r w:rsidRPr="008739F6">
              <w:rPr>
                <w:rFonts w:eastAsia="Times New Roman" w:cs="Times New Roman"/>
                <w:b/>
                <w:bCs/>
                <w:color w:val="000000"/>
                <w:sz w:val="18"/>
                <w:szCs w:val="18"/>
                <w:u w:val="single"/>
              </w:rPr>
              <w:t>1:1</w:t>
            </w:r>
            <w:r w:rsidRPr="008739F6">
              <w:rPr>
                <w:rFonts w:eastAsia="Times New Roman" w:cs="Times New Roman"/>
                <w:color w:val="000000"/>
                <w:sz w:val="18"/>
                <w:szCs w:val="18"/>
              </w:rPr>
              <w:t xml:space="preserve"> Summer, </w:t>
            </w:r>
            <w:r w:rsidRPr="008739F6">
              <w:rPr>
                <w:rFonts w:eastAsia="Times New Roman" w:cs="Times New Roman"/>
                <w:b/>
                <w:bCs/>
                <w:color w:val="000000"/>
                <w:sz w:val="18"/>
                <w:szCs w:val="18"/>
                <w:u w:val="single"/>
              </w:rPr>
              <w:t>4:3</w:t>
            </w:r>
            <w:r w:rsidRPr="008739F6">
              <w:rPr>
                <w:rFonts w:eastAsia="Times New Roman" w:cs="Times New Roman"/>
                <w:color w:val="000000"/>
                <w:sz w:val="18"/>
                <w:szCs w:val="18"/>
              </w:rPr>
              <w:t xml:space="preserve"> Fall, </w:t>
            </w:r>
            <w:r w:rsidRPr="008739F6">
              <w:rPr>
                <w:rFonts w:eastAsia="Times New Roman" w:cs="Times New Roman"/>
                <w:b/>
                <w:bCs/>
                <w:color w:val="000000"/>
                <w:sz w:val="18"/>
                <w:szCs w:val="18"/>
                <w:u w:val="single"/>
              </w:rPr>
              <w:t>26:1</w:t>
            </w:r>
            <w:r w:rsidRPr="008739F6">
              <w:rPr>
                <w:rFonts w:eastAsia="Times New Roman" w:cs="Times New Roman"/>
                <w:color w:val="000000"/>
                <w:sz w:val="18"/>
                <w:szCs w:val="18"/>
              </w:rPr>
              <w:t xml:space="preserve"> Winter.</w:t>
            </w:r>
          </w:p>
        </w:tc>
      </w:tr>
      <w:tr w:rsidR="000207CA" w:rsidRPr="008739F6" w14:paraId="7214359E" w14:textId="77777777" w:rsidTr="009B5446">
        <w:trPr>
          <w:trHeight w:val="1080"/>
        </w:trPr>
        <w:tc>
          <w:tcPr>
            <w:tcW w:w="2070" w:type="dxa"/>
            <w:tcBorders>
              <w:top w:val="nil"/>
              <w:left w:val="nil"/>
              <w:bottom w:val="nil"/>
              <w:right w:val="single" w:sz="4" w:space="0" w:color="auto"/>
            </w:tcBorders>
            <w:shd w:val="clear" w:color="auto" w:fill="E7E6E6" w:themeFill="background2"/>
            <w:hideMark/>
          </w:tcPr>
          <w:p w14:paraId="2B61EF67"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alish Sea</w:t>
            </w:r>
          </w:p>
        </w:tc>
        <w:tc>
          <w:tcPr>
            <w:tcW w:w="3960" w:type="dxa"/>
            <w:tcBorders>
              <w:top w:val="nil"/>
              <w:left w:val="nil"/>
              <w:bottom w:val="nil"/>
              <w:right w:val="nil"/>
            </w:tcBorders>
            <w:shd w:val="clear" w:color="auto" w:fill="E7E6E6" w:themeFill="background2"/>
            <w:hideMark/>
          </w:tcPr>
          <w:p w14:paraId="672A0195" w14:textId="695C070C"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There are no size selectivity studies for the Salish Sea.  There are similaritie</w:t>
            </w:r>
            <w:r w:rsidR="002172FD" w:rsidRPr="008739F6">
              <w:rPr>
                <w:rFonts w:eastAsia="Times New Roman" w:cs="Times New Roman"/>
                <w:color w:val="000000"/>
                <w:sz w:val="18"/>
                <w:szCs w:val="18"/>
              </w:rPr>
              <w:t>s</w:t>
            </w:r>
            <w:r w:rsidRPr="008739F6">
              <w:rPr>
                <w:rFonts w:eastAsia="Times New Roman" w:cs="Times New Roman"/>
                <w:color w:val="000000"/>
                <w:sz w:val="18"/>
                <w:szCs w:val="18"/>
              </w:rPr>
              <w:t xml:space="preserve"> between CSL estimates by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sn1j7IIY","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et al. 2014)</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and HS estimates by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j4g9kiru4","properties":{"formattedCitation":"(Thomas et al. 2016)","plainCitation":"(Thomas et al. 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Thomas et al. 2016)</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We chose to use the Outer coast estimates from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hZSf0pR","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et al. 2014)</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w:t>
            </w:r>
            <w:r w:rsidRPr="008739F6">
              <w:rPr>
                <w:rFonts w:eastAsia="Times New Roman" w:cs="Times New Roman"/>
                <w:b/>
                <w:bCs/>
                <w:color w:val="000000"/>
                <w:sz w:val="18"/>
                <w:szCs w:val="18"/>
                <w:u w:val="single"/>
              </w:rPr>
              <w:t>1:1</w:t>
            </w:r>
            <w:r w:rsidRPr="008739F6">
              <w:rPr>
                <w:rFonts w:eastAsia="Times New Roman" w:cs="Times New Roman"/>
                <w:color w:val="000000"/>
                <w:sz w:val="18"/>
                <w:szCs w:val="18"/>
              </w:rPr>
              <w:t xml:space="preserve"> Spring, </w:t>
            </w:r>
            <w:r w:rsidRPr="008739F6">
              <w:rPr>
                <w:rFonts w:eastAsia="Times New Roman" w:cs="Times New Roman"/>
                <w:b/>
                <w:bCs/>
                <w:color w:val="000000"/>
                <w:sz w:val="18"/>
                <w:szCs w:val="18"/>
                <w:u w:val="single"/>
              </w:rPr>
              <w:t>1:4</w:t>
            </w:r>
            <w:r w:rsidRPr="008739F6">
              <w:rPr>
                <w:rFonts w:eastAsia="Times New Roman" w:cs="Times New Roman"/>
                <w:color w:val="000000"/>
                <w:sz w:val="18"/>
                <w:szCs w:val="18"/>
              </w:rPr>
              <w:t xml:space="preserve"> Summer, and </w:t>
            </w:r>
            <w:r w:rsidRPr="008739F6">
              <w:rPr>
                <w:rFonts w:eastAsia="Times New Roman" w:cs="Times New Roman"/>
                <w:b/>
                <w:bCs/>
                <w:color w:val="000000"/>
                <w:sz w:val="18"/>
                <w:szCs w:val="18"/>
                <w:u w:val="single"/>
              </w:rPr>
              <w:t>1:4</w:t>
            </w:r>
            <w:r w:rsidRPr="008739F6">
              <w:rPr>
                <w:rFonts w:eastAsia="Times New Roman" w:cs="Times New Roman"/>
                <w:color w:val="000000"/>
                <w:sz w:val="18"/>
                <w:szCs w:val="18"/>
              </w:rPr>
              <w:t xml:space="preserve"> Fall. </w:t>
            </w:r>
          </w:p>
        </w:tc>
        <w:tc>
          <w:tcPr>
            <w:tcW w:w="3330" w:type="dxa"/>
            <w:gridSpan w:val="2"/>
            <w:tcBorders>
              <w:top w:val="nil"/>
              <w:left w:val="nil"/>
              <w:bottom w:val="nil"/>
              <w:right w:val="nil"/>
            </w:tcBorders>
            <w:shd w:val="clear" w:color="auto" w:fill="E7E6E6" w:themeFill="background2"/>
            <w:hideMark/>
          </w:tcPr>
          <w:p w14:paraId="518B8FB0" w14:textId="7DDBA796"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There are no size selectivity studies for the Salish Sea.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gY6H7uQM","properties":{"formattedCitation":"(Scordino et al. 2014)","plainCitation":"(Scordino et al. 2014)"},"citationItems":[{"id":850,"uris":["http://zotero.org/users/3830350/items/673FEJPS"],"uri":["http://zotero.org/users/383035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Scordino</w:t>
            </w:r>
            <w:proofErr w:type="spellEnd"/>
            <w:r w:rsidRPr="008739F6">
              <w:rPr>
                <w:rFonts w:cs="Times New Roman"/>
                <w:sz w:val="18"/>
              </w:rPr>
              <w:t xml:space="preserve"> et al. 2014)</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found seasonal differences in the size composition of the </w:t>
            </w:r>
            <w:proofErr w:type="spellStart"/>
            <w:r w:rsidRPr="008739F6">
              <w:rPr>
                <w:rFonts w:eastAsia="Times New Roman" w:cs="Times New Roman"/>
                <w:color w:val="000000"/>
                <w:sz w:val="18"/>
                <w:szCs w:val="18"/>
              </w:rPr>
              <w:t>juvneile</w:t>
            </w:r>
            <w:proofErr w:type="gramStart"/>
            <w:r w:rsidRPr="008739F6">
              <w:rPr>
                <w:rFonts w:eastAsia="Times New Roman" w:cs="Times New Roman"/>
                <w:color w:val="000000"/>
                <w:sz w:val="18"/>
                <w:szCs w:val="18"/>
              </w:rPr>
              <w:t>:adult</w:t>
            </w:r>
            <w:proofErr w:type="spellEnd"/>
            <w:proofErr w:type="gramEnd"/>
            <w:r w:rsidRPr="008739F6">
              <w:rPr>
                <w:rFonts w:eastAsia="Times New Roman" w:cs="Times New Roman"/>
                <w:color w:val="000000"/>
                <w:sz w:val="18"/>
                <w:szCs w:val="18"/>
              </w:rPr>
              <w:t xml:space="preserve"> ratio: </w:t>
            </w:r>
            <w:r w:rsidRPr="008739F6">
              <w:rPr>
                <w:rFonts w:eastAsia="Times New Roman" w:cs="Times New Roman"/>
                <w:b/>
                <w:bCs/>
                <w:color w:val="000000"/>
                <w:sz w:val="18"/>
                <w:szCs w:val="18"/>
                <w:u w:val="single"/>
              </w:rPr>
              <w:t>6:1</w:t>
            </w:r>
            <w:r w:rsidRPr="008739F6">
              <w:rPr>
                <w:rFonts w:eastAsia="Times New Roman" w:cs="Times New Roman"/>
                <w:color w:val="000000"/>
                <w:sz w:val="18"/>
                <w:szCs w:val="18"/>
              </w:rPr>
              <w:t xml:space="preserve"> Spring, </w:t>
            </w:r>
            <w:r w:rsidRPr="008739F6">
              <w:rPr>
                <w:rFonts w:eastAsia="Times New Roman" w:cs="Times New Roman"/>
                <w:b/>
                <w:bCs/>
                <w:color w:val="000000"/>
                <w:sz w:val="18"/>
                <w:szCs w:val="18"/>
                <w:u w:val="single"/>
              </w:rPr>
              <w:t>1:1</w:t>
            </w:r>
            <w:r w:rsidRPr="008739F6">
              <w:rPr>
                <w:rFonts w:eastAsia="Times New Roman" w:cs="Times New Roman"/>
                <w:color w:val="000000"/>
                <w:sz w:val="18"/>
                <w:szCs w:val="18"/>
              </w:rPr>
              <w:t xml:space="preserve"> Summer, </w:t>
            </w:r>
            <w:r w:rsidRPr="008739F6">
              <w:rPr>
                <w:rFonts w:eastAsia="Times New Roman" w:cs="Times New Roman"/>
                <w:b/>
                <w:bCs/>
                <w:color w:val="000000"/>
                <w:sz w:val="18"/>
                <w:szCs w:val="18"/>
                <w:u w:val="single"/>
              </w:rPr>
              <w:t>4:3</w:t>
            </w:r>
            <w:r w:rsidRPr="008739F6">
              <w:rPr>
                <w:rFonts w:eastAsia="Times New Roman" w:cs="Times New Roman"/>
                <w:color w:val="000000"/>
                <w:sz w:val="18"/>
                <w:szCs w:val="18"/>
              </w:rPr>
              <w:t xml:space="preserve"> Fall, </w:t>
            </w:r>
            <w:r w:rsidRPr="008739F6">
              <w:rPr>
                <w:rFonts w:eastAsia="Times New Roman" w:cs="Times New Roman"/>
                <w:b/>
                <w:bCs/>
                <w:color w:val="000000"/>
                <w:sz w:val="18"/>
                <w:szCs w:val="18"/>
                <w:u w:val="single"/>
              </w:rPr>
              <w:t>26:1</w:t>
            </w:r>
            <w:r w:rsidRPr="008739F6">
              <w:rPr>
                <w:rFonts w:eastAsia="Times New Roman" w:cs="Times New Roman"/>
                <w:color w:val="000000"/>
                <w:sz w:val="18"/>
                <w:szCs w:val="18"/>
              </w:rPr>
              <w:t xml:space="preserve"> Winter.</w:t>
            </w:r>
          </w:p>
        </w:tc>
      </w:tr>
      <w:tr w:rsidR="000207CA" w:rsidRPr="008739F6" w14:paraId="135433DB" w14:textId="77777777" w:rsidTr="000207CA">
        <w:trPr>
          <w:trHeight w:val="1440"/>
        </w:trPr>
        <w:tc>
          <w:tcPr>
            <w:tcW w:w="2070" w:type="dxa"/>
            <w:tcBorders>
              <w:top w:val="nil"/>
              <w:left w:val="nil"/>
              <w:bottom w:val="nil"/>
              <w:right w:val="single" w:sz="4" w:space="0" w:color="auto"/>
            </w:tcBorders>
            <w:shd w:val="clear" w:color="000000" w:fill="FFFFFF"/>
            <w:hideMark/>
          </w:tcPr>
          <w:p w14:paraId="0C59D0B5"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Outer Vancouver Island / British Columbia</w:t>
            </w:r>
          </w:p>
        </w:tc>
        <w:tc>
          <w:tcPr>
            <w:tcW w:w="3960" w:type="dxa"/>
            <w:tcBorders>
              <w:top w:val="nil"/>
              <w:left w:val="nil"/>
              <w:bottom w:val="nil"/>
              <w:right w:val="nil"/>
            </w:tcBorders>
            <w:shd w:val="clear" w:color="000000" w:fill="FFFFFF"/>
            <w:hideMark/>
          </w:tcPr>
          <w:p w14:paraId="6CA86F37" w14:textId="5E409E49"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e found no size selectivity estimates for the Outer Vancouver Island or British Columbia.  Given the sim</w:t>
            </w:r>
            <w:r w:rsidR="002172FD" w:rsidRPr="008739F6">
              <w:rPr>
                <w:rFonts w:eastAsia="Times New Roman" w:cs="Times New Roman"/>
                <w:color w:val="000000"/>
                <w:sz w:val="18"/>
                <w:szCs w:val="18"/>
              </w:rPr>
              <w:t>i</w:t>
            </w:r>
            <w:r w:rsidRPr="008739F6">
              <w:rPr>
                <w:rFonts w:eastAsia="Times New Roman" w:cs="Times New Roman"/>
                <w:color w:val="000000"/>
                <w:sz w:val="18"/>
                <w:szCs w:val="18"/>
              </w:rPr>
              <w:t xml:space="preserve">larities between harbor seal and California sea lion diets in the Salish Sea and along the outer coast of Washington, respectively.  We chose to use the size selectivity of the harbor seals in from Southeast Alaska based on the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ofa1kds4q","properties":{"formattedCitation":"(Herreman et al. 2009)","plainCitation":"(Herreman et al. 2009)"},"citationItems":[{"id":1201,"uris":["http://zotero.org/users/3830350/items/FGVUB68D"],"uri":["http://zotero.org/users/3830350/items/FGVUB68D"],"itemData":{"id":1201,"type":"article-journal","title":"Evidence of bottom-up control of diet driven by top-down processes in a declining harbor seal Phoca vitulina richardsi population","container-title":"Marine Ecology Progress Series","page":"287–300","volume":"374","source":"Google Scholar","author":[{"family":"Herreman","given":"Jason K."},{"family":"Blundell","given":"Gail M."},{"family":"Ben-David","given":"Merav"}],"issued":{"date-parts":[["2009"]]}}}],"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Herreman</w:t>
            </w:r>
            <w:proofErr w:type="spellEnd"/>
            <w:r w:rsidRPr="008739F6">
              <w:rPr>
                <w:rFonts w:cs="Times New Roman"/>
                <w:sz w:val="18"/>
              </w:rPr>
              <w:t xml:space="preserve"> et al. 2009)</w:t>
            </w:r>
            <w:r w:rsidRPr="00E50D8A">
              <w:rPr>
                <w:rFonts w:eastAsia="Times New Roman" w:cs="Times New Roman"/>
                <w:color w:val="000000"/>
                <w:sz w:val="18"/>
                <w:szCs w:val="18"/>
              </w:rPr>
              <w:fldChar w:fldCharType="end"/>
            </w:r>
            <w:r w:rsidRPr="008739F6">
              <w:rPr>
                <w:rFonts w:eastAsia="Times New Roman" w:cs="Times New Roman"/>
                <w:color w:val="000000"/>
                <w:sz w:val="18"/>
                <w:szCs w:val="18"/>
              </w:rPr>
              <w:t xml:space="preserve"> study:  </w:t>
            </w:r>
            <w:r w:rsidRPr="008739F6">
              <w:rPr>
                <w:rFonts w:eastAsia="Times New Roman" w:cs="Times New Roman"/>
                <w:b/>
                <w:bCs/>
                <w:color w:val="000000"/>
                <w:sz w:val="18"/>
                <w:szCs w:val="18"/>
                <w:u w:val="single"/>
              </w:rPr>
              <w:t>1:2</w:t>
            </w:r>
            <w:r w:rsidRPr="008739F6">
              <w:rPr>
                <w:rFonts w:eastAsia="Times New Roman" w:cs="Times New Roman"/>
                <w:color w:val="000000"/>
                <w:sz w:val="18"/>
                <w:szCs w:val="18"/>
              </w:rPr>
              <w:t xml:space="preserve"> or </w:t>
            </w:r>
            <w:r w:rsidRPr="008739F6">
              <w:rPr>
                <w:rFonts w:eastAsia="Times New Roman" w:cs="Times New Roman"/>
                <w:b/>
                <w:bCs/>
                <w:color w:val="000000"/>
                <w:sz w:val="18"/>
                <w:szCs w:val="18"/>
                <w:u w:val="single"/>
              </w:rPr>
              <w:t>1:3</w:t>
            </w:r>
            <w:r w:rsidRPr="008739F6">
              <w:rPr>
                <w:rFonts w:eastAsia="Times New Roman" w:cs="Times New Roman"/>
                <w:color w:val="000000"/>
                <w:sz w:val="18"/>
                <w:szCs w:val="18"/>
              </w:rPr>
              <w:t>, juvenile to adult.</w:t>
            </w:r>
          </w:p>
        </w:tc>
        <w:tc>
          <w:tcPr>
            <w:tcW w:w="3330" w:type="dxa"/>
            <w:gridSpan w:val="2"/>
            <w:tcBorders>
              <w:top w:val="nil"/>
              <w:left w:val="nil"/>
              <w:bottom w:val="nil"/>
              <w:right w:val="nil"/>
            </w:tcBorders>
            <w:shd w:val="clear" w:color="000000" w:fill="FFFFFF"/>
            <w:hideMark/>
          </w:tcPr>
          <w:p w14:paraId="14BF8B6B" w14:textId="60599EAB" w:rsidR="000207CA" w:rsidRPr="008739F6" w:rsidRDefault="000207CA" w:rsidP="002172FD">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There are no size selectivity studies for the outer Vancouver Island and coastal BC.  </w:t>
            </w:r>
            <w:r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gl55r0379","properties":{"formattedCitation":"(Tollit et al. 2015)","plainCitation":"(Tollit et al. 2015)"},"citationItems":[{"id":843,"uris":["http://zotero.org/users/3830350/items/WHQF84W5"],"uri":["http://zotero.org/users/383035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Pr="00956D71">
              <w:rPr>
                <w:rFonts w:eastAsia="Times New Roman" w:cs="Times New Roman"/>
                <w:color w:val="000000"/>
                <w:sz w:val="18"/>
                <w:szCs w:val="18"/>
              </w:rPr>
              <w:fldChar w:fldCharType="separate"/>
            </w:r>
            <w:r w:rsidRPr="008739F6">
              <w:rPr>
                <w:rFonts w:cs="Times New Roman"/>
                <w:sz w:val="18"/>
              </w:rPr>
              <w:t>(</w:t>
            </w:r>
            <w:proofErr w:type="spellStart"/>
            <w:r w:rsidRPr="008739F6">
              <w:rPr>
                <w:rFonts w:cs="Times New Roman"/>
                <w:sz w:val="18"/>
              </w:rPr>
              <w:t>Tollit</w:t>
            </w:r>
            <w:proofErr w:type="spellEnd"/>
            <w:r w:rsidRPr="008739F6">
              <w:rPr>
                <w:rFonts w:cs="Times New Roman"/>
                <w:sz w:val="18"/>
              </w:rPr>
              <w:t xml:space="preserve"> et al. 2015)</w:t>
            </w:r>
            <w:r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and </w:t>
            </w:r>
            <w:r w:rsidR="002172FD"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sf701ig0m","properties":{"formattedCitation":"(Sigler et al. 2009)","plainCitation":"(Sigler et al. 2009)"},"citationItems":[{"id":1186,"uris":["http://zotero.org/users/3830350/items/FTXRUE4Z"],"uri":["http://zotero.org/users/3830350/items/FTXRUE4Z"],"itemData":{"id":1186,"type":"article-journal","title":"Steller sea lion foraging response to seasonal changes in prey availability","container-title":"Marine Ecology Progress Series","page":"243–261","volume":"388","source":"Google Scholar","author":[{"family":"Sigler","given":"Michael F."},{"family":"Tollit","given":"Dominic J."},{"family":"Vollenweider","given":"Johanna J."},{"family":"Thedinga","given":"John F."},{"family":"Csepp","given":"David J."},{"family":"Womble","given":"Jamie N."},{"family":"Wong","given":"Mandy A."},{"family":"Rehberg","given":"Michael J."},{"family":"Trites","given":"Andrew W."}],"issued":{"date-parts":[["2009"]]}}}],"schema":"https://github.com/citation-style-language/schema/raw/master/csl-citation.json"} </w:instrText>
            </w:r>
            <w:r w:rsidR="002172FD" w:rsidRPr="00956D71">
              <w:rPr>
                <w:rFonts w:eastAsia="Times New Roman" w:cs="Times New Roman"/>
                <w:color w:val="000000"/>
                <w:sz w:val="18"/>
                <w:szCs w:val="18"/>
              </w:rPr>
              <w:fldChar w:fldCharType="separate"/>
            </w:r>
            <w:r w:rsidR="002172FD" w:rsidRPr="008739F6">
              <w:rPr>
                <w:rFonts w:cs="Times New Roman"/>
                <w:sz w:val="18"/>
              </w:rPr>
              <w:t>(Sigler et al. 2009)</w:t>
            </w:r>
            <w:r w:rsidR="002172FD"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estimated the fork length of the salmon in the diets to be </w:t>
            </w:r>
            <w:r w:rsidRPr="008739F6">
              <w:rPr>
                <w:rFonts w:eastAsia="Times New Roman" w:cs="Times New Roman"/>
                <w:b/>
                <w:bCs/>
                <w:color w:val="000000"/>
                <w:sz w:val="18"/>
                <w:szCs w:val="18"/>
                <w:u w:val="single"/>
              </w:rPr>
              <w:t xml:space="preserve">32.5 </w:t>
            </w:r>
            <w:r w:rsidRPr="008739F6">
              <w:rPr>
                <w:rFonts w:eastAsia="Times New Roman" w:cs="Times New Roman"/>
                <w:color w:val="000000"/>
                <w:sz w:val="18"/>
                <w:szCs w:val="18"/>
              </w:rPr>
              <w:t xml:space="preserve">cm and </w:t>
            </w:r>
            <w:r w:rsidRPr="008739F6">
              <w:rPr>
                <w:rFonts w:eastAsia="Times New Roman" w:cs="Times New Roman"/>
                <w:b/>
                <w:bCs/>
                <w:color w:val="000000"/>
                <w:sz w:val="18"/>
                <w:szCs w:val="18"/>
                <w:u w:val="single"/>
              </w:rPr>
              <w:t>31+-12</w:t>
            </w:r>
            <w:r w:rsidRPr="008739F6">
              <w:rPr>
                <w:rFonts w:eastAsia="Times New Roman" w:cs="Times New Roman"/>
                <w:color w:val="000000"/>
                <w:sz w:val="18"/>
                <w:szCs w:val="18"/>
              </w:rPr>
              <w:t>cm .  That is app</w:t>
            </w:r>
            <w:r w:rsidR="002172FD" w:rsidRPr="008739F6">
              <w:rPr>
                <w:rFonts w:eastAsia="Times New Roman" w:cs="Times New Roman"/>
                <w:color w:val="000000"/>
                <w:sz w:val="18"/>
                <w:szCs w:val="18"/>
              </w:rPr>
              <w:t>ro</w:t>
            </w:r>
            <w:r w:rsidRPr="008739F6">
              <w:rPr>
                <w:rFonts w:eastAsia="Times New Roman" w:cs="Times New Roman"/>
                <w:color w:val="000000"/>
                <w:sz w:val="18"/>
                <w:szCs w:val="18"/>
              </w:rPr>
              <w:t>ximately the size of age 1 fish.  Without any other information we assumed that all of the</w:t>
            </w:r>
            <w:r w:rsidR="002172FD" w:rsidRPr="008739F6">
              <w:rPr>
                <w:rFonts w:eastAsia="Times New Roman" w:cs="Times New Roman"/>
                <w:color w:val="000000"/>
                <w:sz w:val="18"/>
                <w:szCs w:val="18"/>
              </w:rPr>
              <w:t>se</w:t>
            </w:r>
            <w:r w:rsidRPr="008739F6">
              <w:rPr>
                <w:rFonts w:eastAsia="Times New Roman" w:cs="Times New Roman"/>
                <w:color w:val="000000"/>
                <w:sz w:val="18"/>
                <w:szCs w:val="18"/>
              </w:rPr>
              <w:t xml:space="preserve"> were </w:t>
            </w:r>
            <w:r w:rsidR="002172FD" w:rsidRPr="008739F6">
              <w:rPr>
                <w:rFonts w:eastAsia="Times New Roman" w:cs="Times New Roman"/>
                <w:color w:val="000000"/>
                <w:sz w:val="18"/>
                <w:szCs w:val="18"/>
              </w:rPr>
              <w:t xml:space="preserve">ocean </w:t>
            </w:r>
            <w:r w:rsidRPr="008739F6">
              <w:rPr>
                <w:rFonts w:eastAsia="Times New Roman" w:cs="Times New Roman"/>
                <w:b/>
                <w:bCs/>
                <w:color w:val="000000"/>
                <w:sz w:val="18"/>
                <w:szCs w:val="18"/>
                <w:u w:val="single"/>
              </w:rPr>
              <w:t>age 1</w:t>
            </w:r>
            <w:r w:rsidRPr="008739F6">
              <w:rPr>
                <w:rFonts w:eastAsia="Times New Roman" w:cs="Times New Roman"/>
                <w:color w:val="000000"/>
                <w:sz w:val="18"/>
                <w:szCs w:val="18"/>
              </w:rPr>
              <w:t>.</w:t>
            </w:r>
          </w:p>
        </w:tc>
      </w:tr>
      <w:tr w:rsidR="000207CA" w:rsidRPr="008739F6" w14:paraId="24C57076" w14:textId="77777777" w:rsidTr="009B5446">
        <w:trPr>
          <w:trHeight w:val="1260"/>
        </w:trPr>
        <w:tc>
          <w:tcPr>
            <w:tcW w:w="2070" w:type="dxa"/>
            <w:tcBorders>
              <w:top w:val="nil"/>
              <w:left w:val="nil"/>
              <w:right w:val="single" w:sz="4" w:space="0" w:color="auto"/>
            </w:tcBorders>
            <w:shd w:val="clear" w:color="auto" w:fill="E7E6E6" w:themeFill="background2"/>
            <w:hideMark/>
          </w:tcPr>
          <w:p w14:paraId="205623F0"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outheast Alaska</w:t>
            </w:r>
          </w:p>
        </w:tc>
        <w:tc>
          <w:tcPr>
            <w:tcW w:w="3960" w:type="dxa"/>
            <w:tcBorders>
              <w:top w:val="nil"/>
              <w:left w:val="nil"/>
              <w:right w:val="nil"/>
            </w:tcBorders>
            <w:shd w:val="clear" w:color="auto" w:fill="E7E6E6" w:themeFill="background2"/>
            <w:hideMark/>
          </w:tcPr>
          <w:p w14:paraId="23AD7DB0"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w:t>
            </w:r>
          </w:p>
        </w:tc>
        <w:tc>
          <w:tcPr>
            <w:tcW w:w="3330" w:type="dxa"/>
            <w:gridSpan w:val="2"/>
            <w:tcBorders>
              <w:top w:val="nil"/>
              <w:left w:val="nil"/>
              <w:right w:val="nil"/>
            </w:tcBorders>
            <w:shd w:val="clear" w:color="auto" w:fill="E7E6E6" w:themeFill="background2"/>
            <w:hideMark/>
          </w:tcPr>
          <w:p w14:paraId="51BB9810" w14:textId="11A3AC52" w:rsidR="000207CA" w:rsidRPr="008739F6" w:rsidRDefault="000207CA" w:rsidP="002172FD">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There are no size selectivity studies for the outer Vancouver Island and coastal BC.  </w:t>
            </w:r>
            <w:r w:rsidR="002172FD"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16oujo0t7d","properties":{"formattedCitation":"(Tollit et al. 2015)","plainCitation":"(Tollit et al. 2015)"},"citationItems":[{"id":843,"uris":["http://zotero.org/users/3830350/items/WHQF84W5"],"uri":["http://zotero.org/users/383035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002172FD" w:rsidRPr="00956D71">
              <w:rPr>
                <w:rFonts w:eastAsia="Times New Roman" w:cs="Times New Roman"/>
                <w:color w:val="000000"/>
                <w:sz w:val="18"/>
                <w:szCs w:val="18"/>
              </w:rPr>
              <w:fldChar w:fldCharType="separate"/>
            </w:r>
            <w:r w:rsidR="002172FD" w:rsidRPr="008739F6">
              <w:rPr>
                <w:rFonts w:cs="Times New Roman"/>
                <w:sz w:val="18"/>
              </w:rPr>
              <w:t>(</w:t>
            </w:r>
            <w:proofErr w:type="spellStart"/>
            <w:r w:rsidR="002172FD" w:rsidRPr="008739F6">
              <w:rPr>
                <w:rFonts w:cs="Times New Roman"/>
                <w:sz w:val="18"/>
              </w:rPr>
              <w:t>Tollit</w:t>
            </w:r>
            <w:proofErr w:type="spellEnd"/>
            <w:r w:rsidR="002172FD" w:rsidRPr="008739F6">
              <w:rPr>
                <w:rFonts w:cs="Times New Roman"/>
                <w:sz w:val="18"/>
              </w:rPr>
              <w:t xml:space="preserve"> et al. 2015)</w:t>
            </w:r>
            <w:r w:rsidR="002172FD"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and </w:t>
            </w:r>
            <w:r w:rsidR="002172FD" w:rsidRPr="001F3B16">
              <w:rPr>
                <w:rFonts w:eastAsia="Times New Roman" w:cs="Times New Roman"/>
                <w:color w:val="000000"/>
                <w:sz w:val="18"/>
                <w:szCs w:val="18"/>
              </w:rPr>
              <w:fldChar w:fldCharType="begin"/>
            </w:r>
            <w:r w:rsidR="009154CD" w:rsidRPr="008739F6">
              <w:rPr>
                <w:rFonts w:eastAsia="Times New Roman" w:cs="Times New Roman"/>
                <w:color w:val="000000"/>
                <w:sz w:val="18"/>
                <w:szCs w:val="18"/>
              </w:rPr>
              <w:instrText xml:space="preserve"> ADDIN ZOTERO_ITEM CSL_CITATION {"citationID":"ruml99okv","properties":{"formattedCitation":"(Sigler et al. 2009)","plainCitation":"(Sigler et al. 2009)"},"citationItems":[{"id":1186,"uris":["http://zotero.org/users/3830350/items/FTXRUE4Z"],"uri":["http://zotero.org/users/3830350/items/FTXRUE4Z"],"itemData":{"id":1186,"type":"article-journal","title":"Steller sea lion foraging response to seasonal changes in prey availability","container-title":"Marine Ecology Progress Series","page":"243–261","volume":"388","source":"Google Scholar","author":[{"family":"Sigler","given":"Michael F."},{"family":"Tollit","given":"Dominic J."},{"family":"Vollenweider","given":"Johanna J."},{"family":"Thedinga","given":"John F."},{"family":"Csepp","given":"David J."},{"family":"Womble","given":"Jamie N."},{"family":"Wong","given":"Mandy A."},{"family":"Rehberg","given":"Michael J."},{"family":"Trites","given":"Andrew W."}],"issued":{"date-parts":[["2009"]]}}}],"schema":"https://github.com/citation-style-language/schema/raw/master/csl-citation.json"} </w:instrText>
            </w:r>
            <w:r w:rsidR="002172FD" w:rsidRPr="00956D71">
              <w:rPr>
                <w:rFonts w:eastAsia="Times New Roman" w:cs="Times New Roman"/>
                <w:color w:val="000000"/>
                <w:sz w:val="18"/>
                <w:szCs w:val="18"/>
              </w:rPr>
              <w:fldChar w:fldCharType="separate"/>
            </w:r>
            <w:r w:rsidR="002172FD" w:rsidRPr="008739F6">
              <w:rPr>
                <w:rFonts w:cs="Times New Roman"/>
                <w:sz w:val="18"/>
              </w:rPr>
              <w:t>(Sigler et al. 2009)</w:t>
            </w:r>
            <w:r w:rsidR="002172FD" w:rsidRPr="001F3B16">
              <w:rPr>
                <w:rFonts w:eastAsia="Times New Roman" w:cs="Times New Roman"/>
                <w:color w:val="000000"/>
                <w:sz w:val="18"/>
                <w:szCs w:val="18"/>
              </w:rPr>
              <w:fldChar w:fldCharType="end"/>
            </w:r>
            <w:r w:rsidRPr="008739F6">
              <w:rPr>
                <w:rFonts w:eastAsia="Times New Roman" w:cs="Times New Roman"/>
                <w:color w:val="000000"/>
                <w:sz w:val="18"/>
                <w:szCs w:val="18"/>
              </w:rPr>
              <w:t xml:space="preserve"> estimated the fork length of the salmon in the diets to be </w:t>
            </w:r>
            <w:r w:rsidRPr="008739F6">
              <w:rPr>
                <w:rFonts w:eastAsia="Times New Roman" w:cs="Times New Roman"/>
                <w:b/>
                <w:bCs/>
                <w:color w:val="000000"/>
                <w:sz w:val="18"/>
                <w:szCs w:val="18"/>
                <w:u w:val="single"/>
              </w:rPr>
              <w:t>32.5</w:t>
            </w:r>
            <w:r w:rsidRPr="008739F6">
              <w:rPr>
                <w:rFonts w:eastAsia="Times New Roman" w:cs="Times New Roman"/>
                <w:color w:val="000000"/>
                <w:sz w:val="18"/>
                <w:szCs w:val="18"/>
              </w:rPr>
              <w:t xml:space="preserve">cm and </w:t>
            </w:r>
            <w:r w:rsidRPr="008739F6">
              <w:rPr>
                <w:rFonts w:eastAsia="Times New Roman" w:cs="Times New Roman"/>
                <w:b/>
                <w:bCs/>
                <w:color w:val="000000"/>
                <w:sz w:val="18"/>
                <w:szCs w:val="18"/>
                <w:u w:val="single"/>
              </w:rPr>
              <w:t>31+-12</w:t>
            </w:r>
            <w:r w:rsidRPr="008739F6">
              <w:rPr>
                <w:rFonts w:eastAsia="Times New Roman" w:cs="Times New Roman"/>
                <w:color w:val="000000"/>
                <w:sz w:val="18"/>
                <w:szCs w:val="18"/>
              </w:rPr>
              <w:t>cm .  That is app</w:t>
            </w:r>
            <w:r w:rsidR="003F55DC" w:rsidRPr="008739F6">
              <w:rPr>
                <w:rFonts w:eastAsia="Times New Roman" w:cs="Times New Roman"/>
                <w:color w:val="000000"/>
                <w:sz w:val="18"/>
                <w:szCs w:val="18"/>
              </w:rPr>
              <w:t>ro</w:t>
            </w:r>
            <w:r w:rsidRPr="008739F6">
              <w:rPr>
                <w:rFonts w:eastAsia="Times New Roman" w:cs="Times New Roman"/>
                <w:color w:val="000000"/>
                <w:sz w:val="18"/>
                <w:szCs w:val="18"/>
              </w:rPr>
              <w:t>ximately the size of age 1 fish.  Without any other information we assumed that all of the</w:t>
            </w:r>
            <w:r w:rsidR="002172FD" w:rsidRPr="008739F6">
              <w:rPr>
                <w:rFonts w:eastAsia="Times New Roman" w:cs="Times New Roman"/>
                <w:color w:val="000000"/>
                <w:sz w:val="18"/>
                <w:szCs w:val="18"/>
              </w:rPr>
              <w:t>se</w:t>
            </w:r>
            <w:r w:rsidRPr="008739F6">
              <w:rPr>
                <w:rFonts w:eastAsia="Times New Roman" w:cs="Times New Roman"/>
                <w:color w:val="000000"/>
                <w:sz w:val="18"/>
                <w:szCs w:val="18"/>
              </w:rPr>
              <w:t xml:space="preserve"> were </w:t>
            </w:r>
            <w:r w:rsidRPr="008739F6">
              <w:rPr>
                <w:rFonts w:eastAsia="Times New Roman" w:cs="Times New Roman"/>
                <w:b/>
                <w:bCs/>
                <w:color w:val="000000"/>
                <w:sz w:val="18"/>
                <w:szCs w:val="18"/>
                <w:u w:val="single"/>
              </w:rPr>
              <w:t>age 1</w:t>
            </w:r>
            <w:r w:rsidRPr="008739F6">
              <w:rPr>
                <w:rFonts w:eastAsia="Times New Roman" w:cs="Times New Roman"/>
                <w:color w:val="000000"/>
                <w:sz w:val="18"/>
                <w:szCs w:val="18"/>
              </w:rPr>
              <w:t>.</w:t>
            </w:r>
          </w:p>
        </w:tc>
      </w:tr>
      <w:tr w:rsidR="000207CA" w:rsidRPr="008739F6" w14:paraId="0CBE6B9E" w14:textId="77777777" w:rsidTr="000207CA">
        <w:trPr>
          <w:trHeight w:val="900"/>
        </w:trPr>
        <w:tc>
          <w:tcPr>
            <w:tcW w:w="2070" w:type="dxa"/>
            <w:tcBorders>
              <w:top w:val="nil"/>
              <w:left w:val="nil"/>
              <w:bottom w:val="single" w:sz="4" w:space="0" w:color="auto"/>
              <w:right w:val="single" w:sz="4" w:space="0" w:color="auto"/>
            </w:tcBorders>
            <w:shd w:val="clear" w:color="000000" w:fill="FFFFFF"/>
            <w:hideMark/>
          </w:tcPr>
          <w:p w14:paraId="45781FC1"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estern Alaska</w:t>
            </w:r>
          </w:p>
        </w:tc>
        <w:tc>
          <w:tcPr>
            <w:tcW w:w="3960" w:type="dxa"/>
            <w:tcBorders>
              <w:top w:val="nil"/>
              <w:left w:val="nil"/>
              <w:bottom w:val="single" w:sz="4" w:space="0" w:color="auto"/>
              <w:right w:val="nil"/>
            </w:tcBorders>
            <w:shd w:val="clear" w:color="000000" w:fill="FFFFFF"/>
            <w:hideMark/>
          </w:tcPr>
          <w:p w14:paraId="2C67147E" w14:textId="77777777" w:rsidR="000207CA" w:rsidRPr="008739F6" w:rsidRDefault="000207CA" w:rsidP="000207CA">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w:t>
            </w:r>
          </w:p>
        </w:tc>
        <w:tc>
          <w:tcPr>
            <w:tcW w:w="3330" w:type="dxa"/>
            <w:gridSpan w:val="2"/>
            <w:tcBorders>
              <w:top w:val="nil"/>
              <w:left w:val="nil"/>
              <w:bottom w:val="single" w:sz="4" w:space="0" w:color="auto"/>
              <w:right w:val="nil"/>
            </w:tcBorders>
            <w:shd w:val="clear" w:color="000000" w:fill="FFFFFF"/>
            <w:hideMark/>
          </w:tcPr>
          <w:p w14:paraId="0989F666" w14:textId="00306366" w:rsidR="000207CA" w:rsidRPr="008739F6" w:rsidRDefault="000207CA" w:rsidP="000B1D54">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Sinclair and Zeppelin (2002) found </w:t>
            </w:r>
            <w:r w:rsidR="000B1D54" w:rsidRPr="008739F6">
              <w:rPr>
                <w:rFonts w:eastAsia="Times New Roman" w:cs="Times New Roman"/>
                <w:color w:val="000000"/>
                <w:sz w:val="18"/>
                <w:szCs w:val="18"/>
              </w:rPr>
              <w:t>mostly adult size fishes, although salmonids comprised less than 5% FO</w:t>
            </w:r>
            <w:r w:rsidRPr="008739F6">
              <w:rPr>
                <w:rFonts w:eastAsia="Times New Roman" w:cs="Times New Roman"/>
                <w:color w:val="000000"/>
                <w:sz w:val="18"/>
                <w:szCs w:val="18"/>
              </w:rPr>
              <w:t xml:space="preserve">.  We assumed that this meant there were no </w:t>
            </w:r>
            <w:proofErr w:type="spellStart"/>
            <w:r w:rsidRPr="008739F6">
              <w:rPr>
                <w:rFonts w:eastAsia="Times New Roman" w:cs="Times New Roman"/>
                <w:color w:val="000000"/>
                <w:sz w:val="18"/>
                <w:szCs w:val="18"/>
              </w:rPr>
              <w:t>smolts</w:t>
            </w:r>
            <w:proofErr w:type="spellEnd"/>
            <w:r w:rsidRPr="008739F6">
              <w:rPr>
                <w:rFonts w:eastAsia="Times New Roman" w:cs="Times New Roman"/>
                <w:color w:val="000000"/>
                <w:sz w:val="18"/>
                <w:szCs w:val="18"/>
              </w:rPr>
              <w:t xml:space="preserve"> in the diets and only </w:t>
            </w:r>
            <w:r w:rsidRPr="008739F6">
              <w:rPr>
                <w:rFonts w:eastAsia="Times New Roman" w:cs="Times New Roman"/>
                <w:b/>
                <w:bCs/>
                <w:color w:val="000000"/>
                <w:sz w:val="18"/>
                <w:szCs w:val="18"/>
                <w:u w:val="single"/>
              </w:rPr>
              <w:t>100% adult</w:t>
            </w:r>
            <w:r w:rsidRPr="008739F6">
              <w:rPr>
                <w:rFonts w:eastAsia="Times New Roman" w:cs="Times New Roman"/>
                <w:color w:val="000000"/>
                <w:sz w:val="18"/>
                <w:szCs w:val="18"/>
              </w:rPr>
              <w:t>.</w:t>
            </w:r>
          </w:p>
        </w:tc>
      </w:tr>
    </w:tbl>
    <w:p w14:paraId="340FC028" w14:textId="1137EACE" w:rsidR="00226CD2" w:rsidRPr="008739F6" w:rsidRDefault="00226CD2" w:rsidP="00FA0B05">
      <w:pPr>
        <w:pStyle w:val="Caption"/>
      </w:pPr>
    </w:p>
    <w:p w14:paraId="293793F0" w14:textId="77777777" w:rsidR="00226CD2" w:rsidRPr="008739F6" w:rsidRDefault="00226CD2">
      <w:pPr>
        <w:spacing w:line="259" w:lineRule="auto"/>
        <w:rPr>
          <w:iCs/>
          <w:sz w:val="24"/>
          <w:szCs w:val="18"/>
        </w:rPr>
      </w:pPr>
      <w:r w:rsidRPr="008739F6">
        <w:br w:type="page"/>
      </w:r>
    </w:p>
    <w:p w14:paraId="381B7A84" w14:textId="77777777" w:rsidR="00EB19DB" w:rsidRPr="008739F6" w:rsidRDefault="00EB19DB" w:rsidP="00FA0B05">
      <w:pPr>
        <w:pStyle w:val="Caption"/>
      </w:pPr>
    </w:p>
    <w:p w14:paraId="128F3A33" w14:textId="77777777" w:rsidR="000014EF" w:rsidRPr="008739F6" w:rsidRDefault="00A533D6" w:rsidP="00191DA2">
      <w:pPr>
        <w:pStyle w:val="Heading1"/>
      </w:pPr>
      <w:r w:rsidRPr="008739F6">
        <w:t>Predator temporal and spatial distributions</w:t>
      </w:r>
    </w:p>
    <w:p w14:paraId="7EE245E2" w14:textId="66421A8C" w:rsidR="00A533D6" w:rsidRPr="008739F6" w:rsidRDefault="000014EF" w:rsidP="00D472B7">
      <w:pPr>
        <w:ind w:firstLine="720"/>
      </w:pPr>
      <w:r w:rsidRPr="008739F6">
        <w:t xml:space="preserve">The variable in the model that describes the predator distribution </w:t>
      </w:r>
      <w:proofErr w:type="gramStart"/>
      <w:r w:rsidRPr="008739F6">
        <w:t xml:space="preserve">is </w:t>
      </w:r>
      <w:proofErr w:type="gramEnd"/>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p,h,j,t,s</m:t>
            </m:r>
          </m:sub>
        </m:sSub>
      </m:oMath>
      <w:r w:rsidRPr="008739F6">
        <w:rPr>
          <w:rFonts w:eastAsiaTheme="minorEastAsia"/>
        </w:rPr>
        <w:t xml:space="preserve">.  Data for the model is </w:t>
      </w:r>
      <w:r w:rsidR="00032A69" w:rsidRPr="008739F6">
        <w:rPr>
          <w:rFonts w:eastAsiaTheme="minorEastAsia"/>
        </w:rPr>
        <w:t xml:space="preserve">determined by results found in the literature, or by expert opinion when data are lacking.  </w:t>
      </w:r>
      <w:r w:rsidR="00032A69" w:rsidRPr="008739F6">
        <w:t xml:space="preserve">Each of the predators in our model is assumed to originate from a home area.  Throughout the course of the year the different predator population may disperse based on their sex – male California and Steller sea lions are more mobile.  That raw data that are input into the model are found in the file predatorTemporalSpatialDistribution.csv, and the wrapper that reads in and processes the data is </w:t>
      </w:r>
      <w:proofErr w:type="spellStart"/>
      <w:r w:rsidR="00A533D6" w:rsidRPr="008739F6">
        <w:t>create_PHIphjts.r</w:t>
      </w:r>
      <w:proofErr w:type="spellEnd"/>
      <w:r w:rsidR="00032A69" w:rsidRPr="008739F6">
        <w:t>.  For a summary of the data see the worksheet “</w:t>
      </w:r>
      <w:proofErr w:type="spellStart"/>
      <w:r w:rsidR="00032A69" w:rsidRPr="008739F6">
        <w:t>Table_temporalSpatialPredator</w:t>
      </w:r>
      <w:proofErr w:type="spellEnd"/>
      <w:r w:rsidR="00032A69" w:rsidRPr="008739F6">
        <w:t>” in the appendixTables.xlsx spreadsheet.</w:t>
      </w:r>
    </w:p>
    <w:p w14:paraId="45B90500" w14:textId="6601AFDB" w:rsidR="00A533D6" w:rsidRPr="008739F6" w:rsidRDefault="00A533D6" w:rsidP="00191DA2">
      <w:pPr>
        <w:pStyle w:val="Heading2"/>
      </w:pPr>
      <w:r w:rsidRPr="008739F6">
        <w:t>Killer whales</w:t>
      </w:r>
    </w:p>
    <w:p w14:paraId="6CFD9FC4" w14:textId="5E18C756" w:rsidR="000E47A2" w:rsidRPr="008739F6" w:rsidRDefault="00010D96" w:rsidP="007E67BF">
      <w:pPr>
        <w:ind w:firstLine="720"/>
      </w:pPr>
      <w:r w:rsidRPr="008739F6">
        <w:t>Southern resident killer whales occupy Salish Sea waters from May to early November.  During that period they are not in Salish Sea waters 100</w:t>
      </w:r>
      <w:r w:rsidR="00F05D2E" w:rsidRPr="008739F6">
        <w:t>%</w:t>
      </w:r>
      <w:r w:rsidRPr="008739F6">
        <w:t xml:space="preserve"> of the time – even during their peak occupancy in summer months they only occupy inland waters 80% of the time </w:t>
      </w:r>
      <w:r w:rsidRPr="001F3B16">
        <w:fldChar w:fldCharType="begin"/>
      </w:r>
      <w:r w:rsidR="009154CD" w:rsidRPr="008739F6">
        <w:instrText xml:space="preserve"> ADDIN ZOTERO_ITEM CSL_CITATION {"citationID":"1atb5dfb7n","properties":{"formattedCitation":"(Hauser et al. 2007, National Marine Fisheries Service 2008)","plainCitation":"(Hauser et al. 2007, National Marine Fisheries Service 2008)"},"citationItems":[{"id":841,"uris":["http://zotero.org/users/3830350/items/P23JJ89T"],"uri":["http://zotero.org/users/383035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id":1137,"uris":["http://zotero.org/users/3830350/items/6KH9F58J"],"uri":["http://zotero.org/users/3830350/items/6KH9F58J"],"itemData":{"id":1137,"type":"report","title":"Recovery Plan for Southern Resident Killer Whales (Orcinus orca)","publisher-place":"National Marine Fisheries Service, Northwest Region, Seattle, Washington","source":"Google Scholar","event-place":"National Marine Fisheries Service, Northwest Region, Seattle, Washington","URL":"http://www.beamreach.org/data/101/Science/processing/Nora/Papers/SRKW-Recov-Plan-Final.pdf","author":[{"family":"National Marine Fisheries Service","given":""}],"issued":{"date-parts":[["2008"]]},"accessed":{"date-parts":[["2016",9,3]]}}}],"schema":"https://github.com/citation-style-language/schema/raw/master/csl-citation.json"} </w:instrText>
      </w:r>
      <w:r w:rsidRPr="00956D71">
        <w:fldChar w:fldCharType="separate"/>
      </w:r>
      <w:r w:rsidRPr="008739F6">
        <w:rPr>
          <w:rFonts w:ascii="Calibri" w:hAnsi="Calibri"/>
        </w:rPr>
        <w:t>(Hauser et al. 2007, National Marine Fisheries Service 2008)</w:t>
      </w:r>
      <w:r w:rsidRPr="00E50D8A">
        <w:fldChar w:fldCharType="end"/>
      </w:r>
      <w:r w:rsidRPr="008739F6">
        <w:t xml:space="preserve">.  </w:t>
      </w:r>
      <w:r w:rsidR="000E47A2" w:rsidRPr="008739F6">
        <w:t>During the summer months we assume th</w:t>
      </w:r>
      <w:r w:rsidR="00740E90" w:rsidRPr="008739F6">
        <w:t>at</w:t>
      </w:r>
      <w:r w:rsidR="000E47A2" w:rsidRPr="008739F6">
        <w:t xml:space="preserve"> 20% of SRKW </w:t>
      </w:r>
      <w:r w:rsidR="00740E90" w:rsidRPr="008739F6">
        <w:t xml:space="preserve">are </w:t>
      </w:r>
      <w:r w:rsidR="000E47A2" w:rsidRPr="008739F6">
        <w:t>not present in Salish Sea waters</w:t>
      </w:r>
      <w:r w:rsidR="007E67BF" w:rsidRPr="008739F6">
        <w:t xml:space="preserve">, </w:t>
      </w:r>
      <w:r w:rsidR="00FD0683" w:rsidRPr="008739F6">
        <w:t>and instead are</w:t>
      </w:r>
      <w:r w:rsidR="000E47A2" w:rsidRPr="008739F6">
        <w:t xml:space="preserve"> evenly distributed among the areas from central California to the west coast of Vancouver Island.  There are three pods of killer whales in the Salish Sea: J, K, and L. </w:t>
      </w:r>
      <w:proofErr w:type="gramStart"/>
      <w:r w:rsidRPr="008739F6">
        <w:t>During</w:t>
      </w:r>
      <w:proofErr w:type="gramEnd"/>
      <w:r w:rsidRPr="008739F6">
        <w:t xml:space="preserve"> the winter months </w:t>
      </w:r>
      <w:r w:rsidR="008579A0" w:rsidRPr="008739F6">
        <w:t>J-pod, which represents about 30% of the population, spend</w:t>
      </w:r>
      <w:r w:rsidR="000E47A2" w:rsidRPr="008739F6">
        <w:t>s</w:t>
      </w:r>
      <w:r w:rsidR="008579A0" w:rsidRPr="008739F6">
        <w:t xml:space="preserve"> about 25% of its time in Salish Sea waters.  The remainder of its time is spent evenly between Central California, Northern California and Oregon, and the outer coast of Washington</w:t>
      </w:r>
      <w:r w:rsidR="000E47A2" w:rsidRPr="008739F6">
        <w:t xml:space="preserve">.  </w:t>
      </w:r>
      <w:r w:rsidR="008579A0" w:rsidRPr="008739F6">
        <w:t>The K and L pods are assumed to spend their time evenly between Central California, Northern California and Oregon, and the outer coast of Washington, and no time in Salish Sea waters</w:t>
      </w:r>
      <w:r w:rsidRPr="008739F6">
        <w:t xml:space="preserve">.  </w:t>
      </w:r>
      <w:r w:rsidR="000E47A2" w:rsidRPr="008739F6">
        <w:t xml:space="preserve">This means that about 7.5% of the population occupies the waters of the Salish during the fall and winter months.  </w:t>
      </w:r>
    </w:p>
    <w:p w14:paraId="6159DD8D" w14:textId="006F0E83" w:rsidR="00010D96" w:rsidRPr="008739F6" w:rsidRDefault="00010D96" w:rsidP="00D472B7">
      <w:pPr>
        <w:ind w:firstLine="720"/>
      </w:pPr>
      <w:r w:rsidRPr="008739F6">
        <w:t xml:space="preserve">Northern residents killer whales occupy the waters of west coast Vancouver Island and the British Columbia outer coast 100% of the time </w:t>
      </w:r>
      <w:r w:rsidRPr="001F3B16">
        <w:fldChar w:fldCharType="begin"/>
      </w:r>
      <w:r w:rsidR="009154CD" w:rsidRPr="008739F6">
        <w:instrText xml:space="preserve"> ADDIN ZOTERO_ITEM CSL_CITATION {"citationID":"VzlFThXf","properties":{"formattedCitation":"(Barrett-Lennard et al. 1995, Nichol and Shackleton 1996)","plainCitation":"(Barrett-Lennard et al. 1995, Nichol and Shackleton 1996)"},"citationItems":[{"id":178,"uris":["http://zotero.org/users/3830350/items/FEGWHG3P"],"uri":["http://zotero.org/users/3830350/items/FEGWHG3P"],"itemData":{"id":178,"type":"article-journal","title":"The impact of killer whale predation on Steller sea lion populations in British Columbia and Alaska","container-title":"Report to North Pacific Universities Marine Mammal Research Consortium, University of British Columbia, Vancouver, BC, Canada","author":[{"family":"Barrett-Lennard","given":"Lance G"},{"family":"Heise","given":"Kathy"},{"family":"Saulitis","given":"Eva"},{"family":"Ellis","given":"Graeme"},{"family":"Matkin","given":"Craig"}],"issued":{"date-parts":[["1995"]]}}},{"id":984,"uris":["http://zotero.org/users/3830350/items/XPWMQH5D"],"uri":["http://zotero.org/users/3830350/items/XPWMQH5D"],"itemData":{"id":984,"type":"article-journal","title":"Seasonal movements and foraging behaviour of northern resident killer whales (Orcinus orca) in relation to the inshore distribution of salmon (Oncorhynchus spp.) in British Columbia","container-title":"Canadian Journal of Zoology","page":"983–991","volume":"74","issue":"6","source":"Google Scholar","author":[{"family":"Nichol","given":"Linda M."},{"family":"Shackleton","given":"David M."}],"issued":{"date-parts":[["1996"]]}}}],"schema":"https://github.com/citation-style-language/schema/raw/master/csl-citation.json"} </w:instrText>
      </w:r>
      <w:r w:rsidRPr="00956D71">
        <w:fldChar w:fldCharType="separate"/>
      </w:r>
      <w:r w:rsidRPr="008739F6">
        <w:rPr>
          <w:rFonts w:ascii="Calibri" w:hAnsi="Calibri"/>
        </w:rPr>
        <w:t>(Barrett-Lennard et al. 1995, Nichol and Shackleton 1996)</w:t>
      </w:r>
      <w:r w:rsidRPr="001F3B16">
        <w:fldChar w:fldCharType="end"/>
      </w:r>
      <w:r w:rsidRPr="008739F6">
        <w:t xml:space="preserve">.  </w:t>
      </w:r>
      <w:r w:rsidRPr="008739F6">
        <w:lastRenderedPageBreak/>
        <w:t>During the summer months the northern resident are known to feed in Johnstone Strait at the n</w:t>
      </w:r>
      <w:r w:rsidR="004A05BA" w:rsidRPr="008739F6">
        <w:t>orthern end of Vancouver Island</w:t>
      </w:r>
      <w:r w:rsidRPr="008739F6">
        <w:t xml:space="preserve"> but we do not consider this area to be part of the Salish Sea.  </w:t>
      </w:r>
    </w:p>
    <w:p w14:paraId="3EBC4AE8" w14:textId="6AF67DE0" w:rsidR="001C2D63" w:rsidRPr="008739F6" w:rsidRDefault="001C2D63" w:rsidP="00D472B7">
      <w:pPr>
        <w:ind w:firstLine="720"/>
      </w:pPr>
      <w:r w:rsidRPr="008739F6">
        <w:t xml:space="preserve">The killer whales in </w:t>
      </w:r>
      <w:r w:rsidR="007E67BF" w:rsidRPr="008739F6">
        <w:t xml:space="preserve">the Gulf Of </w:t>
      </w:r>
      <w:r w:rsidRPr="008739F6">
        <w:t xml:space="preserve">Alaska (Prince William Sound, Cook Inlet, Kenai, and Kodiak Island) appear more mobile than the other resident populations </w:t>
      </w:r>
      <w:r w:rsidRPr="001F3B16">
        <w:fldChar w:fldCharType="begin"/>
      </w:r>
      <w:r w:rsidR="009154CD" w:rsidRPr="008739F6">
        <w:instrText xml:space="preserve"> ADDIN ZOTERO_ITEM CSL_CITATION {"citationID":"13rmlg7p1v","properties":{"formattedCitation":"(Matkin et al. 1999)","plainCitation":"(Matkin et al. 1999)"},"citationItems":[{"id":1325,"uris":["http://zotero.org/users/3830350/items/9T7ZSGSV"],"uri":["http://zotero.org/users/3830350/items/9T7ZSGSV"],"itemData":{"id":1325,"type":"article-journal","title":"Association patterns and inferred genealogies of resident killer whales, Orcinus orca, in Prince William Sound, Alaska","container-title":"Fishery Bulletin","page":"900–919","volume":"97","issue":"4","source":"Google Scholar","author":[{"family":"Matkin","given":"C. O."},{"family":"Ellis","given":"G."},{"family":"Olesiuk","given":"P."},{"family":"Saulitis","given":"E."}],"issued":{"date-parts":[["1999"]]}}}],"schema":"https://github.com/citation-style-language/schema/raw/master/csl-citation.json"} </w:instrText>
      </w:r>
      <w:r w:rsidRPr="00956D71">
        <w:fldChar w:fldCharType="separate"/>
      </w:r>
      <w:r w:rsidRPr="008739F6">
        <w:rPr>
          <w:rFonts w:ascii="Calibri" w:hAnsi="Calibri"/>
        </w:rPr>
        <w:t>(</w:t>
      </w:r>
      <w:proofErr w:type="spellStart"/>
      <w:r w:rsidRPr="008739F6">
        <w:rPr>
          <w:rFonts w:ascii="Calibri" w:hAnsi="Calibri"/>
        </w:rPr>
        <w:t>Matkin</w:t>
      </w:r>
      <w:proofErr w:type="spellEnd"/>
      <w:r w:rsidRPr="008739F6">
        <w:rPr>
          <w:rFonts w:ascii="Calibri" w:hAnsi="Calibri"/>
        </w:rPr>
        <w:t xml:space="preserve"> et al. 1999)</w:t>
      </w:r>
      <w:r w:rsidRPr="001F3B16">
        <w:fldChar w:fldCharType="end"/>
      </w:r>
      <w:r w:rsidRPr="008739F6">
        <w:t xml:space="preserve">.  Whales from Prince William Sound </w:t>
      </w:r>
      <w:r w:rsidR="001306AA" w:rsidRPr="008739F6">
        <w:t xml:space="preserve">can be </w:t>
      </w:r>
      <w:r w:rsidRPr="008739F6">
        <w:t xml:space="preserve">observed in southeast Alaska and off of Kodiak Island </w:t>
      </w:r>
      <w:r w:rsidRPr="001F3B16">
        <w:fldChar w:fldCharType="begin"/>
      </w:r>
      <w:r w:rsidR="009154CD" w:rsidRPr="008739F6">
        <w:instrText xml:space="preserve"> ADDIN ZOTERO_ITEM CSL_CITATION {"citationID":"2m8kon3odl","properties":{"formattedCitation":"(Matkin et al. 1999)","plainCitation":"(Matkin et al. 1999)"},"citationItems":[{"id":1325,"uris":["http://zotero.org/users/3830350/items/9T7ZSGSV"],"uri":["http://zotero.org/users/3830350/items/9T7ZSGSV"],"itemData":{"id":1325,"type":"article-journal","title":"Association patterns and inferred genealogies of resident killer whales, Orcinus orca, in Prince William Sound, Alaska","container-title":"Fishery Bulletin","page":"900–919","volume":"97","issue":"4","source":"Google Scholar","author":[{"family":"Matkin","given":"C. O."},{"family":"Ellis","given":"G."},{"family":"Olesiuk","given":"P."},{"family":"Saulitis","given":"E."}],"issued":{"date-parts":[["1999"]]}}}],"schema":"https://github.com/citation-style-language/schema/raw/master/csl-citation.json"} </w:instrText>
      </w:r>
      <w:r w:rsidRPr="00956D71">
        <w:fldChar w:fldCharType="separate"/>
      </w:r>
      <w:r w:rsidRPr="008739F6">
        <w:rPr>
          <w:rFonts w:ascii="Calibri" w:hAnsi="Calibri"/>
        </w:rPr>
        <w:t>(</w:t>
      </w:r>
      <w:proofErr w:type="spellStart"/>
      <w:r w:rsidRPr="008739F6">
        <w:rPr>
          <w:rFonts w:ascii="Calibri" w:hAnsi="Calibri"/>
        </w:rPr>
        <w:t>Matkin</w:t>
      </w:r>
      <w:proofErr w:type="spellEnd"/>
      <w:r w:rsidRPr="008739F6">
        <w:rPr>
          <w:rFonts w:ascii="Calibri" w:hAnsi="Calibri"/>
        </w:rPr>
        <w:t xml:space="preserve"> et al. 1999)</w:t>
      </w:r>
      <w:r w:rsidRPr="001F3B16">
        <w:fldChar w:fldCharType="end"/>
      </w:r>
      <w:r w:rsidR="00C84A0B" w:rsidRPr="008739F6">
        <w:t>, and whales from southeast Alaska are known to occupy waters of western Alaska.  To reflect their mobility</w:t>
      </w:r>
      <w:r w:rsidR="005864E0" w:rsidRPr="008739F6">
        <w:t xml:space="preserve"> of the </w:t>
      </w:r>
      <w:r w:rsidR="00473FDB" w:rsidRPr="008739F6">
        <w:t xml:space="preserve">southeast resident </w:t>
      </w:r>
      <w:r w:rsidR="005864E0" w:rsidRPr="008739F6">
        <w:t xml:space="preserve">killer whales </w:t>
      </w:r>
      <w:r w:rsidR="00473FDB" w:rsidRPr="008739F6">
        <w:t xml:space="preserve">we assume they </w:t>
      </w:r>
      <w:r w:rsidR="00C84A0B" w:rsidRPr="008739F6">
        <w:t xml:space="preserve">spent </w:t>
      </w:r>
      <w:r w:rsidR="008579A0" w:rsidRPr="008739F6">
        <w:t>50</w:t>
      </w:r>
      <w:r w:rsidR="00C84A0B" w:rsidRPr="008739F6">
        <w:t xml:space="preserve">% of their time in western waters and </w:t>
      </w:r>
      <w:r w:rsidR="008579A0" w:rsidRPr="008739F6">
        <w:t>50</w:t>
      </w:r>
      <w:r w:rsidR="00C84A0B" w:rsidRPr="008739F6">
        <w:t>% in southeastern waters</w:t>
      </w:r>
      <w:r w:rsidR="00473FDB" w:rsidRPr="008739F6">
        <w:t xml:space="preserve">.  For western residents we simply assume they spend 100% of their time in </w:t>
      </w:r>
      <w:r w:rsidR="007E67BF" w:rsidRPr="008739F6">
        <w:t xml:space="preserve">Gulf of </w:t>
      </w:r>
      <w:r w:rsidR="00473FDB" w:rsidRPr="008739F6">
        <w:t>Alaska waters</w:t>
      </w:r>
      <w:r w:rsidR="00C84A0B" w:rsidRPr="008739F6">
        <w:t>.</w:t>
      </w:r>
    </w:p>
    <w:p w14:paraId="78BFD00B" w14:textId="1766CB11" w:rsidR="00A533D6" w:rsidRPr="008739F6" w:rsidRDefault="002212F5" w:rsidP="00191DA2">
      <w:pPr>
        <w:pStyle w:val="Heading2"/>
      </w:pPr>
      <w:r w:rsidRPr="008739F6">
        <w:t>Harbor seal</w:t>
      </w:r>
    </w:p>
    <w:p w14:paraId="7709978D" w14:textId="77647682" w:rsidR="002212F5" w:rsidRPr="008739F6" w:rsidRDefault="002212F5" w:rsidP="00D472B7">
      <w:pPr>
        <w:ind w:firstLine="720"/>
      </w:pPr>
      <w:r w:rsidRPr="008739F6">
        <w:t xml:space="preserve">Harbor seals are </w:t>
      </w:r>
      <w:r w:rsidR="00447324" w:rsidRPr="008739F6">
        <w:t xml:space="preserve">assumed to be </w:t>
      </w:r>
      <w:r w:rsidRPr="008739F6">
        <w:t>year-round re</w:t>
      </w:r>
      <w:r w:rsidR="00447324" w:rsidRPr="008739F6">
        <w:t>sidents in their area of origin, with no exchange between adjacent areas</w:t>
      </w:r>
      <w:r w:rsidR="007E67BF" w:rsidRPr="008739F6">
        <w:t xml:space="preserve"> </w:t>
      </w:r>
      <w:r w:rsidR="007E67BF" w:rsidRPr="001F3B16">
        <w:fldChar w:fldCharType="begin"/>
      </w:r>
      <w:r w:rsidR="007E67BF" w:rsidRPr="008739F6">
        <w:instrText xml:space="preserve"> ADDIN ZOTERO_ITEM CSL_CITATION {"citationID":"2bb4pbl68e","properties":{"formattedCitation":"(Suryan and Harvey 1998)","plainCitation":"(Suryan and Harvey 1998)"},"citationItems":[{"id":1161,"uris":["http://zotero.org/users/3830350/items/WDGKTUPA"],"uri":["http://zotero.org/users/3830350/items/WDGKTUPA"],"itemData":{"id":1161,"type":"article-journal","title":"TRACKING HARBOR SEALS (PHOCA VITULINA RICHARDSI) TO DETERMINE DIVE BEHAVIOR, FORAGING ACTIVITY, AND HAUL-OUT SITE USE","container-title":"Marine Mammal Science","page":"361–372","volume":"14","issue":"2","source":"Google Scholar","author":[{"family":"Suryan","given":"Robert M."},{"family":"Harvey","given":"James T."}],"issued":{"date-parts":[["1998"]]}}}],"schema":"https://github.com/citation-style-language/schema/raw/master/csl-citation.json"} </w:instrText>
      </w:r>
      <w:r w:rsidR="007E67BF" w:rsidRPr="00956D71">
        <w:fldChar w:fldCharType="separate"/>
      </w:r>
      <w:r w:rsidR="007E67BF" w:rsidRPr="008739F6">
        <w:rPr>
          <w:rFonts w:cs="Times New Roman"/>
        </w:rPr>
        <w:t>(</w:t>
      </w:r>
      <w:proofErr w:type="spellStart"/>
      <w:r w:rsidR="007E67BF" w:rsidRPr="008739F6">
        <w:rPr>
          <w:rFonts w:cs="Times New Roman"/>
        </w:rPr>
        <w:t>Suryan</w:t>
      </w:r>
      <w:proofErr w:type="spellEnd"/>
      <w:r w:rsidR="007E67BF" w:rsidRPr="008739F6">
        <w:rPr>
          <w:rFonts w:cs="Times New Roman"/>
        </w:rPr>
        <w:t xml:space="preserve"> and Harvey 1998)</w:t>
      </w:r>
      <w:r w:rsidR="007E67BF" w:rsidRPr="001F3B16">
        <w:fldChar w:fldCharType="end"/>
      </w:r>
      <w:r w:rsidR="00447324" w:rsidRPr="008739F6">
        <w:t>.</w:t>
      </w:r>
      <w:r w:rsidR="00410E97" w:rsidRPr="008739F6">
        <w:t xml:space="preserve">  The one exception is for harbor seals in the Columbia River.  We assume these seals migrate to the outer coast during the breeding season – half go to the Washington coast and the other half go to the Oregon coast.</w:t>
      </w:r>
      <w:r w:rsidR="00334293" w:rsidRPr="008739F6">
        <w:t xml:space="preserve">  </w:t>
      </w:r>
      <w:r w:rsidR="00473FDB" w:rsidRPr="008739F6">
        <w:t xml:space="preserve">Some </w:t>
      </w:r>
      <w:r w:rsidR="00334293" w:rsidRPr="008739F6">
        <w:t>evidence suggest</w:t>
      </w:r>
      <w:r w:rsidR="00473FDB" w:rsidRPr="008739F6">
        <w:t>s</w:t>
      </w:r>
      <w:r w:rsidR="00334293" w:rsidRPr="008739F6">
        <w:t xml:space="preserve"> that harbor seals </w:t>
      </w:r>
      <w:r w:rsidR="00473FDB" w:rsidRPr="008739F6">
        <w:t xml:space="preserve">may </w:t>
      </w:r>
      <w:r w:rsidR="00334293" w:rsidRPr="008739F6">
        <w:t>migrat</w:t>
      </w:r>
      <w:r w:rsidR="00501791" w:rsidRPr="008739F6">
        <w:t xml:space="preserve">e more than previously expected.  A recent study </w:t>
      </w:r>
      <w:r w:rsidR="00334293" w:rsidRPr="001F3B16">
        <w:fldChar w:fldCharType="begin"/>
      </w:r>
      <w:r w:rsidR="009154CD" w:rsidRPr="008739F6">
        <w:instrText xml:space="preserve"> ADDIN ZOTERO_ITEM CSL_CITATION {"citationID":"2m9hj6h9md","properties":{"formattedCitation":"(Peterson et al. 2012)","plainCitation":"(Peterson et al. 2012)"},"citationItems":[{"id":1412,"uris":["http://zotero.org/users/3830350/items/RB4V967N"],"uri":["http://zotero.org/users/3830350/items/RB4V967N"],"itemData":{"id":1412,"type":"article-journal","title":"Long distance movements and disjunct spatial use of harbor seals (Phoca vitulina) in the inland waters of the Pacific Northwest","container-title":"PloS one","page":"e39046","volume":"7","issue":"6","source":"Google Scholar","author":[{"family":"Peterson","given":"Sarah H."},{"family":"Lance","given":"Monique M."},{"family":"Jeffries","given":"Steven J."},{"family":"Acevedo-Gutiérrez","given":"Alejandro"}],"issued":{"date-parts":[["2012"]]}}}],"schema":"https://github.com/citation-style-language/schema/raw/master/csl-citation.json"} </w:instrText>
      </w:r>
      <w:r w:rsidR="00334293" w:rsidRPr="00956D71">
        <w:fldChar w:fldCharType="separate"/>
      </w:r>
      <w:r w:rsidR="00334293" w:rsidRPr="008739F6">
        <w:rPr>
          <w:rFonts w:cs="Times New Roman"/>
        </w:rPr>
        <w:t>(Peterson et al. 2012)</w:t>
      </w:r>
      <w:r w:rsidR="00334293" w:rsidRPr="001F3B16">
        <w:fldChar w:fldCharType="end"/>
      </w:r>
      <w:r w:rsidR="00501791" w:rsidRPr="008739F6">
        <w:t xml:space="preserve"> demonstrated two of the 20 seals </w:t>
      </w:r>
      <w:r w:rsidR="009411D2" w:rsidRPr="008739F6">
        <w:t xml:space="preserve">fitted with satellite tags </w:t>
      </w:r>
      <w:r w:rsidR="00501791" w:rsidRPr="008739F6">
        <w:t xml:space="preserve">in Salish Sea waters migrated briefly to the outer </w:t>
      </w:r>
      <w:r w:rsidR="009411D2" w:rsidRPr="008739F6">
        <w:t>coast of Washington during the s</w:t>
      </w:r>
      <w:r w:rsidR="00501791" w:rsidRPr="008739F6">
        <w:t>pring months.</w:t>
      </w:r>
      <w:r w:rsidR="00473FDB" w:rsidRPr="008739F6">
        <w:t xml:space="preserve">  However, for the purposes of this study we assume they remain year round residents of their home area.</w:t>
      </w:r>
    </w:p>
    <w:p w14:paraId="5C3110D5" w14:textId="5D88FECD" w:rsidR="002212F5" w:rsidRPr="008739F6" w:rsidRDefault="002212F5" w:rsidP="00191DA2">
      <w:pPr>
        <w:pStyle w:val="Heading2"/>
      </w:pPr>
      <w:r w:rsidRPr="008739F6">
        <w:t>California sea lion</w:t>
      </w:r>
    </w:p>
    <w:p w14:paraId="003A8A15" w14:textId="1FFBDB98" w:rsidR="00E72206" w:rsidRPr="008739F6" w:rsidRDefault="00F05D2E" w:rsidP="00D472B7">
      <w:pPr>
        <w:ind w:firstLine="720"/>
      </w:pPr>
      <w:r w:rsidRPr="008739F6">
        <w:t xml:space="preserve">We assume </w:t>
      </w:r>
      <w:r w:rsidR="00CF24AD" w:rsidRPr="008739F6">
        <w:t>the population</w:t>
      </w:r>
      <w:r w:rsidRPr="008739F6">
        <w:t xml:space="preserve"> </w:t>
      </w:r>
      <w:r w:rsidR="00CF24AD" w:rsidRPr="008739F6">
        <w:t xml:space="preserve">of </w:t>
      </w:r>
      <w:r w:rsidR="00473FDB" w:rsidRPr="008739F6">
        <w:t xml:space="preserve">female </w:t>
      </w:r>
      <w:r w:rsidR="00CF24AD" w:rsidRPr="008739F6">
        <w:t>California sea lions in central California a</w:t>
      </w:r>
      <w:r w:rsidRPr="008739F6">
        <w:t>re</w:t>
      </w:r>
      <w:r w:rsidR="00CF24AD" w:rsidRPr="008739F6">
        <w:t xml:space="preserve"> year-round populations.  </w:t>
      </w:r>
      <w:r w:rsidR="002212F5" w:rsidRPr="008739F6">
        <w:t xml:space="preserve">From </w:t>
      </w:r>
      <w:r w:rsidR="00E75631" w:rsidRPr="008739F6">
        <w:t xml:space="preserve">the model </w:t>
      </w:r>
      <w:r w:rsidR="002212F5" w:rsidRPr="008739F6">
        <w:t>perspective it is easier to assume the populations of male California sea lions</w:t>
      </w:r>
      <w:r w:rsidR="00E75631" w:rsidRPr="008739F6">
        <w:t xml:space="preserve"> are resident</w:t>
      </w:r>
      <w:r w:rsidR="002212F5" w:rsidRPr="008739F6">
        <w:t xml:space="preserve"> in the Salish Sea </w:t>
      </w:r>
      <w:r w:rsidR="00447324" w:rsidRPr="001F3B16">
        <w:fldChar w:fldCharType="begin"/>
      </w:r>
      <w:r w:rsidR="009154CD" w:rsidRPr="008739F6">
        <w:instrText xml:space="preserve"> ADDIN ZOTERO_ITEM CSL_CITATION {"citationID":"7lpflnkvr","properties":{"formattedCitation":"(Bigg 1985, Jeffries et al. 2014)","plainCitation":"(Bigg 1985, Jeffries et al. 2014)"},"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447324" w:rsidRPr="00956D71">
        <w:fldChar w:fldCharType="separate"/>
      </w:r>
      <w:r w:rsidR="00447324" w:rsidRPr="008739F6">
        <w:rPr>
          <w:rFonts w:ascii="Calibri" w:hAnsi="Calibri"/>
        </w:rPr>
        <w:t>(</w:t>
      </w:r>
      <w:proofErr w:type="spellStart"/>
      <w:r w:rsidR="00447324" w:rsidRPr="008739F6">
        <w:rPr>
          <w:rFonts w:ascii="Calibri" w:hAnsi="Calibri"/>
        </w:rPr>
        <w:t>Bigg</w:t>
      </w:r>
      <w:proofErr w:type="spellEnd"/>
      <w:r w:rsidR="00447324" w:rsidRPr="008739F6">
        <w:rPr>
          <w:rFonts w:ascii="Calibri" w:hAnsi="Calibri"/>
        </w:rPr>
        <w:t xml:space="preserve"> 1985, Jeffries et al. 2014)</w:t>
      </w:r>
      <w:r w:rsidR="00447324" w:rsidRPr="001F3B16">
        <w:fldChar w:fldCharType="end"/>
      </w:r>
      <w:r w:rsidR="00447324" w:rsidRPr="008739F6">
        <w:t xml:space="preserve">, </w:t>
      </w:r>
      <w:r w:rsidR="002212F5" w:rsidRPr="008739F6">
        <w:t>Columbia River</w:t>
      </w:r>
      <w:r w:rsidR="008F45BA" w:rsidRPr="008739F6">
        <w:t xml:space="preserve"> (Robin Brown </w:t>
      </w:r>
      <w:proofErr w:type="spellStart"/>
      <w:r w:rsidR="008F45BA" w:rsidRPr="008739F6">
        <w:t>pers</w:t>
      </w:r>
      <w:proofErr w:type="spellEnd"/>
      <w:r w:rsidR="008F45BA" w:rsidRPr="008739F6">
        <w:t xml:space="preserve"> comm.)</w:t>
      </w:r>
      <w:r w:rsidR="00DF2BDF" w:rsidRPr="008739F6">
        <w:t>, and coastal populations of Oregon and Washington</w:t>
      </w:r>
      <w:r w:rsidR="002212F5" w:rsidRPr="008739F6">
        <w:t xml:space="preserve">, </w:t>
      </w:r>
      <w:r w:rsidR="00512FBD" w:rsidRPr="008739F6">
        <w:t xml:space="preserve">and </w:t>
      </w:r>
      <w:r w:rsidR="002212F5" w:rsidRPr="008739F6">
        <w:t xml:space="preserve">they migrate to the central California area during their </w:t>
      </w:r>
      <w:r w:rsidR="00473FDB" w:rsidRPr="008739F6">
        <w:t xml:space="preserve">breeding </w:t>
      </w:r>
      <w:r w:rsidR="0037449B" w:rsidRPr="008739F6">
        <w:t xml:space="preserve">periods </w:t>
      </w:r>
      <w:r w:rsidR="00473FDB" w:rsidRPr="008739F6">
        <w:t>in May and June</w:t>
      </w:r>
      <w:r w:rsidR="002212F5" w:rsidRPr="008739F6">
        <w:t xml:space="preserve">.  </w:t>
      </w:r>
      <w:r w:rsidR="00DF2BDF" w:rsidRPr="008739F6">
        <w:t xml:space="preserve">In addition to the seasonal movements to the </w:t>
      </w:r>
      <w:r w:rsidR="00DF2BDF" w:rsidRPr="008739F6">
        <w:lastRenderedPageBreak/>
        <w:t>breeding colonies in California, there is a d</w:t>
      </w:r>
      <w:r w:rsidR="00E75631" w:rsidRPr="008739F6">
        <w:t>ecline</w:t>
      </w:r>
      <w:r w:rsidR="00DF2BDF" w:rsidRPr="008739F6">
        <w:t xml:space="preserve"> in the abundance of sea lion</w:t>
      </w:r>
      <w:r w:rsidR="0037449B" w:rsidRPr="008739F6">
        <w:t>s</w:t>
      </w:r>
      <w:r w:rsidR="00DF2BDF" w:rsidRPr="008739F6">
        <w:t xml:space="preserve"> during the winter in the Salish </w:t>
      </w:r>
      <w:r w:rsidR="0039654E" w:rsidRPr="008739F6">
        <w:t>S</w:t>
      </w:r>
      <w:r w:rsidR="00DF2BDF" w:rsidRPr="008739F6">
        <w:t xml:space="preserve">ea and Columbia Rivers.  During this time we assume that the sea lion move to the bays and estuaries </w:t>
      </w:r>
      <w:r w:rsidR="00473FDB" w:rsidRPr="008739F6">
        <w:t xml:space="preserve">along the </w:t>
      </w:r>
      <w:r w:rsidR="00DF2BDF" w:rsidRPr="008739F6">
        <w:t>outer coast</w:t>
      </w:r>
      <w:r w:rsidR="00473FDB" w:rsidRPr="008739F6">
        <w:t xml:space="preserve"> of Washington and Oregon</w:t>
      </w:r>
      <w:r w:rsidR="00DF2BDF" w:rsidRPr="008739F6">
        <w:t xml:space="preserve">.  </w:t>
      </w:r>
    </w:p>
    <w:p w14:paraId="06679320" w14:textId="4B6A3F22" w:rsidR="00E72206" w:rsidRPr="008739F6" w:rsidRDefault="00E72206" w:rsidP="00191DA2">
      <w:pPr>
        <w:pStyle w:val="Heading2"/>
      </w:pPr>
      <w:r w:rsidRPr="008739F6">
        <w:t>Steller sea lions</w:t>
      </w:r>
    </w:p>
    <w:p w14:paraId="0BADD0B5" w14:textId="4567B0AB" w:rsidR="0094328D" w:rsidRPr="008739F6" w:rsidRDefault="00447324" w:rsidP="00D472B7">
      <w:pPr>
        <w:ind w:firstLine="720"/>
      </w:pPr>
      <w:r w:rsidRPr="008739F6">
        <w:t xml:space="preserve">Similar to the California sea lion populations, it is easier to assume the populations of Steller sea lions </w:t>
      </w:r>
      <w:r w:rsidR="00794910" w:rsidRPr="008739F6">
        <w:t xml:space="preserve">in the </w:t>
      </w:r>
      <w:r w:rsidRPr="008739F6">
        <w:t xml:space="preserve">Salish Sea </w:t>
      </w:r>
      <w:r w:rsidRPr="001F3B16">
        <w:fldChar w:fldCharType="begin"/>
      </w:r>
      <w:r w:rsidR="009154CD" w:rsidRPr="008739F6">
        <w:instrText xml:space="preserve"> ADDIN ZOTERO_ITEM CSL_CITATION {"citationID":"Ih9p6tkd","properties":{"formattedCitation":"(Bigg 1985, Jeffries et al. 2014)","plainCitation":"(Bigg 1985, Jeffries et al. 2014)"},"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id":834,"uris":["http://zotero.org/users/3830350/items/UUHNV82X"],"uri":["http://zotero.org/users/383035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Pr="00956D71">
        <w:fldChar w:fldCharType="separate"/>
      </w:r>
      <w:r w:rsidR="008F45BA" w:rsidRPr="008739F6">
        <w:rPr>
          <w:rFonts w:cs="Times New Roman"/>
        </w:rPr>
        <w:t>(</w:t>
      </w:r>
      <w:proofErr w:type="spellStart"/>
      <w:r w:rsidR="008F45BA" w:rsidRPr="008739F6">
        <w:rPr>
          <w:rFonts w:cs="Times New Roman"/>
        </w:rPr>
        <w:t>Bigg</w:t>
      </w:r>
      <w:proofErr w:type="spellEnd"/>
      <w:r w:rsidR="008F45BA" w:rsidRPr="008739F6">
        <w:rPr>
          <w:rFonts w:cs="Times New Roman"/>
        </w:rPr>
        <w:t xml:space="preserve"> 1985, Jeffries et al. 2014)</w:t>
      </w:r>
      <w:r w:rsidRPr="001F3B16">
        <w:fldChar w:fldCharType="end"/>
      </w:r>
      <w:r w:rsidRPr="008739F6">
        <w:t xml:space="preserve"> and Columbia River </w:t>
      </w:r>
      <w:r w:rsidR="008F45BA" w:rsidRPr="001F3B16">
        <w:fldChar w:fldCharType="begin"/>
      </w:r>
      <w:r w:rsidR="009154CD" w:rsidRPr="008739F6">
        <w:instrText xml:space="preserve"> ADDIN ZOTERO_ITEM CSL_CITATION {"citationID":"c7cgm5fv1","properties":{"formattedCitation":"(Stansell et al. 2010)","plainCitation":"(Stansell et al. 2010)"},"citationItems":[{"id":1015,"uris":["http://zotero.org/users/3830350/items/PAE8XXRQ"],"uri":["http://zotero.org/users/3830350/items/PAE8XXRQ"],"itemData":{"id":1015,"type":"book","title":"Evaluation of pinniped predation on adult salmonids and other fish in the Bonneville Dam tailrace, 2008-2010","publisher":"US Army Corps of Engineers, Bonneville Lock and Dam","source":"Google Scholar","URL":"http://www.salmonrecovery.gov/Files/2011%20APR%20files/New%20folder%20(2)/Stansell_et_al._2011_S1-2008-2010_Pinniped_Report.pdf","author":[{"family":"Stansell","given":"Robert J."},{"family":"Gibbons","given":"Karrie M."},{"family":"Nagy","given":"William T."}],"issued":{"date-parts":[["2010"]]},"accessed":{"date-parts":[["2016",7,5]]}}}],"schema":"https://github.com/citation-style-language/schema/raw/master/csl-citation.json"} </w:instrText>
      </w:r>
      <w:r w:rsidR="008F45BA" w:rsidRPr="00956D71">
        <w:fldChar w:fldCharType="separate"/>
      </w:r>
      <w:r w:rsidR="008F45BA" w:rsidRPr="008739F6">
        <w:rPr>
          <w:rFonts w:ascii="Calibri" w:hAnsi="Calibri"/>
        </w:rPr>
        <w:t>(</w:t>
      </w:r>
      <w:proofErr w:type="spellStart"/>
      <w:r w:rsidR="008F45BA" w:rsidRPr="008739F6">
        <w:rPr>
          <w:rFonts w:ascii="Calibri" w:hAnsi="Calibri"/>
        </w:rPr>
        <w:t>Stansell</w:t>
      </w:r>
      <w:proofErr w:type="spellEnd"/>
      <w:r w:rsidR="008F45BA" w:rsidRPr="008739F6">
        <w:rPr>
          <w:rFonts w:ascii="Calibri" w:hAnsi="Calibri"/>
        </w:rPr>
        <w:t xml:space="preserve"> et al. 2010, Robin Brown </w:t>
      </w:r>
      <w:proofErr w:type="spellStart"/>
      <w:r w:rsidR="008F45BA" w:rsidRPr="008739F6">
        <w:rPr>
          <w:rFonts w:ascii="Calibri" w:hAnsi="Calibri"/>
        </w:rPr>
        <w:t>pers</w:t>
      </w:r>
      <w:proofErr w:type="spellEnd"/>
      <w:r w:rsidR="008F45BA" w:rsidRPr="008739F6">
        <w:rPr>
          <w:rFonts w:ascii="Calibri" w:hAnsi="Calibri"/>
        </w:rPr>
        <w:t xml:space="preserve"> comm.)</w:t>
      </w:r>
      <w:r w:rsidR="008F45BA" w:rsidRPr="00E50D8A">
        <w:fldChar w:fldCharType="end"/>
      </w:r>
      <w:r w:rsidR="0037449B" w:rsidRPr="008739F6">
        <w:t xml:space="preserve"> </w:t>
      </w:r>
      <w:proofErr w:type="gramStart"/>
      <w:r w:rsidR="0037449B" w:rsidRPr="008739F6">
        <w:t>are</w:t>
      </w:r>
      <w:proofErr w:type="gramEnd"/>
      <w:r w:rsidR="0037449B" w:rsidRPr="008739F6">
        <w:t xml:space="preserve"> residents that migrate to adjacent areas during periods of absence</w:t>
      </w:r>
      <w:r w:rsidR="00794910" w:rsidRPr="008739F6">
        <w:t xml:space="preserve">.  However, since we do not know exactly where they migrate to when they are absent </w:t>
      </w:r>
      <w:r w:rsidR="00794910" w:rsidRPr="001F3B16">
        <w:fldChar w:fldCharType="begin"/>
      </w:r>
      <w:r w:rsidR="009154CD" w:rsidRPr="008739F6">
        <w:instrText xml:space="preserve"> ADDIN ZOTERO_ITEM CSL_CITATION {"citationID":"en3c32usr","properties":{"formattedCitation":"(Bigg 1985)","plainCitation":"(Bigg 1985)"},"citationItems":[{"id":1199,"uris":["http://zotero.org/users/3830350/items/C7AVS5BH"],"uri":["http://zotero.org/users/3830350/items/C7AVS5BH"],"itemData":{"id":1199,"type":"book","title":"Status of the Steller sea lion (Eumetopias jubatus) and California sea lion (Zalophus californianus) in British Columbia","publisher":"Department of Fisheries and Oceans Ottawa","source":"Google Scholar","URL":"http://www.racerocks.ca/wp-content/uploads/2014/03/sealionbigg17899.pdf","author":[{"family":"Bigg","given":"Michael A."}],"issued":{"date-parts":[["1985"]]},"accessed":{"date-parts":[["2016",11,29]]}}}],"schema":"https://github.com/citation-style-language/schema/raw/master/csl-citation.json"} </w:instrText>
      </w:r>
      <w:r w:rsidR="00794910" w:rsidRPr="00956D71">
        <w:fldChar w:fldCharType="separate"/>
      </w:r>
      <w:r w:rsidR="00794910" w:rsidRPr="008739F6">
        <w:rPr>
          <w:rFonts w:cs="Times New Roman"/>
        </w:rPr>
        <w:t>(</w:t>
      </w:r>
      <w:proofErr w:type="spellStart"/>
      <w:r w:rsidR="00794910" w:rsidRPr="008739F6">
        <w:rPr>
          <w:rFonts w:cs="Times New Roman"/>
        </w:rPr>
        <w:t>Bigg</w:t>
      </w:r>
      <w:proofErr w:type="spellEnd"/>
      <w:r w:rsidR="00794910" w:rsidRPr="008739F6">
        <w:rPr>
          <w:rFonts w:cs="Times New Roman"/>
        </w:rPr>
        <w:t xml:space="preserve"> 1985)</w:t>
      </w:r>
      <w:r w:rsidR="00794910" w:rsidRPr="001F3B16">
        <w:fldChar w:fldCharType="end"/>
      </w:r>
      <w:r w:rsidRPr="008739F6">
        <w:t xml:space="preserve"> </w:t>
      </w:r>
      <w:r w:rsidR="00DF2BDF" w:rsidRPr="008739F6">
        <w:t>we have chosen to assume that they move to the bays and estuaries on the outer coasts of Washington</w:t>
      </w:r>
      <w:r w:rsidR="00473FDB" w:rsidRPr="008739F6">
        <w:t xml:space="preserve">, </w:t>
      </w:r>
      <w:r w:rsidR="00DF2BDF" w:rsidRPr="008739F6">
        <w:t>Oregon</w:t>
      </w:r>
      <w:r w:rsidR="00473FDB" w:rsidRPr="008739F6">
        <w:t>, and Vancouver Island</w:t>
      </w:r>
      <w:r w:rsidRPr="008739F6">
        <w:t xml:space="preserve">.   </w:t>
      </w:r>
    </w:p>
    <w:p w14:paraId="6552BF46" w14:textId="77777777" w:rsidR="00797BEE" w:rsidRPr="008739F6" w:rsidRDefault="0094328D" w:rsidP="00191DA2">
      <w:pPr>
        <w:pStyle w:val="Heading1"/>
      </w:pPr>
      <w:r w:rsidRPr="008739F6">
        <w:t>Chinook salmon production</w:t>
      </w:r>
    </w:p>
    <w:p w14:paraId="53D975C8" w14:textId="328B4A2D" w:rsidR="0094328D" w:rsidRPr="008739F6" w:rsidRDefault="00D472B7" w:rsidP="00847D40">
      <w:pPr>
        <w:ind w:firstLine="720"/>
        <w:rPr>
          <w:i/>
        </w:rPr>
      </w:pPr>
      <w:r w:rsidRPr="008739F6">
        <w:t xml:space="preserve">The variable that describes the recruitment of Chinook salmon to the areas where predation occurs </w:t>
      </w:r>
      <w:proofErr w:type="gramStart"/>
      <w:r w:rsidRPr="008739F6">
        <w:t xml:space="preserve">is </w:t>
      </w:r>
      <w:proofErr w:type="gramEnd"/>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h,r,o,y</m:t>
            </m:r>
          </m:sub>
        </m:sSub>
      </m:oMath>
      <w:r w:rsidRPr="008739F6">
        <w:t xml:space="preserve">.  There are two files containing the raw data related to smolt production: Smolt_AllData.csv which is the hatchery production, and WildProduction.csv which </w:t>
      </w:r>
      <w:r w:rsidR="0037449B" w:rsidRPr="008739F6">
        <w:t>are</w:t>
      </w:r>
      <w:r w:rsidRPr="008739F6">
        <w:t xml:space="preserve"> the estimates wild production based on the escapement </w:t>
      </w:r>
      <w:r w:rsidR="0037449B" w:rsidRPr="008739F6">
        <w:t>data</w:t>
      </w:r>
      <w:r w:rsidRPr="008739F6">
        <w:t xml:space="preserve">.  The data are read in with the wrapper </w:t>
      </w:r>
      <w:proofErr w:type="spellStart"/>
      <w:r w:rsidR="0094328D" w:rsidRPr="008739F6">
        <w:t>create_Rhroy.r</w:t>
      </w:r>
      <w:proofErr w:type="spellEnd"/>
      <w:r w:rsidRPr="008739F6">
        <w:t>.  A summary of the wild and hatchery production is in the worksheet “</w:t>
      </w:r>
      <w:proofErr w:type="spellStart"/>
      <w:r w:rsidRPr="008739F6">
        <w:t>Table_SmoltProduction</w:t>
      </w:r>
      <w:proofErr w:type="spellEnd"/>
      <w:r w:rsidRPr="008739F6">
        <w:t>” in the appendixTables.csv file.</w:t>
      </w:r>
    </w:p>
    <w:p w14:paraId="1486A2A0" w14:textId="11ECF5B4" w:rsidR="002C2FC7" w:rsidRPr="008739F6" w:rsidRDefault="0094328D" w:rsidP="00D472B7">
      <w:pPr>
        <w:ind w:firstLine="720"/>
      </w:pPr>
      <w:r w:rsidRPr="008739F6">
        <w:t>There are two sources of Chinook salmon production – hatchery and natural origin fish.</w:t>
      </w:r>
      <w:r w:rsidR="002C2FC7" w:rsidRPr="008739F6">
        <w:t xml:space="preserve">  Estimates of hatchery production were determined using the RMIS database </w:t>
      </w:r>
      <w:r w:rsidR="002C2FC7" w:rsidRPr="001F3B16">
        <w:fldChar w:fldCharType="begin"/>
      </w:r>
      <w:r w:rsidR="009154CD" w:rsidRPr="008739F6">
        <w:instrText xml:space="preserve"> ADDIN ZOTERO_ITEM CSL_CITATION {"citationID":"2846oeua76","properties":{"formattedCitation":"(RMIS 2012)","plainCitation":"(RMIS 2012)"},"citationItems":[{"id":1191,"uris":["http://zotero.org/users/3830350/items/9WUN9CC4"],"uri":["http://zotero.org/users/3830350/items/9WUN9CC4"],"itemData":{"id":1191,"type":"report","title":"Regional Mark Information System User Guide","publisher":"Pacific Fishery Management Council","publisher-place":"Portland, Oregon","page":"79","event-place":"Portland, Oregon","URL":"http://www.rmpc.org/files/RMIS_UserGuide_V3.pdf","number":"v3.1","author":[{"family":"RMIS","given":""}],"issued":{"date-parts":[["2012",3]]}}}],"schema":"https://github.com/citation-style-language/schema/raw/master/csl-citation.json"} </w:instrText>
      </w:r>
      <w:r w:rsidR="002C2FC7" w:rsidRPr="00956D71">
        <w:fldChar w:fldCharType="separate"/>
      </w:r>
      <w:r w:rsidR="002C2FC7" w:rsidRPr="008739F6">
        <w:rPr>
          <w:rFonts w:ascii="Calibri" w:hAnsi="Calibri"/>
        </w:rPr>
        <w:t>(RMIS 2012)</w:t>
      </w:r>
      <w:r w:rsidR="002C2FC7" w:rsidRPr="001F3B16">
        <w:fldChar w:fldCharType="end"/>
      </w:r>
      <w:r w:rsidR="002C2FC7" w:rsidRPr="008739F6">
        <w:t xml:space="preserve">.  There are a number of ways to generate the abundance of </w:t>
      </w:r>
      <w:proofErr w:type="spellStart"/>
      <w:r w:rsidR="002C2FC7" w:rsidRPr="008739F6">
        <w:t>outmigrating</w:t>
      </w:r>
      <w:proofErr w:type="spellEnd"/>
      <w:r w:rsidR="002C2FC7" w:rsidRPr="008739F6">
        <w:t xml:space="preserve"> </w:t>
      </w:r>
      <w:proofErr w:type="spellStart"/>
      <w:r w:rsidR="002C2FC7" w:rsidRPr="008739F6">
        <w:t>smolts</w:t>
      </w:r>
      <w:proofErr w:type="spellEnd"/>
      <w:r w:rsidR="002C2FC7" w:rsidRPr="008739F6">
        <w:t>.  We used the “</w:t>
      </w:r>
      <w:proofErr w:type="spellStart"/>
      <w:r w:rsidR="002C2FC7" w:rsidRPr="008739F6">
        <w:t>Adclipped</w:t>
      </w:r>
      <w:proofErr w:type="spellEnd"/>
      <w:r w:rsidR="002C2FC7" w:rsidRPr="008739F6">
        <w:t xml:space="preserve"> Releases” database (see </w:t>
      </w:r>
      <w:r w:rsidR="002C2FC7" w:rsidRPr="001F3B16">
        <w:fldChar w:fldCharType="begin"/>
      </w:r>
      <w:r w:rsidR="002C2FC7" w:rsidRPr="008739F6">
        <w:instrText xml:space="preserve"> REF _Ref470183872 \h </w:instrText>
      </w:r>
      <w:r w:rsidR="00BF4586" w:rsidRPr="00956D71">
        <w:instrText xml:space="preserve"> \* MERGEFORMAT </w:instrText>
      </w:r>
      <w:r w:rsidR="002C2FC7" w:rsidRPr="00956D71">
        <w:fldChar w:fldCharType="separate"/>
      </w:r>
      <w:r w:rsidR="009C492F" w:rsidRPr="008739F6">
        <w:t xml:space="preserve">Figure </w:t>
      </w:r>
      <w:r w:rsidR="009C492F" w:rsidRPr="008739F6">
        <w:rPr>
          <w:noProof/>
        </w:rPr>
        <w:t>1</w:t>
      </w:r>
      <w:r w:rsidR="002C2FC7" w:rsidRPr="001F3B16">
        <w:fldChar w:fldCharType="end"/>
      </w:r>
      <w:r w:rsidR="002C2FC7" w:rsidRPr="008739F6">
        <w:t>, a screen of the options we selected) and selected only Chinook salmon releases.</w:t>
      </w:r>
      <w:r w:rsidR="009C492F" w:rsidRPr="008739F6">
        <w:t xml:space="preserve">  Although the database </w:t>
      </w:r>
      <w:r w:rsidR="00BF4586" w:rsidRPr="008739F6">
        <w:t>are</w:t>
      </w:r>
      <w:r w:rsidR="009C492F" w:rsidRPr="008739F6">
        <w:t xml:space="preserve"> labeled </w:t>
      </w:r>
      <w:proofErr w:type="spellStart"/>
      <w:r w:rsidR="009C492F" w:rsidRPr="008739F6">
        <w:t>Adclipped</w:t>
      </w:r>
      <w:proofErr w:type="spellEnd"/>
      <w:r w:rsidR="009C492F" w:rsidRPr="008739F6">
        <w:t xml:space="preserve"> releases, it includes an estimate of both </w:t>
      </w:r>
      <w:proofErr w:type="spellStart"/>
      <w:r w:rsidR="009C492F" w:rsidRPr="008739F6">
        <w:t>adclipped</w:t>
      </w:r>
      <w:proofErr w:type="spellEnd"/>
      <w:r w:rsidR="009C492F" w:rsidRPr="008739F6">
        <w:t xml:space="preserve"> and unmarked releases.</w:t>
      </w:r>
      <w:r w:rsidR="00C27A84" w:rsidRPr="008739F6">
        <w:t xml:space="preserve"> </w:t>
      </w:r>
      <w:r w:rsidR="00E91520" w:rsidRPr="008739F6">
        <w:t>Using the “</w:t>
      </w:r>
      <w:proofErr w:type="spellStart"/>
      <w:r w:rsidR="00E91520" w:rsidRPr="008739F6">
        <w:t>release_location_rmis_region</w:t>
      </w:r>
      <w:proofErr w:type="spellEnd"/>
      <w:r w:rsidR="00E91520" w:rsidRPr="008739F6">
        <w:t xml:space="preserve">” field in the RMIS database we were able to map </w:t>
      </w:r>
      <w:r w:rsidR="004D645D" w:rsidRPr="008739F6">
        <w:t xml:space="preserve">the </w:t>
      </w:r>
      <w:r w:rsidR="00E91520" w:rsidRPr="008739F6">
        <w:t xml:space="preserve">release </w:t>
      </w:r>
      <w:r w:rsidR="004D645D" w:rsidRPr="008739F6">
        <w:t xml:space="preserve">data </w:t>
      </w:r>
      <w:r w:rsidR="00E91520" w:rsidRPr="008739F6">
        <w:t xml:space="preserve">to </w:t>
      </w:r>
      <w:r w:rsidR="004D645D" w:rsidRPr="008739F6">
        <w:t xml:space="preserve">the </w:t>
      </w:r>
      <w:r w:rsidR="00E91520" w:rsidRPr="008739F6">
        <w:t>area</w:t>
      </w:r>
      <w:r w:rsidR="004D645D" w:rsidRPr="008739F6">
        <w:t>s</w:t>
      </w:r>
      <w:r w:rsidR="00E91520" w:rsidRPr="008739F6">
        <w:t xml:space="preserve"> in </w:t>
      </w:r>
      <w:r w:rsidR="004D645D" w:rsidRPr="008739F6">
        <w:t xml:space="preserve">our </w:t>
      </w:r>
      <w:r w:rsidR="00E91520" w:rsidRPr="008739F6">
        <w:t>model</w:t>
      </w:r>
      <w:r w:rsidR="004D645D" w:rsidRPr="008739F6">
        <w:t xml:space="preserve"> (</w:t>
      </w:r>
      <w:r w:rsidR="004D645D" w:rsidRPr="001F3B16">
        <w:fldChar w:fldCharType="begin"/>
      </w:r>
      <w:r w:rsidR="004D645D" w:rsidRPr="008739F6">
        <w:instrText xml:space="preserve"> REF _Ref470207382 \h </w:instrText>
      </w:r>
      <w:r w:rsidR="00BF4586" w:rsidRPr="00956D71">
        <w:instrText xml:space="preserve"> \* MERGEFORMAT </w:instrText>
      </w:r>
      <w:r w:rsidR="004D645D" w:rsidRPr="00956D71">
        <w:fldChar w:fldCharType="separate"/>
      </w:r>
      <w:r w:rsidR="009C492F" w:rsidRPr="008739F6">
        <w:t xml:space="preserve">Table </w:t>
      </w:r>
      <w:r w:rsidR="009C492F" w:rsidRPr="008739F6">
        <w:rPr>
          <w:noProof/>
        </w:rPr>
        <w:t>3</w:t>
      </w:r>
      <w:r w:rsidR="004D645D" w:rsidRPr="001F3B16">
        <w:fldChar w:fldCharType="end"/>
      </w:r>
      <w:r w:rsidR="00F86142" w:rsidRPr="00E50D8A">
        <w:fldChar w:fldCharType="begin"/>
      </w:r>
      <w:r w:rsidR="00F86142" w:rsidRPr="008739F6">
        <w:instrText xml:space="preserve"> REF _Ref470207988 \h </w:instrText>
      </w:r>
      <w:r w:rsidR="00BF4586" w:rsidRPr="00956D71">
        <w:instrText xml:space="preserve"> \* MERGEFORMAT </w:instrText>
      </w:r>
      <w:r w:rsidR="00F86142" w:rsidRPr="00956D71">
        <w:fldChar w:fldCharType="end"/>
      </w:r>
      <w:r w:rsidR="004D645D" w:rsidRPr="008739F6">
        <w:t>)</w:t>
      </w:r>
      <w:r w:rsidR="00E91520" w:rsidRPr="008739F6">
        <w:t>.</w:t>
      </w:r>
    </w:p>
    <w:p w14:paraId="79F7718B" w14:textId="4A9AB01D" w:rsidR="0028577B" w:rsidRPr="008739F6" w:rsidRDefault="00F86142" w:rsidP="00D472B7">
      <w:pPr>
        <w:ind w:firstLine="720"/>
      </w:pPr>
      <w:r w:rsidRPr="008739F6">
        <w:lastRenderedPageBreak/>
        <w:t xml:space="preserve">There is no database for wild </w:t>
      </w:r>
      <w:proofErr w:type="spellStart"/>
      <w:r w:rsidRPr="008739F6">
        <w:t>smolt</w:t>
      </w:r>
      <w:proofErr w:type="spellEnd"/>
      <w:r w:rsidRPr="008739F6">
        <w:t xml:space="preserve"> production.  To estimate the annual </w:t>
      </w:r>
      <w:proofErr w:type="spellStart"/>
      <w:r w:rsidRPr="008739F6">
        <w:t>smolt</w:t>
      </w:r>
      <w:proofErr w:type="spellEnd"/>
      <w:r w:rsidRPr="008739F6">
        <w:t xml:space="preserve"> production we compiled escapement data for natural </w:t>
      </w:r>
      <w:proofErr w:type="spellStart"/>
      <w:r w:rsidRPr="008739F6">
        <w:t>spawners</w:t>
      </w:r>
      <w:proofErr w:type="spellEnd"/>
      <w:r w:rsidRPr="008739F6">
        <w:t xml:space="preserve"> in the tributaries along the west coast</w:t>
      </w:r>
      <w:r w:rsidR="0028577B" w:rsidRPr="008739F6">
        <w:t xml:space="preserve"> based on reports from </w:t>
      </w:r>
      <w:r w:rsidR="0028577B" w:rsidRPr="001F3B16">
        <w:fldChar w:fldCharType="begin"/>
      </w:r>
      <w:r w:rsidR="009154CD" w:rsidRPr="008739F6">
        <w:instrText xml:space="preserve"> ADDIN ZOTERO_ITEM CSL_CITATION {"citationID":"TbQOyVnT","properties":{"formattedCitation":"(Department of Fisheries and Oceans 2014, Pacific Fishery Management Council 2016, PACIFIC SALMON COMMISSION JOINT SALMON 2016)","plainCitation":"(Department of Fisheries and Oceans 2014, Pacific Fishery Management Council 2016, PACIFIC SALMON COMMISSION JOINT SALMON 2016)","dontUpdate":true},"citationItems":[{"id":1327,"uris":["http://zotero.org/users/3830350/items/2ADEBV5F"],"uri":["http://zotero.org/users/3830350/items/2ADEBV5F"],"itemData":{"id":1327,"type":"speech","title":"2014 Fraser River Stock Assessment and Fishery Summary Chinook, Coho, and Chum","URL":"http://frafs.ca/sites/default/files/2014%20Post-season%20Fraser%20CN%20CO%20and%20CH.pdf","author":[{"family":"Department of Fisheries and Oceans","given":""}],"issued":{"date-parts":[["2014"]]}}},{"id":1181,"uris":["http://zotero.org/users/3830350/items/3S54RCNT"],"uri":["http://zotero.org/users/3830350/items/3S54RCNT"],"itemData":{"id":1181,"type":"report","title":"Review of 2015 Ocean Salmon Fisheries: Stock Assessment and Fishery Evaluation Document for the Pacific Coast Salmon Fishery Management Plan","publisher":"Pacific Fishery Management Council","publisher-place":"Portland, Oregon","page":"351","event-place":"Portland, Oregon","author":[{"family":"PSC","given":""}],"issued":{"date-parts":[["2016"]]}}},{"id":1268,"uris":["http://zotero.org/users/3830350/items/4CKGUW8X"],"uri":["http://zotero.org/users/3830350/items/4CKGUW8X"],"itemData":{"id":1268,"type":"report","title":"ANNUAL REPORT OF CATCH AND ESCAPEMENT FOR 2015","publisher":"Pacific Salmon Comission","publisher-place":"Portland, Oregon","page":"225","event-place":"Portland, Oregon","URL":"http://www.psc.org/publications/technical-reports/technical-committee-reports/chinook/","number":"REPORT TCCHINOOK (16)-3","author":[{"literal":"PACIFIC SALMON COMMISSION JOINT SALMON"}],"issued":{"date-parts":[["2016"]]}}}],"schema":"https://github.com/citation-style-language/schema/raw/master/csl-citation.json"} </w:instrText>
      </w:r>
      <w:r w:rsidR="0028577B" w:rsidRPr="00956D71">
        <w:fldChar w:fldCharType="separate"/>
      </w:r>
      <w:r w:rsidR="007B238C" w:rsidRPr="008739F6">
        <w:rPr>
          <w:rFonts w:ascii="Calibri" w:hAnsi="Calibri"/>
        </w:rPr>
        <w:t xml:space="preserve">Department of Fisheries and Oceans </w:t>
      </w:r>
      <w:r w:rsidR="00590E7D" w:rsidRPr="008739F6">
        <w:rPr>
          <w:rFonts w:ascii="Calibri" w:hAnsi="Calibri"/>
        </w:rPr>
        <w:t>(</w:t>
      </w:r>
      <w:r w:rsidR="007B238C" w:rsidRPr="008739F6">
        <w:rPr>
          <w:rFonts w:ascii="Calibri" w:hAnsi="Calibri"/>
        </w:rPr>
        <w:t>2014</w:t>
      </w:r>
      <w:r w:rsidR="00590E7D" w:rsidRPr="008739F6">
        <w:rPr>
          <w:rFonts w:ascii="Calibri" w:hAnsi="Calibri"/>
        </w:rPr>
        <w:t>)</w:t>
      </w:r>
      <w:r w:rsidR="007B238C" w:rsidRPr="008739F6">
        <w:rPr>
          <w:rFonts w:ascii="Calibri" w:hAnsi="Calibri"/>
        </w:rPr>
        <w:t xml:space="preserve">, Pacific Fishery Management Council </w:t>
      </w:r>
      <w:r w:rsidR="00590E7D" w:rsidRPr="008739F6">
        <w:rPr>
          <w:rFonts w:ascii="Calibri" w:hAnsi="Calibri"/>
        </w:rPr>
        <w:t>(</w:t>
      </w:r>
      <w:r w:rsidR="007B238C" w:rsidRPr="008739F6">
        <w:rPr>
          <w:rFonts w:ascii="Calibri" w:hAnsi="Calibri"/>
        </w:rPr>
        <w:t>2016</w:t>
      </w:r>
      <w:r w:rsidR="00590E7D" w:rsidRPr="008739F6">
        <w:rPr>
          <w:rFonts w:ascii="Calibri" w:hAnsi="Calibri"/>
        </w:rPr>
        <w:t>)</w:t>
      </w:r>
      <w:r w:rsidR="007B238C" w:rsidRPr="008739F6">
        <w:rPr>
          <w:rFonts w:ascii="Calibri" w:hAnsi="Calibri"/>
        </w:rPr>
        <w:t xml:space="preserve">, PACIFIC SALMON COMMISSION JOINT SALMON </w:t>
      </w:r>
      <w:r w:rsidR="00590E7D" w:rsidRPr="008739F6">
        <w:rPr>
          <w:rFonts w:ascii="Calibri" w:hAnsi="Calibri"/>
        </w:rPr>
        <w:t>(</w:t>
      </w:r>
      <w:r w:rsidR="007B238C" w:rsidRPr="008739F6">
        <w:rPr>
          <w:rFonts w:ascii="Calibri" w:hAnsi="Calibri"/>
        </w:rPr>
        <w:t>2016)</w:t>
      </w:r>
      <w:r w:rsidR="0028577B" w:rsidRPr="001F3B16">
        <w:fldChar w:fldCharType="end"/>
      </w:r>
      <w:r w:rsidR="00590E7D" w:rsidRPr="008739F6">
        <w:t xml:space="preserve"> (</w:t>
      </w:r>
      <w:r w:rsidR="00590E7D" w:rsidRPr="001F3B16">
        <w:fldChar w:fldCharType="begin"/>
      </w:r>
      <w:r w:rsidR="00590E7D" w:rsidRPr="008739F6">
        <w:instrText xml:space="preserve"> REF _Ref470239474 \h </w:instrText>
      </w:r>
      <w:r w:rsidR="008650AD" w:rsidRPr="00956D71">
        <w:instrText xml:space="preserve"> \* MERGEFORMAT </w:instrText>
      </w:r>
      <w:r w:rsidR="00590E7D" w:rsidRPr="00956D71">
        <w:fldChar w:fldCharType="separate"/>
      </w:r>
      <w:r w:rsidR="00590E7D" w:rsidRPr="008739F6">
        <w:t xml:space="preserve">Table </w:t>
      </w:r>
      <w:r w:rsidR="00590E7D" w:rsidRPr="008739F6">
        <w:rPr>
          <w:noProof/>
        </w:rPr>
        <w:t>4</w:t>
      </w:r>
      <w:r w:rsidR="00590E7D" w:rsidRPr="001F3B16">
        <w:fldChar w:fldCharType="end"/>
      </w:r>
      <w:r w:rsidR="00590E7D" w:rsidRPr="008739F6">
        <w:t>)</w:t>
      </w:r>
      <w:r w:rsidR="0028577B" w:rsidRPr="008739F6">
        <w:t xml:space="preserve">.  With the exception of the Canadian stocks, most of the escapement estimates are available as downloadable Excel files from </w:t>
      </w:r>
      <w:r w:rsidR="0037449B" w:rsidRPr="008739F6">
        <w:t xml:space="preserve">management </w:t>
      </w:r>
      <w:r w:rsidR="0028577B" w:rsidRPr="008739F6">
        <w:t>websites</w:t>
      </w:r>
      <w:r w:rsidR="007B238C" w:rsidRPr="008739F6">
        <w:t xml:space="preserve">.  In the case of the Canadian stocks we had to digitize the escapement figures </w:t>
      </w:r>
      <w:r w:rsidR="003F6340" w:rsidRPr="008739F6">
        <w:t>based on</w:t>
      </w:r>
      <w:r w:rsidR="007B238C" w:rsidRPr="008739F6">
        <w:t xml:space="preserve"> their presentation</w:t>
      </w:r>
      <w:r w:rsidR="003F6340" w:rsidRPr="008739F6">
        <w:t xml:space="preserve"> of post season results</w:t>
      </w:r>
      <w:r w:rsidR="00E50D8A">
        <w:t xml:space="preserve"> </w:t>
      </w:r>
      <w:r w:rsidR="00A82363">
        <w:fldChar w:fldCharType="begin"/>
      </w:r>
      <w:r w:rsidR="00A82363">
        <w:instrText xml:space="preserve"> ADDIN ZOTERO_ITEM CSL_CITATION {"citationID":"1kgrkcfs6e","properties":{"formattedCitation":"(DFO 1999, Heard$^1$ et al. 2007)","plainCitation":"(DFO 1999, Heard$^1$ et al. 2007)"},"citationItems":[{"id":1479,"uris":["http://zotero.org/users/3830350/items/Z9VTP9G4"],"uri":["http://zotero.org/users/3830350/items/Z9VTP9G4"],"itemData":{"id":1479,"type":"report","title":"Fraser River Chinook Salmon","collection-title":"DFO Science","genre":"DFO Science","URL":"http://www.dfo-mpo.gc.ca/csas/Csas/status/1999/D6-11e.pdf","number":"Stock Status Report D6-11","author":[{"family":"DFO","given":""}],"issued":{"date-parts":[["1999"]]}}},{"id":1477,"uris":["http://zotero.org/users/3830350/items/5B7VEF3X"],"uri":["http://zotero.org/users/3830350/items/5B7VEF3X"],"itemData":{"id":1477,"type":"article-journal","title":"Chinook salmon–trends in abundance and biological characteristics","container-title":"Bulletin No","page":"77–91","volume":"4","source":"Google Scholar","author":[{"family":"Heard$^1$","given":"William R."},{"family":"Shevlyakov","given":"Evgeny"},{"family":"Zikunova","given":"Olga V."},{"family":"McNicol","given":"Richard E."}],"issued":{"date-parts":[["2007"]]}}}],"schema":"https://github.com/citation-style-language/schema/raw/master/csl-citation.json"} </w:instrText>
      </w:r>
      <w:r w:rsidR="00A82363">
        <w:fldChar w:fldCharType="separate"/>
      </w:r>
      <w:r w:rsidR="00A82363">
        <w:rPr>
          <w:rFonts w:cs="Times New Roman"/>
        </w:rPr>
        <w:t>(DFO 1999, Heard</w:t>
      </w:r>
      <w:r w:rsidR="00A82363" w:rsidRPr="00A82363">
        <w:rPr>
          <w:rFonts w:cs="Times New Roman"/>
        </w:rPr>
        <w:t xml:space="preserve"> et al. 2007)</w:t>
      </w:r>
      <w:r w:rsidR="00A82363">
        <w:fldChar w:fldCharType="end"/>
      </w:r>
      <w:r w:rsidR="0028577B" w:rsidRPr="008739F6">
        <w:t xml:space="preserve">.  </w:t>
      </w:r>
    </w:p>
    <w:p w14:paraId="782F71D8" w14:textId="65B27069" w:rsidR="00F86142" w:rsidRPr="008739F6" w:rsidRDefault="0070201A" w:rsidP="00D472B7">
      <w:pPr>
        <w:ind w:firstLine="720"/>
      </w:pPr>
      <w:r w:rsidRPr="008739F6">
        <w:t xml:space="preserve">There are very few experiments </w:t>
      </w:r>
      <w:r w:rsidR="00532F85" w:rsidRPr="008739F6">
        <w:t xml:space="preserve">to estimate </w:t>
      </w:r>
      <w:r w:rsidRPr="008739F6">
        <w:t xml:space="preserve">the number of natural origin </w:t>
      </w:r>
      <w:r w:rsidR="00532F85" w:rsidRPr="008739F6">
        <w:t xml:space="preserve">juvenile </w:t>
      </w:r>
      <w:r w:rsidRPr="008739F6">
        <w:t xml:space="preserve">produced.  To estimate natural origin </w:t>
      </w:r>
      <w:proofErr w:type="spellStart"/>
      <w:r w:rsidRPr="008739F6">
        <w:t>smolts</w:t>
      </w:r>
      <w:proofErr w:type="spellEnd"/>
      <w:r w:rsidRPr="008739F6">
        <w:t xml:space="preserve"> we multiply the estimated escapement by 0.5 to </w:t>
      </w:r>
      <w:r w:rsidR="001304AF" w:rsidRPr="008739F6">
        <w:t>estimate the</w:t>
      </w:r>
      <w:r w:rsidRPr="008739F6">
        <w:t xml:space="preserve"> number of female </w:t>
      </w:r>
      <w:proofErr w:type="spellStart"/>
      <w:r w:rsidRPr="008739F6">
        <w:t>spawners</w:t>
      </w:r>
      <w:proofErr w:type="spellEnd"/>
      <w:r w:rsidRPr="008739F6">
        <w:t xml:space="preserve">, and multiply the number of female </w:t>
      </w:r>
      <w:proofErr w:type="spellStart"/>
      <w:r w:rsidRPr="008739F6">
        <w:t>spawners</w:t>
      </w:r>
      <w:proofErr w:type="spellEnd"/>
      <w:r w:rsidRPr="008739F6">
        <w:t xml:space="preserve"> by the average number of </w:t>
      </w:r>
      <w:r w:rsidR="00532F85" w:rsidRPr="008739F6">
        <w:t>juv</w:t>
      </w:r>
      <w:r w:rsidR="004E296B" w:rsidRPr="008739F6">
        <w:t>e</w:t>
      </w:r>
      <w:r w:rsidR="00532F85" w:rsidRPr="008739F6">
        <w:t>niles</w:t>
      </w:r>
      <w:r w:rsidRPr="008739F6">
        <w:t xml:space="preserve">-per-female.  </w:t>
      </w:r>
      <w:r w:rsidR="00D472B7" w:rsidRPr="008739F6">
        <w:t>T</w:t>
      </w:r>
      <w:r w:rsidR="00077CBC" w:rsidRPr="008739F6">
        <w:t xml:space="preserve">he estimated average number of </w:t>
      </w:r>
      <w:r w:rsidR="004E296B" w:rsidRPr="008739F6">
        <w:t>juveniles</w:t>
      </w:r>
      <w:r w:rsidR="00077CBC" w:rsidRPr="008739F6">
        <w:t>-per-females was 200</w:t>
      </w:r>
      <w:r w:rsidR="009C492F" w:rsidRPr="008739F6">
        <w:t xml:space="preserve"> (</w:t>
      </w:r>
      <w:r w:rsidR="00590E7D" w:rsidRPr="001F3B16">
        <w:fldChar w:fldCharType="begin"/>
      </w:r>
      <w:r w:rsidR="00590E7D" w:rsidRPr="008739F6">
        <w:instrText xml:space="preserve"> REF _Ref470256226 \h </w:instrText>
      </w:r>
      <w:r w:rsidR="008650AD" w:rsidRPr="00956D71">
        <w:instrText xml:space="preserve"> \* MERGEFORMAT </w:instrText>
      </w:r>
      <w:r w:rsidR="00590E7D" w:rsidRPr="00956D71">
        <w:fldChar w:fldCharType="separate"/>
      </w:r>
      <w:r w:rsidR="00590E7D" w:rsidRPr="008739F6">
        <w:t xml:space="preserve">Table </w:t>
      </w:r>
      <w:r w:rsidR="00590E7D" w:rsidRPr="008739F6">
        <w:rPr>
          <w:noProof/>
        </w:rPr>
        <w:t>5</w:t>
      </w:r>
      <w:r w:rsidR="00590E7D" w:rsidRPr="001F3B16">
        <w:fldChar w:fldCharType="end"/>
      </w:r>
      <w:r w:rsidR="00590E7D" w:rsidRPr="008739F6">
        <w:t>)</w:t>
      </w:r>
      <w:r w:rsidR="00077CBC" w:rsidRPr="008739F6">
        <w:t>.</w:t>
      </w:r>
      <w:r w:rsidR="00532F85" w:rsidRPr="008739F6">
        <w:t xml:space="preserve">  </w:t>
      </w:r>
    </w:p>
    <w:p w14:paraId="18DC8677" w14:textId="5F1F5041" w:rsidR="00F8443D" w:rsidRPr="008739F6" w:rsidRDefault="00F8443D">
      <w:r w:rsidRPr="008739F6">
        <w:br w:type="page"/>
      </w:r>
    </w:p>
    <w:p w14:paraId="4F56C353" w14:textId="77777777" w:rsidR="00F8443D" w:rsidRPr="008739F6" w:rsidRDefault="00F8443D" w:rsidP="0094328D"/>
    <w:p w14:paraId="1847E858" w14:textId="4D7F71BE" w:rsidR="002C2FC7" w:rsidRPr="008739F6" w:rsidRDefault="002C2FC7" w:rsidP="002C2FC7">
      <w:pPr>
        <w:pStyle w:val="Caption"/>
      </w:pPr>
      <w:bookmarkStart w:id="3" w:name="_Ref470183872"/>
      <w:r w:rsidRPr="008739F6">
        <w:t xml:space="preserve">Figure </w:t>
      </w:r>
      <w:r w:rsidR="005D136B" w:rsidRPr="001F3B16">
        <w:fldChar w:fldCharType="begin"/>
      </w:r>
      <w:r w:rsidR="005D136B" w:rsidRPr="008739F6">
        <w:instrText xml:space="preserve"> SEQ Figure \* ARABIC </w:instrText>
      </w:r>
      <w:r w:rsidR="005D136B" w:rsidRPr="00956D71">
        <w:fldChar w:fldCharType="separate"/>
      </w:r>
      <w:r w:rsidR="009C492F" w:rsidRPr="008739F6">
        <w:rPr>
          <w:noProof/>
        </w:rPr>
        <w:t>1</w:t>
      </w:r>
      <w:r w:rsidR="005D136B" w:rsidRPr="001F3B16">
        <w:rPr>
          <w:noProof/>
        </w:rPr>
        <w:fldChar w:fldCharType="end"/>
      </w:r>
      <w:bookmarkEnd w:id="3"/>
      <w:r w:rsidRPr="008739F6">
        <w:t xml:space="preserve">.  Screen shot of the RMIS database page.  Select the </w:t>
      </w:r>
      <w:proofErr w:type="spellStart"/>
      <w:r w:rsidRPr="008739F6">
        <w:t>adclipped</w:t>
      </w:r>
      <w:proofErr w:type="spellEnd"/>
      <w:r w:rsidRPr="008739F6">
        <w:t xml:space="preserve"> releases on the left-hand side, and then enter 1 for species type.  </w:t>
      </w:r>
    </w:p>
    <w:p w14:paraId="590FF148" w14:textId="77777777" w:rsidR="00F84766" w:rsidRPr="008739F6" w:rsidRDefault="002C2FC7" w:rsidP="0094328D">
      <w:r w:rsidRPr="001F3B16">
        <w:rPr>
          <w:noProof/>
        </w:rPr>
        <w:drawing>
          <wp:inline distT="0" distB="0" distL="0" distR="0" wp14:anchorId="7CBC57C1" wp14:editId="3773201D">
            <wp:extent cx="5943593" cy="4719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985"/>
                    <a:stretch/>
                  </pic:blipFill>
                  <pic:spPr bwMode="auto">
                    <a:xfrm>
                      <a:off x="0" y="0"/>
                      <a:ext cx="5943600" cy="4719326"/>
                    </a:xfrm>
                    <a:prstGeom prst="rect">
                      <a:avLst/>
                    </a:prstGeom>
                    <a:noFill/>
                    <a:ln>
                      <a:noFill/>
                    </a:ln>
                    <a:extLst>
                      <a:ext uri="{53640926-AAD7-44D8-BBD7-CCE9431645EC}">
                        <a14:shadowObscured xmlns:a14="http://schemas.microsoft.com/office/drawing/2010/main"/>
                      </a:ext>
                    </a:extLst>
                  </pic:spPr>
                </pic:pic>
              </a:graphicData>
            </a:graphic>
          </wp:inline>
        </w:drawing>
      </w:r>
    </w:p>
    <w:p w14:paraId="248AAFA4" w14:textId="77777777" w:rsidR="00F84766" w:rsidRPr="008739F6" w:rsidRDefault="00F84766">
      <w:r w:rsidRPr="008739F6">
        <w:br w:type="page"/>
      </w:r>
    </w:p>
    <w:p w14:paraId="1A15A372" w14:textId="771610AD" w:rsidR="0094328D" w:rsidRPr="008739F6" w:rsidRDefault="002C2FC7" w:rsidP="0094328D">
      <w:r w:rsidRPr="008739F6">
        <w:lastRenderedPageBreak/>
        <w:t xml:space="preserve"> </w:t>
      </w:r>
      <w:r w:rsidR="0094328D" w:rsidRPr="008739F6">
        <w:t xml:space="preserve">  </w:t>
      </w:r>
    </w:p>
    <w:p w14:paraId="567477F9" w14:textId="4F55920A" w:rsidR="00F84766" w:rsidRPr="008739F6" w:rsidRDefault="00F84766" w:rsidP="00F84766">
      <w:pPr>
        <w:pStyle w:val="Caption"/>
      </w:pPr>
      <w:bookmarkStart w:id="4" w:name="_Ref470207382"/>
      <w:r w:rsidRPr="008739F6">
        <w:t xml:space="preserve">Table </w:t>
      </w:r>
      <w:r w:rsidR="005D136B" w:rsidRPr="001F3B16">
        <w:fldChar w:fldCharType="begin"/>
      </w:r>
      <w:r w:rsidR="005D136B" w:rsidRPr="008739F6">
        <w:instrText xml:space="preserve"> SEQ Table \* ARABIC </w:instrText>
      </w:r>
      <w:r w:rsidR="005D136B" w:rsidRPr="00956D71">
        <w:fldChar w:fldCharType="separate"/>
      </w:r>
      <w:r w:rsidR="009C492F" w:rsidRPr="008739F6">
        <w:rPr>
          <w:noProof/>
        </w:rPr>
        <w:t>3</w:t>
      </w:r>
      <w:r w:rsidR="005D136B" w:rsidRPr="00E50D8A">
        <w:rPr>
          <w:noProof/>
        </w:rPr>
        <w:fldChar w:fldCharType="end"/>
      </w:r>
      <w:bookmarkEnd w:id="4"/>
      <w:r w:rsidRPr="008739F6">
        <w:t>.  Lookup table for the relationship between the area names in our model and the regional tag code identifiers for hatchery released Chinook salmon in the RMIS database.</w:t>
      </w:r>
    </w:p>
    <w:tbl>
      <w:tblPr>
        <w:tblW w:w="7720" w:type="dxa"/>
        <w:tblLook w:val="04A0" w:firstRow="1" w:lastRow="0" w:firstColumn="1" w:lastColumn="0" w:noHBand="0" w:noVBand="1"/>
      </w:tblPr>
      <w:tblGrid>
        <w:gridCol w:w="960"/>
        <w:gridCol w:w="3380"/>
        <w:gridCol w:w="3380"/>
      </w:tblGrid>
      <w:tr w:rsidR="00F84766" w:rsidRPr="008739F6" w14:paraId="7F5A3EAE" w14:textId="77777777" w:rsidTr="00F84766">
        <w:trPr>
          <w:trHeight w:hRule="exact" w:val="432"/>
        </w:trPr>
        <w:tc>
          <w:tcPr>
            <w:tcW w:w="960" w:type="dxa"/>
            <w:tcBorders>
              <w:top w:val="nil"/>
              <w:left w:val="nil"/>
              <w:bottom w:val="nil"/>
              <w:right w:val="nil"/>
            </w:tcBorders>
            <w:shd w:val="clear" w:color="auto" w:fill="auto"/>
            <w:vAlign w:val="bottom"/>
            <w:hideMark/>
          </w:tcPr>
          <w:p w14:paraId="14218029"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rea ID</w:t>
            </w:r>
          </w:p>
        </w:tc>
        <w:tc>
          <w:tcPr>
            <w:tcW w:w="3380" w:type="dxa"/>
            <w:tcBorders>
              <w:top w:val="nil"/>
              <w:left w:val="nil"/>
              <w:bottom w:val="nil"/>
              <w:right w:val="nil"/>
            </w:tcBorders>
            <w:shd w:val="clear" w:color="auto" w:fill="auto"/>
            <w:vAlign w:val="bottom"/>
            <w:hideMark/>
          </w:tcPr>
          <w:p w14:paraId="643E5838"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rea name</w:t>
            </w:r>
          </w:p>
        </w:tc>
        <w:tc>
          <w:tcPr>
            <w:tcW w:w="3380" w:type="dxa"/>
            <w:tcBorders>
              <w:top w:val="nil"/>
              <w:left w:val="nil"/>
              <w:bottom w:val="nil"/>
              <w:right w:val="nil"/>
            </w:tcBorders>
            <w:shd w:val="clear" w:color="auto" w:fill="auto"/>
            <w:vAlign w:val="bottom"/>
            <w:hideMark/>
          </w:tcPr>
          <w:p w14:paraId="46CB4671" w14:textId="77777777" w:rsidR="00F84766" w:rsidRPr="008739F6" w:rsidRDefault="00F84766" w:rsidP="00F84766">
            <w:pPr>
              <w:spacing w:after="0" w:line="240" w:lineRule="auto"/>
              <w:rPr>
                <w:rFonts w:eastAsia="Times New Roman" w:cs="Times New Roman"/>
                <w:color w:val="000000"/>
                <w:sz w:val="18"/>
                <w:szCs w:val="18"/>
              </w:rPr>
            </w:pPr>
            <w:proofErr w:type="spellStart"/>
            <w:r w:rsidRPr="008739F6">
              <w:rPr>
                <w:rFonts w:eastAsia="Times New Roman" w:cs="Times New Roman"/>
                <w:color w:val="000000"/>
                <w:sz w:val="18"/>
                <w:szCs w:val="18"/>
              </w:rPr>
              <w:t>release_location_rmis_region</w:t>
            </w:r>
            <w:proofErr w:type="spellEnd"/>
          </w:p>
        </w:tc>
      </w:tr>
      <w:tr w:rsidR="00F84766" w:rsidRPr="008739F6" w14:paraId="21752CFF" w14:textId="77777777" w:rsidTr="008D519D">
        <w:trPr>
          <w:trHeight w:hRule="exact" w:val="432"/>
        </w:trPr>
        <w:tc>
          <w:tcPr>
            <w:tcW w:w="960" w:type="dxa"/>
            <w:tcBorders>
              <w:top w:val="nil"/>
              <w:left w:val="nil"/>
              <w:bottom w:val="nil"/>
              <w:right w:val="nil"/>
            </w:tcBorders>
            <w:shd w:val="clear" w:color="auto" w:fill="E7E6E6" w:themeFill="background2"/>
            <w:vAlign w:val="bottom"/>
            <w:hideMark/>
          </w:tcPr>
          <w:p w14:paraId="44238D0D" w14:textId="77777777" w:rsidR="00F84766" w:rsidRPr="008739F6" w:rsidRDefault="00F84766" w:rsidP="00F84766">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1</w:t>
            </w:r>
          </w:p>
        </w:tc>
        <w:tc>
          <w:tcPr>
            <w:tcW w:w="3380" w:type="dxa"/>
            <w:tcBorders>
              <w:top w:val="nil"/>
              <w:left w:val="nil"/>
              <w:bottom w:val="nil"/>
              <w:right w:val="nil"/>
            </w:tcBorders>
            <w:shd w:val="clear" w:color="auto" w:fill="E7E6E6" w:themeFill="background2"/>
            <w:vAlign w:val="bottom"/>
            <w:hideMark/>
          </w:tcPr>
          <w:p w14:paraId="22E6FEAC"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entral California</w:t>
            </w:r>
          </w:p>
        </w:tc>
        <w:tc>
          <w:tcPr>
            <w:tcW w:w="3380" w:type="dxa"/>
            <w:tcBorders>
              <w:top w:val="nil"/>
              <w:left w:val="nil"/>
              <w:bottom w:val="nil"/>
              <w:right w:val="nil"/>
            </w:tcBorders>
            <w:shd w:val="clear" w:color="auto" w:fill="E7E6E6" w:themeFill="background2"/>
            <w:vAlign w:val="bottom"/>
            <w:hideMark/>
          </w:tcPr>
          <w:p w14:paraId="12C4C2E3"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AGN, CECA, SAFA, SJOA</w:t>
            </w:r>
          </w:p>
        </w:tc>
      </w:tr>
      <w:tr w:rsidR="00F84766" w:rsidRPr="008739F6" w14:paraId="31428519" w14:textId="77777777" w:rsidTr="00F84766">
        <w:trPr>
          <w:trHeight w:hRule="exact" w:val="432"/>
        </w:trPr>
        <w:tc>
          <w:tcPr>
            <w:tcW w:w="960" w:type="dxa"/>
            <w:tcBorders>
              <w:top w:val="nil"/>
              <w:left w:val="nil"/>
              <w:bottom w:val="nil"/>
              <w:right w:val="nil"/>
            </w:tcBorders>
            <w:shd w:val="clear" w:color="auto" w:fill="auto"/>
            <w:vAlign w:val="bottom"/>
            <w:hideMark/>
          </w:tcPr>
          <w:p w14:paraId="274C04C3" w14:textId="77777777" w:rsidR="00F84766" w:rsidRPr="008739F6" w:rsidRDefault="00F84766" w:rsidP="00F84766">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2</w:t>
            </w:r>
          </w:p>
        </w:tc>
        <w:tc>
          <w:tcPr>
            <w:tcW w:w="3380" w:type="dxa"/>
            <w:tcBorders>
              <w:top w:val="nil"/>
              <w:left w:val="nil"/>
              <w:bottom w:val="nil"/>
              <w:right w:val="nil"/>
            </w:tcBorders>
            <w:shd w:val="clear" w:color="auto" w:fill="auto"/>
            <w:vAlign w:val="bottom"/>
            <w:hideMark/>
          </w:tcPr>
          <w:p w14:paraId="2A5F6350"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Northern California/Oregon</w:t>
            </w:r>
          </w:p>
        </w:tc>
        <w:tc>
          <w:tcPr>
            <w:tcW w:w="3380" w:type="dxa"/>
            <w:tcBorders>
              <w:top w:val="nil"/>
              <w:left w:val="nil"/>
              <w:bottom w:val="nil"/>
              <w:right w:val="nil"/>
            </w:tcBorders>
            <w:shd w:val="clear" w:color="auto" w:fill="auto"/>
            <w:vAlign w:val="bottom"/>
            <w:hideMark/>
          </w:tcPr>
          <w:p w14:paraId="2871CFED"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KLTR, NOCA, NOOR, ORGN, SOOR</w:t>
            </w:r>
          </w:p>
        </w:tc>
      </w:tr>
      <w:tr w:rsidR="00F84766" w:rsidRPr="008739F6" w14:paraId="1EB8467C" w14:textId="77777777" w:rsidTr="008D519D">
        <w:trPr>
          <w:trHeight w:hRule="exact" w:val="432"/>
        </w:trPr>
        <w:tc>
          <w:tcPr>
            <w:tcW w:w="960" w:type="dxa"/>
            <w:tcBorders>
              <w:top w:val="nil"/>
              <w:left w:val="nil"/>
              <w:bottom w:val="nil"/>
              <w:right w:val="nil"/>
            </w:tcBorders>
            <w:shd w:val="clear" w:color="auto" w:fill="E7E6E6" w:themeFill="background2"/>
            <w:vAlign w:val="bottom"/>
            <w:hideMark/>
          </w:tcPr>
          <w:p w14:paraId="5FF8ED4B" w14:textId="77777777" w:rsidR="00F84766" w:rsidRPr="008739F6" w:rsidRDefault="00F84766" w:rsidP="00F84766">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3</w:t>
            </w:r>
          </w:p>
        </w:tc>
        <w:tc>
          <w:tcPr>
            <w:tcW w:w="3380" w:type="dxa"/>
            <w:tcBorders>
              <w:top w:val="nil"/>
              <w:left w:val="nil"/>
              <w:bottom w:val="nil"/>
              <w:right w:val="nil"/>
            </w:tcBorders>
            <w:shd w:val="clear" w:color="auto" w:fill="E7E6E6" w:themeFill="background2"/>
            <w:vAlign w:val="bottom"/>
            <w:hideMark/>
          </w:tcPr>
          <w:p w14:paraId="6BB42E96"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lumbia River</w:t>
            </w:r>
          </w:p>
        </w:tc>
        <w:tc>
          <w:tcPr>
            <w:tcW w:w="3380" w:type="dxa"/>
            <w:tcBorders>
              <w:top w:val="nil"/>
              <w:left w:val="nil"/>
              <w:bottom w:val="nil"/>
              <w:right w:val="nil"/>
            </w:tcBorders>
            <w:shd w:val="clear" w:color="auto" w:fill="E7E6E6" w:themeFill="background2"/>
            <w:vAlign w:val="bottom"/>
            <w:hideMark/>
          </w:tcPr>
          <w:p w14:paraId="7A6C103F"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ECR, CRGN, LOCR, SNAK, UPCR</w:t>
            </w:r>
          </w:p>
        </w:tc>
      </w:tr>
      <w:tr w:rsidR="00F84766" w:rsidRPr="008739F6" w14:paraId="0DDA9640" w14:textId="77777777" w:rsidTr="00F84766">
        <w:trPr>
          <w:trHeight w:hRule="exact" w:val="432"/>
        </w:trPr>
        <w:tc>
          <w:tcPr>
            <w:tcW w:w="960" w:type="dxa"/>
            <w:tcBorders>
              <w:top w:val="nil"/>
              <w:left w:val="nil"/>
              <w:bottom w:val="nil"/>
              <w:right w:val="nil"/>
            </w:tcBorders>
            <w:shd w:val="clear" w:color="auto" w:fill="auto"/>
            <w:vAlign w:val="bottom"/>
            <w:hideMark/>
          </w:tcPr>
          <w:p w14:paraId="1E74D7CB" w14:textId="77777777" w:rsidR="00F84766" w:rsidRPr="008739F6" w:rsidRDefault="00F84766" w:rsidP="00F84766">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4</w:t>
            </w:r>
          </w:p>
        </w:tc>
        <w:tc>
          <w:tcPr>
            <w:tcW w:w="3380" w:type="dxa"/>
            <w:tcBorders>
              <w:top w:val="nil"/>
              <w:left w:val="nil"/>
              <w:bottom w:val="nil"/>
              <w:right w:val="nil"/>
            </w:tcBorders>
            <w:shd w:val="clear" w:color="auto" w:fill="auto"/>
            <w:vAlign w:val="bottom"/>
            <w:hideMark/>
          </w:tcPr>
          <w:p w14:paraId="03874AEF"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Outer Washington Coast</w:t>
            </w:r>
          </w:p>
        </w:tc>
        <w:tc>
          <w:tcPr>
            <w:tcW w:w="3380" w:type="dxa"/>
            <w:tcBorders>
              <w:top w:val="nil"/>
              <w:left w:val="nil"/>
              <w:bottom w:val="nil"/>
              <w:right w:val="nil"/>
            </w:tcBorders>
            <w:shd w:val="clear" w:color="auto" w:fill="auto"/>
            <w:vAlign w:val="bottom"/>
            <w:hideMark/>
          </w:tcPr>
          <w:p w14:paraId="78527189"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GRAY, NWC, WAGN, WILP</w:t>
            </w:r>
          </w:p>
        </w:tc>
      </w:tr>
      <w:tr w:rsidR="00F84766" w:rsidRPr="008739F6" w14:paraId="46066A55" w14:textId="77777777" w:rsidTr="008D519D">
        <w:trPr>
          <w:trHeight w:hRule="exact" w:val="432"/>
        </w:trPr>
        <w:tc>
          <w:tcPr>
            <w:tcW w:w="960" w:type="dxa"/>
            <w:tcBorders>
              <w:top w:val="nil"/>
              <w:left w:val="nil"/>
              <w:bottom w:val="nil"/>
              <w:right w:val="nil"/>
            </w:tcBorders>
            <w:shd w:val="clear" w:color="auto" w:fill="E7E6E6" w:themeFill="background2"/>
            <w:vAlign w:val="bottom"/>
            <w:hideMark/>
          </w:tcPr>
          <w:p w14:paraId="15C2C3EF" w14:textId="77777777" w:rsidR="00F84766" w:rsidRPr="008739F6" w:rsidRDefault="00F84766" w:rsidP="00F84766">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5</w:t>
            </w:r>
          </w:p>
        </w:tc>
        <w:tc>
          <w:tcPr>
            <w:tcW w:w="3380" w:type="dxa"/>
            <w:tcBorders>
              <w:top w:val="nil"/>
              <w:left w:val="nil"/>
              <w:bottom w:val="nil"/>
              <w:right w:val="nil"/>
            </w:tcBorders>
            <w:shd w:val="clear" w:color="auto" w:fill="E7E6E6" w:themeFill="background2"/>
            <w:vAlign w:val="bottom"/>
            <w:hideMark/>
          </w:tcPr>
          <w:p w14:paraId="6BE36184"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alish Sea</w:t>
            </w:r>
          </w:p>
        </w:tc>
        <w:tc>
          <w:tcPr>
            <w:tcW w:w="3380" w:type="dxa"/>
            <w:tcBorders>
              <w:top w:val="nil"/>
              <w:left w:val="nil"/>
              <w:bottom w:val="nil"/>
              <w:right w:val="nil"/>
            </w:tcBorders>
            <w:shd w:val="clear" w:color="auto" w:fill="E7E6E6" w:themeFill="background2"/>
            <w:vAlign w:val="bottom"/>
            <w:hideMark/>
          </w:tcPr>
          <w:p w14:paraId="0D20FFEA"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FRTH, GST, HOOD, JNST, JUAN, MPS, NOWA, NPS, QCI, SKAG, SPS</w:t>
            </w:r>
          </w:p>
        </w:tc>
      </w:tr>
      <w:tr w:rsidR="00F84766" w:rsidRPr="008739F6" w14:paraId="289486D4" w14:textId="77777777" w:rsidTr="00F84766">
        <w:trPr>
          <w:trHeight w:hRule="exact" w:val="432"/>
        </w:trPr>
        <w:tc>
          <w:tcPr>
            <w:tcW w:w="960" w:type="dxa"/>
            <w:tcBorders>
              <w:top w:val="nil"/>
              <w:left w:val="nil"/>
              <w:bottom w:val="nil"/>
              <w:right w:val="nil"/>
            </w:tcBorders>
            <w:shd w:val="clear" w:color="auto" w:fill="auto"/>
            <w:vAlign w:val="bottom"/>
            <w:hideMark/>
          </w:tcPr>
          <w:p w14:paraId="7F2A0CCD" w14:textId="77777777" w:rsidR="00F84766" w:rsidRPr="008739F6" w:rsidRDefault="00F84766" w:rsidP="00F84766">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6</w:t>
            </w:r>
          </w:p>
        </w:tc>
        <w:tc>
          <w:tcPr>
            <w:tcW w:w="3380" w:type="dxa"/>
            <w:tcBorders>
              <w:top w:val="nil"/>
              <w:left w:val="nil"/>
              <w:bottom w:val="nil"/>
              <w:right w:val="nil"/>
            </w:tcBorders>
            <w:shd w:val="clear" w:color="auto" w:fill="auto"/>
            <w:vAlign w:val="bottom"/>
            <w:hideMark/>
          </w:tcPr>
          <w:p w14:paraId="0B3A1115"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est Coast Vancouver Island/Coastal British Columbia</w:t>
            </w:r>
          </w:p>
        </w:tc>
        <w:tc>
          <w:tcPr>
            <w:tcW w:w="3380" w:type="dxa"/>
            <w:tcBorders>
              <w:top w:val="nil"/>
              <w:left w:val="nil"/>
              <w:bottom w:val="nil"/>
              <w:right w:val="nil"/>
            </w:tcBorders>
            <w:shd w:val="clear" w:color="auto" w:fill="auto"/>
            <w:vAlign w:val="bottom"/>
            <w:hideMark/>
          </w:tcPr>
          <w:p w14:paraId="4DAE08CD"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BC, NASK, WCVI</w:t>
            </w:r>
          </w:p>
        </w:tc>
      </w:tr>
      <w:tr w:rsidR="00F84766" w:rsidRPr="008739F6" w14:paraId="43AED8A2" w14:textId="77777777" w:rsidTr="008D519D">
        <w:trPr>
          <w:trHeight w:hRule="exact" w:val="432"/>
        </w:trPr>
        <w:tc>
          <w:tcPr>
            <w:tcW w:w="960" w:type="dxa"/>
            <w:tcBorders>
              <w:top w:val="nil"/>
              <w:left w:val="nil"/>
              <w:bottom w:val="nil"/>
              <w:right w:val="nil"/>
            </w:tcBorders>
            <w:shd w:val="clear" w:color="auto" w:fill="E7E6E6" w:themeFill="background2"/>
            <w:vAlign w:val="bottom"/>
            <w:hideMark/>
          </w:tcPr>
          <w:p w14:paraId="65052B23" w14:textId="77777777" w:rsidR="00F84766" w:rsidRPr="008739F6" w:rsidRDefault="00F84766" w:rsidP="00F84766">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7</w:t>
            </w:r>
          </w:p>
        </w:tc>
        <w:tc>
          <w:tcPr>
            <w:tcW w:w="3380" w:type="dxa"/>
            <w:tcBorders>
              <w:top w:val="nil"/>
              <w:left w:val="nil"/>
              <w:bottom w:val="nil"/>
              <w:right w:val="nil"/>
            </w:tcBorders>
            <w:shd w:val="clear" w:color="auto" w:fill="E7E6E6" w:themeFill="background2"/>
            <w:vAlign w:val="bottom"/>
            <w:hideMark/>
          </w:tcPr>
          <w:p w14:paraId="1254B96E"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outheast Alaska</w:t>
            </w:r>
          </w:p>
        </w:tc>
        <w:tc>
          <w:tcPr>
            <w:tcW w:w="3380" w:type="dxa"/>
            <w:tcBorders>
              <w:top w:val="nil"/>
              <w:left w:val="nil"/>
              <w:bottom w:val="nil"/>
              <w:right w:val="nil"/>
            </w:tcBorders>
            <w:shd w:val="clear" w:color="auto" w:fill="E7E6E6" w:themeFill="background2"/>
            <w:vAlign w:val="bottom"/>
            <w:hideMark/>
          </w:tcPr>
          <w:p w14:paraId="575A7106"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LSR, CHIL, SEAK, STUN, TAWH, TRAN</w:t>
            </w:r>
          </w:p>
        </w:tc>
      </w:tr>
      <w:tr w:rsidR="00F84766" w:rsidRPr="008739F6" w14:paraId="550918F9" w14:textId="77777777" w:rsidTr="00F84766">
        <w:trPr>
          <w:trHeight w:hRule="exact" w:val="432"/>
        </w:trPr>
        <w:tc>
          <w:tcPr>
            <w:tcW w:w="960" w:type="dxa"/>
            <w:tcBorders>
              <w:top w:val="nil"/>
              <w:left w:val="nil"/>
              <w:bottom w:val="nil"/>
              <w:right w:val="nil"/>
            </w:tcBorders>
            <w:shd w:val="clear" w:color="auto" w:fill="auto"/>
            <w:vAlign w:val="bottom"/>
            <w:hideMark/>
          </w:tcPr>
          <w:p w14:paraId="25B99672" w14:textId="77777777" w:rsidR="00F84766" w:rsidRPr="008739F6" w:rsidRDefault="00F84766" w:rsidP="00F84766">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8</w:t>
            </w:r>
          </w:p>
        </w:tc>
        <w:tc>
          <w:tcPr>
            <w:tcW w:w="3380" w:type="dxa"/>
            <w:tcBorders>
              <w:top w:val="nil"/>
              <w:left w:val="nil"/>
              <w:bottom w:val="nil"/>
              <w:right w:val="nil"/>
            </w:tcBorders>
            <w:shd w:val="clear" w:color="auto" w:fill="auto"/>
            <w:vAlign w:val="bottom"/>
            <w:hideMark/>
          </w:tcPr>
          <w:p w14:paraId="5BCD53DA"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Western Alaska </w:t>
            </w:r>
          </w:p>
        </w:tc>
        <w:tc>
          <w:tcPr>
            <w:tcW w:w="3380" w:type="dxa"/>
            <w:tcBorders>
              <w:top w:val="nil"/>
              <w:left w:val="nil"/>
              <w:bottom w:val="nil"/>
              <w:right w:val="nil"/>
            </w:tcBorders>
            <w:shd w:val="clear" w:color="auto" w:fill="auto"/>
            <w:vAlign w:val="bottom"/>
            <w:hideMark/>
          </w:tcPr>
          <w:p w14:paraId="6F16B420" w14:textId="77777777" w:rsidR="00F84766" w:rsidRPr="008739F6" w:rsidRDefault="00F84766" w:rsidP="00F84766">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EAK</w:t>
            </w:r>
          </w:p>
        </w:tc>
      </w:tr>
    </w:tbl>
    <w:p w14:paraId="16098226" w14:textId="05D2A6DA" w:rsidR="0088600D" w:rsidRPr="008739F6" w:rsidRDefault="0088600D">
      <w:r w:rsidRPr="008739F6">
        <w:br w:type="page"/>
      </w:r>
    </w:p>
    <w:p w14:paraId="2667A3A6" w14:textId="5F35A0A6" w:rsidR="00A24585" w:rsidRPr="008739F6" w:rsidRDefault="00A24585" w:rsidP="00A24585">
      <w:pPr>
        <w:pStyle w:val="Caption"/>
      </w:pPr>
      <w:bookmarkStart w:id="5" w:name="_Ref470239474"/>
      <w:r w:rsidRPr="008739F6">
        <w:lastRenderedPageBreak/>
        <w:t xml:space="preserve">Table </w:t>
      </w:r>
      <w:r w:rsidR="005D136B" w:rsidRPr="001F3B16">
        <w:fldChar w:fldCharType="begin"/>
      </w:r>
      <w:r w:rsidR="005D136B" w:rsidRPr="008739F6">
        <w:instrText xml:space="preserve"> SEQ Table \* ARABIC </w:instrText>
      </w:r>
      <w:r w:rsidR="005D136B" w:rsidRPr="00956D71">
        <w:fldChar w:fldCharType="separate"/>
      </w:r>
      <w:r w:rsidR="009C492F" w:rsidRPr="008739F6">
        <w:rPr>
          <w:noProof/>
        </w:rPr>
        <w:t>4</w:t>
      </w:r>
      <w:r w:rsidR="005D136B" w:rsidRPr="00E50D8A">
        <w:rPr>
          <w:noProof/>
        </w:rPr>
        <w:fldChar w:fldCharType="end"/>
      </w:r>
      <w:bookmarkEnd w:id="5"/>
      <w:r w:rsidR="0028577B" w:rsidRPr="008739F6">
        <w:t>.  Tributaries in each area and</w:t>
      </w:r>
      <w:r w:rsidRPr="008739F6">
        <w:t xml:space="preserve"> estimate </w:t>
      </w:r>
      <w:r w:rsidR="0028577B" w:rsidRPr="008739F6">
        <w:t xml:space="preserve">average </w:t>
      </w:r>
      <w:r w:rsidRPr="008739F6">
        <w:t>escapement based on Chinook Technical Committee reports, Pacific Salmon Commission Appendix A report, and presentation</w:t>
      </w:r>
      <w:r w:rsidR="00DB7BD1" w:rsidRPr="008739F6">
        <w:t>s</w:t>
      </w:r>
      <w:r w:rsidRPr="008739F6">
        <w:t xml:space="preserve"> by Department </w:t>
      </w:r>
      <w:r w:rsidR="001304AF" w:rsidRPr="008739F6">
        <w:t>o</w:t>
      </w:r>
      <w:r w:rsidRPr="008739F6">
        <w:t>f Fisheries and Oceans in Canada.  In some instances reports group escapement estimates (e.g., above Bonneville, west coast Vancouver Island index streams, etc.)</w:t>
      </w:r>
      <w:r w:rsidR="0028577B" w:rsidRPr="008739F6">
        <w:t>.</w:t>
      </w:r>
      <w:r w:rsidRPr="008739F6">
        <w:t xml:space="preserve"> </w:t>
      </w:r>
    </w:p>
    <w:tbl>
      <w:tblPr>
        <w:tblW w:w="8460" w:type="dxa"/>
        <w:tblLook w:val="04A0" w:firstRow="1" w:lastRow="0" w:firstColumn="1" w:lastColumn="0" w:noHBand="0" w:noVBand="1"/>
      </w:tblPr>
      <w:tblGrid>
        <w:gridCol w:w="1260"/>
        <w:gridCol w:w="2610"/>
        <w:gridCol w:w="3330"/>
        <w:gridCol w:w="1260"/>
      </w:tblGrid>
      <w:tr w:rsidR="0028577B" w:rsidRPr="008739F6" w14:paraId="0F1E5410" w14:textId="77777777" w:rsidTr="0028577B">
        <w:trPr>
          <w:trHeight w:val="432"/>
        </w:trPr>
        <w:tc>
          <w:tcPr>
            <w:tcW w:w="1260" w:type="dxa"/>
            <w:tcBorders>
              <w:top w:val="nil"/>
              <w:left w:val="nil"/>
              <w:bottom w:val="nil"/>
              <w:right w:val="nil"/>
            </w:tcBorders>
            <w:shd w:val="clear" w:color="auto" w:fill="auto"/>
            <w:vAlign w:val="center"/>
            <w:hideMark/>
          </w:tcPr>
          <w:p w14:paraId="027CE424"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rea ID</w:t>
            </w:r>
          </w:p>
        </w:tc>
        <w:tc>
          <w:tcPr>
            <w:tcW w:w="2610" w:type="dxa"/>
            <w:tcBorders>
              <w:top w:val="nil"/>
              <w:left w:val="nil"/>
              <w:bottom w:val="nil"/>
              <w:right w:val="nil"/>
            </w:tcBorders>
            <w:shd w:val="clear" w:color="auto" w:fill="auto"/>
            <w:vAlign w:val="center"/>
            <w:hideMark/>
          </w:tcPr>
          <w:p w14:paraId="0C48F76C"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rea name</w:t>
            </w:r>
          </w:p>
        </w:tc>
        <w:tc>
          <w:tcPr>
            <w:tcW w:w="3330" w:type="dxa"/>
            <w:tcBorders>
              <w:top w:val="nil"/>
              <w:left w:val="nil"/>
              <w:bottom w:val="nil"/>
              <w:right w:val="nil"/>
            </w:tcBorders>
            <w:shd w:val="clear" w:color="auto" w:fill="auto"/>
            <w:vAlign w:val="center"/>
            <w:hideMark/>
          </w:tcPr>
          <w:p w14:paraId="6648A281" w14:textId="6B0A8A08" w:rsidR="0028577B" w:rsidRPr="008739F6" w:rsidRDefault="001304AF"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w:t>
            </w:r>
            <w:r w:rsidR="0028577B" w:rsidRPr="008739F6">
              <w:rPr>
                <w:rFonts w:eastAsia="Times New Roman" w:cs="Times New Roman"/>
                <w:color w:val="000000"/>
                <w:sz w:val="18"/>
                <w:szCs w:val="18"/>
              </w:rPr>
              <w:t>atersheds</w:t>
            </w:r>
          </w:p>
        </w:tc>
        <w:tc>
          <w:tcPr>
            <w:tcW w:w="1260" w:type="dxa"/>
            <w:tcBorders>
              <w:top w:val="nil"/>
              <w:left w:val="nil"/>
              <w:bottom w:val="nil"/>
              <w:right w:val="nil"/>
            </w:tcBorders>
            <w:shd w:val="clear" w:color="auto" w:fill="auto"/>
            <w:vAlign w:val="center"/>
            <w:hideMark/>
          </w:tcPr>
          <w:p w14:paraId="0B8F2F82" w14:textId="54E90686"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verage escapement</w:t>
            </w:r>
          </w:p>
        </w:tc>
      </w:tr>
      <w:tr w:rsidR="0028577B" w:rsidRPr="008739F6" w14:paraId="3AD500B9" w14:textId="77777777" w:rsidTr="0028577B">
        <w:trPr>
          <w:trHeight w:val="432"/>
        </w:trPr>
        <w:tc>
          <w:tcPr>
            <w:tcW w:w="1260" w:type="dxa"/>
            <w:tcBorders>
              <w:top w:val="nil"/>
              <w:left w:val="nil"/>
              <w:bottom w:val="nil"/>
              <w:right w:val="nil"/>
            </w:tcBorders>
            <w:shd w:val="clear" w:color="auto" w:fill="E7E6E6" w:themeFill="background2"/>
            <w:vAlign w:val="bottom"/>
            <w:hideMark/>
          </w:tcPr>
          <w:p w14:paraId="198BA861"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1</w:t>
            </w:r>
          </w:p>
        </w:tc>
        <w:tc>
          <w:tcPr>
            <w:tcW w:w="2610" w:type="dxa"/>
            <w:tcBorders>
              <w:top w:val="nil"/>
              <w:left w:val="nil"/>
              <w:bottom w:val="nil"/>
              <w:right w:val="nil"/>
            </w:tcBorders>
            <w:shd w:val="clear" w:color="auto" w:fill="E7E6E6" w:themeFill="background2"/>
            <w:vAlign w:val="bottom"/>
            <w:hideMark/>
          </w:tcPr>
          <w:p w14:paraId="1DC75E6B"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entral California</w:t>
            </w:r>
          </w:p>
        </w:tc>
        <w:tc>
          <w:tcPr>
            <w:tcW w:w="3330" w:type="dxa"/>
            <w:tcBorders>
              <w:top w:val="nil"/>
              <w:left w:val="nil"/>
              <w:bottom w:val="nil"/>
              <w:right w:val="nil"/>
            </w:tcBorders>
            <w:shd w:val="clear" w:color="auto" w:fill="E7E6E6" w:themeFill="background2"/>
            <w:vAlign w:val="bottom"/>
            <w:hideMark/>
          </w:tcPr>
          <w:p w14:paraId="047DE5CC"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an Joaquin, Sacramento</w:t>
            </w:r>
          </w:p>
        </w:tc>
        <w:tc>
          <w:tcPr>
            <w:tcW w:w="1260" w:type="dxa"/>
            <w:tcBorders>
              <w:top w:val="nil"/>
              <w:left w:val="nil"/>
              <w:bottom w:val="nil"/>
              <w:right w:val="nil"/>
            </w:tcBorders>
            <w:shd w:val="clear" w:color="auto" w:fill="E7E6E6" w:themeFill="background2"/>
            <w:noWrap/>
            <w:vAlign w:val="bottom"/>
            <w:hideMark/>
          </w:tcPr>
          <w:p w14:paraId="6CE57C0D"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151,431</w:t>
            </w:r>
          </w:p>
        </w:tc>
      </w:tr>
      <w:tr w:rsidR="0028577B" w:rsidRPr="008739F6" w14:paraId="0211FF6A" w14:textId="77777777" w:rsidTr="0028577B">
        <w:trPr>
          <w:trHeight w:val="432"/>
        </w:trPr>
        <w:tc>
          <w:tcPr>
            <w:tcW w:w="1260" w:type="dxa"/>
            <w:tcBorders>
              <w:top w:val="nil"/>
              <w:left w:val="nil"/>
              <w:bottom w:val="nil"/>
              <w:right w:val="nil"/>
            </w:tcBorders>
            <w:shd w:val="clear" w:color="auto" w:fill="auto"/>
            <w:vAlign w:val="bottom"/>
            <w:hideMark/>
          </w:tcPr>
          <w:p w14:paraId="188998BE"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2</w:t>
            </w:r>
          </w:p>
        </w:tc>
        <w:tc>
          <w:tcPr>
            <w:tcW w:w="2610" w:type="dxa"/>
            <w:tcBorders>
              <w:top w:val="nil"/>
              <w:left w:val="nil"/>
              <w:bottom w:val="nil"/>
              <w:right w:val="nil"/>
            </w:tcBorders>
            <w:shd w:val="clear" w:color="auto" w:fill="auto"/>
            <w:vAlign w:val="bottom"/>
            <w:hideMark/>
          </w:tcPr>
          <w:p w14:paraId="71B57B33"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Northern California/Oregon</w:t>
            </w:r>
          </w:p>
        </w:tc>
        <w:tc>
          <w:tcPr>
            <w:tcW w:w="3330" w:type="dxa"/>
            <w:tcBorders>
              <w:top w:val="nil"/>
              <w:left w:val="nil"/>
              <w:bottom w:val="nil"/>
              <w:right w:val="nil"/>
            </w:tcBorders>
            <w:shd w:val="clear" w:color="auto" w:fill="auto"/>
            <w:vAlign w:val="bottom"/>
            <w:hideMark/>
          </w:tcPr>
          <w:p w14:paraId="5A444CFC"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Klamath/Trinity, Oregon North Coast, Oregon South Coast, Shasta Area, Rogue, Rogue/Umpqua</w:t>
            </w:r>
          </w:p>
        </w:tc>
        <w:tc>
          <w:tcPr>
            <w:tcW w:w="1260" w:type="dxa"/>
            <w:tcBorders>
              <w:top w:val="nil"/>
              <w:left w:val="nil"/>
              <w:bottom w:val="nil"/>
              <w:right w:val="nil"/>
            </w:tcBorders>
            <w:shd w:val="clear" w:color="auto" w:fill="auto"/>
            <w:noWrap/>
            <w:vAlign w:val="bottom"/>
            <w:hideMark/>
          </w:tcPr>
          <w:p w14:paraId="094A4A53"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173,642</w:t>
            </w:r>
          </w:p>
        </w:tc>
      </w:tr>
      <w:tr w:rsidR="0028577B" w:rsidRPr="008739F6" w14:paraId="701AD110" w14:textId="77777777" w:rsidTr="0028577B">
        <w:trPr>
          <w:trHeight w:val="432"/>
        </w:trPr>
        <w:tc>
          <w:tcPr>
            <w:tcW w:w="1260" w:type="dxa"/>
            <w:tcBorders>
              <w:top w:val="nil"/>
              <w:left w:val="nil"/>
              <w:bottom w:val="nil"/>
              <w:right w:val="nil"/>
            </w:tcBorders>
            <w:shd w:val="clear" w:color="auto" w:fill="E7E6E6" w:themeFill="background2"/>
            <w:vAlign w:val="bottom"/>
            <w:hideMark/>
          </w:tcPr>
          <w:p w14:paraId="07802DE6"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3</w:t>
            </w:r>
          </w:p>
        </w:tc>
        <w:tc>
          <w:tcPr>
            <w:tcW w:w="2610" w:type="dxa"/>
            <w:tcBorders>
              <w:top w:val="nil"/>
              <w:left w:val="nil"/>
              <w:bottom w:val="nil"/>
              <w:right w:val="nil"/>
            </w:tcBorders>
            <w:shd w:val="clear" w:color="auto" w:fill="E7E6E6" w:themeFill="background2"/>
            <w:vAlign w:val="bottom"/>
            <w:hideMark/>
          </w:tcPr>
          <w:p w14:paraId="5B6D805C"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lumbia River</w:t>
            </w:r>
          </w:p>
        </w:tc>
        <w:tc>
          <w:tcPr>
            <w:tcW w:w="3330" w:type="dxa"/>
            <w:tcBorders>
              <w:top w:val="nil"/>
              <w:left w:val="nil"/>
              <w:bottom w:val="nil"/>
              <w:right w:val="nil"/>
            </w:tcBorders>
            <w:shd w:val="clear" w:color="auto" w:fill="E7E6E6" w:themeFill="background2"/>
            <w:vAlign w:val="bottom"/>
            <w:hideMark/>
          </w:tcPr>
          <w:p w14:paraId="12E235E9"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Above Bonneville, below Bonneville, Mid-Columbia </w:t>
            </w:r>
            <w:proofErr w:type="spellStart"/>
            <w:r w:rsidRPr="008739F6">
              <w:rPr>
                <w:rFonts w:eastAsia="Times New Roman" w:cs="Times New Roman"/>
                <w:color w:val="000000"/>
                <w:sz w:val="18"/>
                <w:szCs w:val="18"/>
              </w:rPr>
              <w:t>Brights</w:t>
            </w:r>
            <w:proofErr w:type="spellEnd"/>
            <w:r w:rsidRPr="008739F6">
              <w:rPr>
                <w:rFonts w:eastAsia="Times New Roman" w:cs="Times New Roman"/>
                <w:color w:val="000000"/>
                <w:sz w:val="18"/>
                <w:szCs w:val="18"/>
              </w:rPr>
              <w:t xml:space="preserve">, Up-River </w:t>
            </w:r>
            <w:proofErr w:type="spellStart"/>
            <w:r w:rsidRPr="008739F6">
              <w:rPr>
                <w:rFonts w:eastAsia="Times New Roman" w:cs="Times New Roman"/>
                <w:color w:val="000000"/>
                <w:sz w:val="18"/>
                <w:szCs w:val="18"/>
              </w:rPr>
              <w:t>Brights</w:t>
            </w:r>
            <w:proofErr w:type="spellEnd"/>
          </w:p>
        </w:tc>
        <w:tc>
          <w:tcPr>
            <w:tcW w:w="1260" w:type="dxa"/>
            <w:tcBorders>
              <w:top w:val="nil"/>
              <w:left w:val="nil"/>
              <w:bottom w:val="nil"/>
              <w:right w:val="nil"/>
            </w:tcBorders>
            <w:shd w:val="clear" w:color="auto" w:fill="E7E6E6" w:themeFill="background2"/>
            <w:noWrap/>
            <w:vAlign w:val="bottom"/>
            <w:hideMark/>
          </w:tcPr>
          <w:p w14:paraId="0B3AF6CD"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323,297</w:t>
            </w:r>
          </w:p>
        </w:tc>
      </w:tr>
      <w:tr w:rsidR="0028577B" w:rsidRPr="008739F6" w14:paraId="29E08349" w14:textId="77777777" w:rsidTr="0028577B">
        <w:trPr>
          <w:trHeight w:val="432"/>
        </w:trPr>
        <w:tc>
          <w:tcPr>
            <w:tcW w:w="1260" w:type="dxa"/>
            <w:tcBorders>
              <w:top w:val="nil"/>
              <w:left w:val="nil"/>
              <w:bottom w:val="nil"/>
              <w:right w:val="nil"/>
            </w:tcBorders>
            <w:shd w:val="clear" w:color="auto" w:fill="auto"/>
            <w:vAlign w:val="bottom"/>
            <w:hideMark/>
          </w:tcPr>
          <w:p w14:paraId="4FD354AA"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4</w:t>
            </w:r>
          </w:p>
        </w:tc>
        <w:tc>
          <w:tcPr>
            <w:tcW w:w="2610" w:type="dxa"/>
            <w:tcBorders>
              <w:top w:val="nil"/>
              <w:left w:val="nil"/>
              <w:bottom w:val="nil"/>
              <w:right w:val="nil"/>
            </w:tcBorders>
            <w:shd w:val="clear" w:color="auto" w:fill="auto"/>
            <w:vAlign w:val="bottom"/>
            <w:hideMark/>
          </w:tcPr>
          <w:p w14:paraId="7963CF5A"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Outer Washington Coast</w:t>
            </w:r>
          </w:p>
        </w:tc>
        <w:tc>
          <w:tcPr>
            <w:tcW w:w="3330" w:type="dxa"/>
            <w:tcBorders>
              <w:top w:val="nil"/>
              <w:left w:val="nil"/>
              <w:bottom w:val="nil"/>
              <w:right w:val="nil"/>
            </w:tcBorders>
            <w:shd w:val="clear" w:color="auto" w:fill="auto"/>
            <w:vAlign w:val="bottom"/>
            <w:hideMark/>
          </w:tcPr>
          <w:p w14:paraId="0516A87C"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Grays Harbor, Hoh, Queets, </w:t>
            </w:r>
            <w:proofErr w:type="spellStart"/>
            <w:r w:rsidRPr="008739F6">
              <w:rPr>
                <w:rFonts w:eastAsia="Times New Roman" w:cs="Times New Roman"/>
                <w:color w:val="000000"/>
                <w:sz w:val="18"/>
                <w:szCs w:val="18"/>
              </w:rPr>
              <w:t>Quilyutte</w:t>
            </w:r>
            <w:proofErr w:type="spellEnd"/>
            <w:r w:rsidRPr="008739F6">
              <w:rPr>
                <w:rFonts w:eastAsia="Times New Roman" w:cs="Times New Roman"/>
                <w:color w:val="000000"/>
                <w:sz w:val="18"/>
                <w:szCs w:val="18"/>
              </w:rPr>
              <w:t xml:space="preserve">, </w:t>
            </w:r>
            <w:proofErr w:type="spellStart"/>
            <w:r w:rsidRPr="008739F6">
              <w:rPr>
                <w:rFonts w:eastAsia="Times New Roman" w:cs="Times New Roman"/>
                <w:color w:val="000000"/>
                <w:sz w:val="18"/>
                <w:szCs w:val="18"/>
              </w:rPr>
              <w:t>Quinalt</w:t>
            </w:r>
            <w:proofErr w:type="spellEnd"/>
            <w:r w:rsidRPr="008739F6">
              <w:rPr>
                <w:rFonts w:eastAsia="Times New Roman" w:cs="Times New Roman"/>
                <w:color w:val="000000"/>
                <w:sz w:val="18"/>
                <w:szCs w:val="18"/>
              </w:rPr>
              <w:t xml:space="preserve">, </w:t>
            </w:r>
            <w:proofErr w:type="spellStart"/>
            <w:r w:rsidRPr="008739F6">
              <w:rPr>
                <w:rFonts w:eastAsia="Times New Roman" w:cs="Times New Roman"/>
                <w:color w:val="000000"/>
                <w:sz w:val="18"/>
                <w:szCs w:val="18"/>
              </w:rPr>
              <w:t>Willapa</w:t>
            </w:r>
            <w:proofErr w:type="spellEnd"/>
            <w:r w:rsidRPr="008739F6">
              <w:rPr>
                <w:rFonts w:eastAsia="Times New Roman" w:cs="Times New Roman"/>
                <w:color w:val="000000"/>
                <w:sz w:val="18"/>
                <w:szCs w:val="18"/>
              </w:rPr>
              <w:t xml:space="preserve"> Bay</w:t>
            </w:r>
          </w:p>
        </w:tc>
        <w:tc>
          <w:tcPr>
            <w:tcW w:w="1260" w:type="dxa"/>
            <w:tcBorders>
              <w:top w:val="nil"/>
              <w:left w:val="nil"/>
              <w:bottom w:val="nil"/>
              <w:right w:val="nil"/>
            </w:tcBorders>
            <w:shd w:val="clear" w:color="auto" w:fill="auto"/>
            <w:noWrap/>
            <w:vAlign w:val="bottom"/>
            <w:hideMark/>
          </w:tcPr>
          <w:p w14:paraId="514A4907"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31,045</w:t>
            </w:r>
          </w:p>
        </w:tc>
      </w:tr>
      <w:tr w:rsidR="0028577B" w:rsidRPr="008739F6" w14:paraId="0704B5E4" w14:textId="77777777" w:rsidTr="0028577B">
        <w:trPr>
          <w:trHeight w:val="432"/>
        </w:trPr>
        <w:tc>
          <w:tcPr>
            <w:tcW w:w="1260" w:type="dxa"/>
            <w:tcBorders>
              <w:top w:val="nil"/>
              <w:left w:val="nil"/>
              <w:bottom w:val="nil"/>
              <w:right w:val="nil"/>
            </w:tcBorders>
            <w:shd w:val="clear" w:color="auto" w:fill="E7E6E6" w:themeFill="background2"/>
            <w:vAlign w:val="bottom"/>
            <w:hideMark/>
          </w:tcPr>
          <w:p w14:paraId="25195705"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5</w:t>
            </w:r>
          </w:p>
        </w:tc>
        <w:tc>
          <w:tcPr>
            <w:tcW w:w="2610" w:type="dxa"/>
            <w:tcBorders>
              <w:top w:val="nil"/>
              <w:left w:val="nil"/>
              <w:bottom w:val="nil"/>
              <w:right w:val="nil"/>
            </w:tcBorders>
            <w:shd w:val="clear" w:color="auto" w:fill="E7E6E6" w:themeFill="background2"/>
            <w:vAlign w:val="bottom"/>
            <w:hideMark/>
          </w:tcPr>
          <w:p w14:paraId="582C29F1"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alish Sea</w:t>
            </w:r>
          </w:p>
        </w:tc>
        <w:tc>
          <w:tcPr>
            <w:tcW w:w="3330" w:type="dxa"/>
            <w:tcBorders>
              <w:top w:val="nil"/>
              <w:left w:val="nil"/>
              <w:bottom w:val="nil"/>
              <w:right w:val="nil"/>
            </w:tcBorders>
            <w:shd w:val="clear" w:color="auto" w:fill="E7E6E6" w:themeFill="background2"/>
            <w:vAlign w:val="bottom"/>
            <w:hideMark/>
          </w:tcPr>
          <w:p w14:paraId="3151D533"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Fraser, Hood Canal, Puget Sound, Skagit, </w:t>
            </w:r>
            <w:proofErr w:type="spellStart"/>
            <w:r w:rsidRPr="008739F6">
              <w:rPr>
                <w:rFonts w:eastAsia="Times New Roman" w:cs="Times New Roman"/>
                <w:color w:val="000000"/>
                <w:sz w:val="18"/>
                <w:szCs w:val="18"/>
              </w:rPr>
              <w:t>Stillaquamish</w:t>
            </w:r>
            <w:proofErr w:type="spellEnd"/>
            <w:r w:rsidRPr="008739F6">
              <w:rPr>
                <w:rFonts w:eastAsia="Times New Roman" w:cs="Times New Roman"/>
                <w:color w:val="000000"/>
                <w:sz w:val="18"/>
                <w:szCs w:val="18"/>
              </w:rPr>
              <w:t>/</w:t>
            </w:r>
            <w:proofErr w:type="spellStart"/>
            <w:r w:rsidRPr="008739F6">
              <w:rPr>
                <w:rFonts w:eastAsia="Times New Roman" w:cs="Times New Roman"/>
                <w:color w:val="000000"/>
                <w:sz w:val="18"/>
                <w:szCs w:val="18"/>
              </w:rPr>
              <w:t>Snohonmish</w:t>
            </w:r>
            <w:proofErr w:type="spellEnd"/>
          </w:p>
        </w:tc>
        <w:tc>
          <w:tcPr>
            <w:tcW w:w="1260" w:type="dxa"/>
            <w:tcBorders>
              <w:top w:val="nil"/>
              <w:left w:val="nil"/>
              <w:bottom w:val="nil"/>
              <w:right w:val="nil"/>
            </w:tcBorders>
            <w:shd w:val="clear" w:color="auto" w:fill="E7E6E6" w:themeFill="background2"/>
            <w:noWrap/>
            <w:vAlign w:val="bottom"/>
            <w:hideMark/>
          </w:tcPr>
          <w:p w14:paraId="2B6CC66B"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91,022</w:t>
            </w:r>
          </w:p>
        </w:tc>
      </w:tr>
      <w:tr w:rsidR="0028577B" w:rsidRPr="008739F6" w14:paraId="38CF04BC" w14:textId="77777777" w:rsidTr="0028577B">
        <w:trPr>
          <w:trHeight w:val="432"/>
        </w:trPr>
        <w:tc>
          <w:tcPr>
            <w:tcW w:w="1260" w:type="dxa"/>
            <w:tcBorders>
              <w:top w:val="nil"/>
              <w:left w:val="nil"/>
              <w:bottom w:val="nil"/>
              <w:right w:val="nil"/>
            </w:tcBorders>
            <w:shd w:val="clear" w:color="auto" w:fill="auto"/>
            <w:vAlign w:val="bottom"/>
            <w:hideMark/>
          </w:tcPr>
          <w:p w14:paraId="5AC29616"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6</w:t>
            </w:r>
          </w:p>
        </w:tc>
        <w:tc>
          <w:tcPr>
            <w:tcW w:w="2610" w:type="dxa"/>
            <w:tcBorders>
              <w:top w:val="nil"/>
              <w:left w:val="nil"/>
              <w:bottom w:val="nil"/>
              <w:right w:val="nil"/>
            </w:tcBorders>
            <w:shd w:val="clear" w:color="auto" w:fill="auto"/>
            <w:vAlign w:val="bottom"/>
            <w:hideMark/>
          </w:tcPr>
          <w:p w14:paraId="7604B4E9"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est Coast Vancouver Island/Coastal British Columbia</w:t>
            </w:r>
          </w:p>
        </w:tc>
        <w:tc>
          <w:tcPr>
            <w:tcW w:w="3330" w:type="dxa"/>
            <w:tcBorders>
              <w:top w:val="nil"/>
              <w:left w:val="nil"/>
              <w:bottom w:val="nil"/>
              <w:right w:val="nil"/>
            </w:tcBorders>
            <w:shd w:val="clear" w:color="auto" w:fill="auto"/>
            <w:vAlign w:val="bottom"/>
            <w:hideMark/>
          </w:tcPr>
          <w:p w14:paraId="2D9D5691"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est coast Vancouver Island aggregate, Nass, Skeena</w:t>
            </w:r>
          </w:p>
        </w:tc>
        <w:tc>
          <w:tcPr>
            <w:tcW w:w="1260" w:type="dxa"/>
            <w:tcBorders>
              <w:top w:val="nil"/>
              <w:left w:val="nil"/>
              <w:bottom w:val="nil"/>
              <w:right w:val="nil"/>
            </w:tcBorders>
            <w:shd w:val="clear" w:color="auto" w:fill="auto"/>
            <w:noWrap/>
            <w:vAlign w:val="bottom"/>
            <w:hideMark/>
          </w:tcPr>
          <w:p w14:paraId="080EBF56"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76,215</w:t>
            </w:r>
          </w:p>
        </w:tc>
      </w:tr>
      <w:tr w:rsidR="0028577B" w:rsidRPr="008739F6" w14:paraId="7A278F8A" w14:textId="77777777" w:rsidTr="0028577B">
        <w:trPr>
          <w:trHeight w:val="432"/>
        </w:trPr>
        <w:tc>
          <w:tcPr>
            <w:tcW w:w="1260" w:type="dxa"/>
            <w:tcBorders>
              <w:top w:val="nil"/>
              <w:left w:val="nil"/>
              <w:bottom w:val="nil"/>
              <w:right w:val="nil"/>
            </w:tcBorders>
            <w:shd w:val="clear" w:color="auto" w:fill="E7E6E6" w:themeFill="background2"/>
            <w:vAlign w:val="bottom"/>
            <w:hideMark/>
          </w:tcPr>
          <w:p w14:paraId="78F56680"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7</w:t>
            </w:r>
          </w:p>
        </w:tc>
        <w:tc>
          <w:tcPr>
            <w:tcW w:w="2610" w:type="dxa"/>
            <w:tcBorders>
              <w:top w:val="nil"/>
              <w:left w:val="nil"/>
              <w:bottom w:val="nil"/>
              <w:right w:val="nil"/>
            </w:tcBorders>
            <w:shd w:val="clear" w:color="auto" w:fill="E7E6E6" w:themeFill="background2"/>
            <w:vAlign w:val="bottom"/>
            <w:hideMark/>
          </w:tcPr>
          <w:p w14:paraId="796A4444"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outheast Alaska</w:t>
            </w:r>
          </w:p>
        </w:tc>
        <w:tc>
          <w:tcPr>
            <w:tcW w:w="3330" w:type="dxa"/>
            <w:tcBorders>
              <w:top w:val="nil"/>
              <w:left w:val="nil"/>
              <w:bottom w:val="nil"/>
              <w:right w:val="nil"/>
            </w:tcBorders>
            <w:shd w:val="clear" w:color="auto" w:fill="E7E6E6" w:themeFill="background2"/>
            <w:vAlign w:val="bottom"/>
            <w:hideMark/>
          </w:tcPr>
          <w:p w14:paraId="7CC9E9FF"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pper, Stikine, Skeena</w:t>
            </w:r>
          </w:p>
        </w:tc>
        <w:tc>
          <w:tcPr>
            <w:tcW w:w="1260" w:type="dxa"/>
            <w:tcBorders>
              <w:top w:val="nil"/>
              <w:left w:val="nil"/>
              <w:bottom w:val="nil"/>
              <w:right w:val="nil"/>
            </w:tcBorders>
            <w:shd w:val="clear" w:color="auto" w:fill="E7E6E6" w:themeFill="background2"/>
            <w:noWrap/>
            <w:vAlign w:val="bottom"/>
            <w:hideMark/>
          </w:tcPr>
          <w:p w14:paraId="6922E13B"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93,982</w:t>
            </w:r>
          </w:p>
        </w:tc>
      </w:tr>
      <w:tr w:rsidR="0028577B" w:rsidRPr="008739F6" w14:paraId="3A611EC0" w14:textId="77777777" w:rsidTr="0028577B">
        <w:trPr>
          <w:trHeight w:val="432"/>
        </w:trPr>
        <w:tc>
          <w:tcPr>
            <w:tcW w:w="1260" w:type="dxa"/>
            <w:tcBorders>
              <w:top w:val="nil"/>
              <w:left w:val="nil"/>
              <w:bottom w:val="nil"/>
              <w:right w:val="nil"/>
            </w:tcBorders>
            <w:shd w:val="clear" w:color="auto" w:fill="auto"/>
            <w:vAlign w:val="bottom"/>
            <w:hideMark/>
          </w:tcPr>
          <w:p w14:paraId="5ABA8BAE"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8</w:t>
            </w:r>
          </w:p>
        </w:tc>
        <w:tc>
          <w:tcPr>
            <w:tcW w:w="2610" w:type="dxa"/>
            <w:tcBorders>
              <w:top w:val="nil"/>
              <w:left w:val="nil"/>
              <w:bottom w:val="nil"/>
              <w:right w:val="nil"/>
            </w:tcBorders>
            <w:shd w:val="clear" w:color="auto" w:fill="auto"/>
            <w:vAlign w:val="bottom"/>
            <w:hideMark/>
          </w:tcPr>
          <w:p w14:paraId="418D7770"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Western Alaska </w:t>
            </w:r>
          </w:p>
        </w:tc>
        <w:tc>
          <w:tcPr>
            <w:tcW w:w="3330" w:type="dxa"/>
            <w:tcBorders>
              <w:top w:val="nil"/>
              <w:left w:val="nil"/>
              <w:bottom w:val="nil"/>
              <w:right w:val="nil"/>
            </w:tcBorders>
            <w:shd w:val="clear" w:color="auto" w:fill="auto"/>
            <w:vAlign w:val="bottom"/>
            <w:hideMark/>
          </w:tcPr>
          <w:p w14:paraId="6B2BECBC" w14:textId="77777777" w:rsidR="0028577B" w:rsidRPr="008739F6" w:rsidRDefault="0028577B" w:rsidP="0028577B">
            <w:pPr>
              <w:spacing w:after="0" w:line="240" w:lineRule="auto"/>
              <w:rPr>
                <w:rFonts w:eastAsia="Times New Roman" w:cs="Times New Roman"/>
                <w:color w:val="000000"/>
                <w:sz w:val="18"/>
                <w:szCs w:val="18"/>
              </w:rPr>
            </w:pPr>
            <w:proofErr w:type="spellStart"/>
            <w:r w:rsidRPr="008739F6">
              <w:rPr>
                <w:rFonts w:eastAsia="Times New Roman" w:cs="Times New Roman"/>
                <w:color w:val="000000"/>
                <w:sz w:val="18"/>
                <w:szCs w:val="18"/>
              </w:rPr>
              <w:t>Chignik</w:t>
            </w:r>
            <w:proofErr w:type="spellEnd"/>
            <w:r w:rsidRPr="008739F6">
              <w:rPr>
                <w:rFonts w:eastAsia="Times New Roman" w:cs="Times New Roman"/>
                <w:color w:val="000000"/>
                <w:sz w:val="18"/>
                <w:szCs w:val="18"/>
              </w:rPr>
              <w:t xml:space="preserve">, Karluk, Kenai, Susitna </w:t>
            </w:r>
          </w:p>
        </w:tc>
        <w:tc>
          <w:tcPr>
            <w:tcW w:w="1260" w:type="dxa"/>
            <w:tcBorders>
              <w:top w:val="nil"/>
              <w:left w:val="nil"/>
              <w:bottom w:val="nil"/>
              <w:right w:val="nil"/>
            </w:tcBorders>
            <w:shd w:val="clear" w:color="auto" w:fill="auto"/>
            <w:noWrap/>
            <w:vAlign w:val="bottom"/>
            <w:hideMark/>
          </w:tcPr>
          <w:p w14:paraId="0F25DB77"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75,612</w:t>
            </w:r>
          </w:p>
        </w:tc>
      </w:tr>
      <w:tr w:rsidR="0028577B" w:rsidRPr="008739F6" w14:paraId="5E3A64C6" w14:textId="77777777" w:rsidTr="0028577B">
        <w:trPr>
          <w:trHeight w:val="432"/>
        </w:trPr>
        <w:tc>
          <w:tcPr>
            <w:tcW w:w="1260" w:type="dxa"/>
            <w:tcBorders>
              <w:top w:val="nil"/>
              <w:left w:val="nil"/>
              <w:bottom w:val="nil"/>
              <w:right w:val="nil"/>
            </w:tcBorders>
            <w:shd w:val="clear" w:color="auto" w:fill="E7E6E6" w:themeFill="background2"/>
            <w:noWrap/>
            <w:vAlign w:val="bottom"/>
            <w:hideMark/>
          </w:tcPr>
          <w:p w14:paraId="3AE58045" w14:textId="77777777" w:rsidR="0028577B" w:rsidRPr="008739F6" w:rsidRDefault="0028577B" w:rsidP="0028577B">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Total</w:t>
            </w:r>
          </w:p>
        </w:tc>
        <w:tc>
          <w:tcPr>
            <w:tcW w:w="2610" w:type="dxa"/>
            <w:tcBorders>
              <w:top w:val="nil"/>
              <w:left w:val="nil"/>
              <w:bottom w:val="nil"/>
              <w:right w:val="nil"/>
            </w:tcBorders>
            <w:shd w:val="clear" w:color="auto" w:fill="E7E6E6" w:themeFill="background2"/>
            <w:noWrap/>
            <w:vAlign w:val="bottom"/>
            <w:hideMark/>
          </w:tcPr>
          <w:p w14:paraId="1176ACB6" w14:textId="77777777" w:rsidR="0028577B" w:rsidRPr="008739F6" w:rsidRDefault="0028577B" w:rsidP="0028577B">
            <w:pPr>
              <w:spacing w:after="0" w:line="240" w:lineRule="auto"/>
              <w:rPr>
                <w:rFonts w:eastAsia="Times New Roman" w:cs="Times New Roman"/>
                <w:color w:val="000000"/>
                <w:sz w:val="18"/>
                <w:szCs w:val="18"/>
              </w:rPr>
            </w:pPr>
          </w:p>
        </w:tc>
        <w:tc>
          <w:tcPr>
            <w:tcW w:w="3330" w:type="dxa"/>
            <w:tcBorders>
              <w:top w:val="nil"/>
              <w:left w:val="nil"/>
              <w:bottom w:val="nil"/>
              <w:right w:val="nil"/>
            </w:tcBorders>
            <w:shd w:val="clear" w:color="auto" w:fill="E7E6E6" w:themeFill="background2"/>
            <w:noWrap/>
            <w:vAlign w:val="bottom"/>
            <w:hideMark/>
          </w:tcPr>
          <w:p w14:paraId="10CC8D33" w14:textId="77777777" w:rsidR="0028577B" w:rsidRPr="008739F6" w:rsidRDefault="0028577B" w:rsidP="0028577B">
            <w:pPr>
              <w:spacing w:after="0" w:line="240" w:lineRule="auto"/>
              <w:rPr>
                <w:rFonts w:eastAsia="Times New Roman" w:cs="Times New Roman"/>
                <w:sz w:val="18"/>
                <w:szCs w:val="18"/>
              </w:rPr>
            </w:pPr>
          </w:p>
        </w:tc>
        <w:tc>
          <w:tcPr>
            <w:tcW w:w="1260" w:type="dxa"/>
            <w:tcBorders>
              <w:top w:val="nil"/>
              <w:left w:val="nil"/>
              <w:bottom w:val="nil"/>
              <w:right w:val="nil"/>
            </w:tcBorders>
            <w:shd w:val="clear" w:color="auto" w:fill="E7E6E6" w:themeFill="background2"/>
            <w:noWrap/>
            <w:vAlign w:val="bottom"/>
            <w:hideMark/>
          </w:tcPr>
          <w:p w14:paraId="12519128" w14:textId="77777777" w:rsidR="0028577B" w:rsidRPr="008739F6" w:rsidRDefault="0028577B" w:rsidP="0028577B">
            <w:pPr>
              <w:spacing w:after="0" w:line="240" w:lineRule="auto"/>
              <w:jc w:val="right"/>
              <w:rPr>
                <w:rFonts w:eastAsia="Times New Roman" w:cs="Times New Roman"/>
                <w:color w:val="000000"/>
                <w:sz w:val="18"/>
                <w:szCs w:val="18"/>
              </w:rPr>
            </w:pPr>
            <w:r w:rsidRPr="008739F6">
              <w:rPr>
                <w:rFonts w:eastAsia="Times New Roman" w:cs="Times New Roman"/>
                <w:color w:val="000000"/>
                <w:sz w:val="18"/>
                <w:szCs w:val="18"/>
              </w:rPr>
              <w:t>1,016,248</w:t>
            </w:r>
          </w:p>
        </w:tc>
      </w:tr>
    </w:tbl>
    <w:p w14:paraId="1A0B5348" w14:textId="77777777" w:rsidR="0094328D" w:rsidRPr="008739F6" w:rsidRDefault="0094328D" w:rsidP="0094328D"/>
    <w:p w14:paraId="0E5D8197" w14:textId="3441287E" w:rsidR="00FE13B2" w:rsidRPr="008739F6" w:rsidRDefault="00FE13B2">
      <w:pPr>
        <w:spacing w:line="259" w:lineRule="auto"/>
      </w:pPr>
      <w:r w:rsidRPr="008739F6">
        <w:br w:type="page"/>
      </w:r>
    </w:p>
    <w:p w14:paraId="42BB2AD0" w14:textId="77777777" w:rsidR="00FE13B2" w:rsidRPr="008739F6" w:rsidRDefault="00FE13B2" w:rsidP="0094328D"/>
    <w:p w14:paraId="556BDEFA" w14:textId="7A51E95E" w:rsidR="00F60747" w:rsidRPr="008739F6" w:rsidRDefault="00F60747" w:rsidP="00F60747">
      <w:pPr>
        <w:pStyle w:val="Caption"/>
      </w:pPr>
      <w:bookmarkStart w:id="6" w:name="_Ref470256226"/>
      <w:r w:rsidRPr="008739F6">
        <w:t xml:space="preserve">Table </w:t>
      </w:r>
      <w:r w:rsidR="005D136B" w:rsidRPr="001F3B16">
        <w:fldChar w:fldCharType="begin"/>
      </w:r>
      <w:r w:rsidR="005D136B" w:rsidRPr="008739F6">
        <w:instrText xml:space="preserve"> SEQ Table \* ARABIC </w:instrText>
      </w:r>
      <w:r w:rsidR="005D136B" w:rsidRPr="00956D71">
        <w:fldChar w:fldCharType="separate"/>
      </w:r>
      <w:r w:rsidR="009C492F" w:rsidRPr="008739F6">
        <w:rPr>
          <w:noProof/>
        </w:rPr>
        <w:t>5</w:t>
      </w:r>
      <w:r w:rsidR="005D136B" w:rsidRPr="00E50D8A">
        <w:rPr>
          <w:noProof/>
        </w:rPr>
        <w:fldChar w:fldCharType="end"/>
      </w:r>
      <w:bookmarkEnd w:id="6"/>
      <w:r w:rsidRPr="008739F6">
        <w:t>.  Natural juvenile production estimates based on a review of the available literature.</w:t>
      </w:r>
    </w:p>
    <w:tbl>
      <w:tblPr>
        <w:tblW w:w="8160" w:type="dxa"/>
        <w:tblCellMar>
          <w:left w:w="0" w:type="dxa"/>
          <w:right w:w="0" w:type="dxa"/>
        </w:tblCellMar>
        <w:tblLook w:val="04A0" w:firstRow="1" w:lastRow="0" w:firstColumn="1" w:lastColumn="0" w:noHBand="0" w:noVBand="1"/>
      </w:tblPr>
      <w:tblGrid>
        <w:gridCol w:w="2620"/>
        <w:gridCol w:w="1570"/>
        <w:gridCol w:w="1580"/>
        <w:gridCol w:w="2720"/>
      </w:tblGrid>
      <w:tr w:rsidR="00346BBE" w:rsidRPr="008739F6" w14:paraId="291DB1E3" w14:textId="77777777" w:rsidTr="00F60747">
        <w:trPr>
          <w:trHeight w:val="300"/>
        </w:trPr>
        <w:tc>
          <w:tcPr>
            <w:tcW w:w="262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2B26FBF" w14:textId="13FD2C3C" w:rsidR="00346BBE" w:rsidRPr="008739F6" w:rsidRDefault="00346BBE">
            <w:pPr>
              <w:rPr>
                <w:rFonts w:cs="Times New Roman"/>
                <w:color w:val="000000"/>
                <w:sz w:val="18"/>
                <w:szCs w:val="18"/>
              </w:rPr>
            </w:pPr>
            <w:r w:rsidRPr="008739F6">
              <w:rPr>
                <w:rFonts w:cs="Times New Roman"/>
                <w:color w:val="000000"/>
                <w:sz w:val="18"/>
                <w:szCs w:val="18"/>
              </w:rPr>
              <w:t>Source</w:t>
            </w:r>
          </w:p>
        </w:tc>
        <w:tc>
          <w:tcPr>
            <w:tcW w:w="12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275E39B" w14:textId="77777777" w:rsidR="00346BBE" w:rsidRPr="008739F6" w:rsidRDefault="00346BBE">
            <w:pPr>
              <w:rPr>
                <w:rFonts w:cs="Times New Roman"/>
                <w:color w:val="000000"/>
                <w:sz w:val="18"/>
                <w:szCs w:val="18"/>
              </w:rPr>
            </w:pPr>
            <w:r w:rsidRPr="008739F6">
              <w:rPr>
                <w:rFonts w:cs="Times New Roman"/>
                <w:color w:val="000000"/>
                <w:sz w:val="18"/>
                <w:szCs w:val="18"/>
              </w:rPr>
              <w:t>Tributary</w:t>
            </w:r>
          </w:p>
        </w:tc>
        <w:tc>
          <w:tcPr>
            <w:tcW w:w="15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A97678" w14:textId="77777777" w:rsidR="00346BBE" w:rsidRPr="008739F6" w:rsidRDefault="00346BBE">
            <w:pPr>
              <w:rPr>
                <w:rFonts w:cs="Times New Roman"/>
                <w:color w:val="000000"/>
                <w:sz w:val="18"/>
                <w:szCs w:val="18"/>
              </w:rPr>
            </w:pPr>
            <w:r w:rsidRPr="008739F6">
              <w:rPr>
                <w:rFonts w:cs="Times New Roman"/>
                <w:color w:val="000000"/>
                <w:sz w:val="18"/>
                <w:szCs w:val="18"/>
              </w:rPr>
              <w:t>Run type</w:t>
            </w:r>
          </w:p>
        </w:tc>
        <w:tc>
          <w:tcPr>
            <w:tcW w:w="272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32A62B" w14:textId="6B6A0DFA" w:rsidR="00346BBE" w:rsidRPr="008739F6" w:rsidRDefault="00346BBE">
            <w:pPr>
              <w:rPr>
                <w:rFonts w:cs="Times New Roman"/>
                <w:color w:val="000000"/>
                <w:sz w:val="18"/>
                <w:szCs w:val="18"/>
              </w:rPr>
            </w:pPr>
            <w:r w:rsidRPr="008739F6">
              <w:rPr>
                <w:rFonts w:cs="Times New Roman"/>
                <w:color w:val="000000"/>
                <w:sz w:val="18"/>
                <w:szCs w:val="18"/>
              </w:rPr>
              <w:t>Estimate and page number</w:t>
            </w:r>
          </w:p>
        </w:tc>
      </w:tr>
      <w:tr w:rsidR="00346BBE" w:rsidRPr="008739F6" w14:paraId="0F294CCA" w14:textId="77777777" w:rsidTr="00F60747">
        <w:trPr>
          <w:trHeight w:val="30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33E2B60" w14:textId="497EC668" w:rsidR="00346BBE" w:rsidRPr="008739F6" w:rsidRDefault="00EF5BD0">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12l65d7fpu","properties":{"formattedCitation":"(Kiefer et al. 2002)","plainCitation":"(Kiefer et al. 2002)"},"citationItems":[{"id":1337,"uris":["http://zotero.org/users/3830350/items/8W8JWFTC"],"uri":["http://zotero.org/users/3830350/items/8W8JWFTC"],"itemData":{"id":1337,"type":"book","title":"Natural production monitoring and evaluation","publisher":"Idaho Department of Fish &amp; Game","source":"Google Scholar","URL":"https://collaboration.idfg.idaho.gov/FisheriesTechnicalReports/Res03-30Kiefer2003%20Natural%20Production%20Monitoring%20and%20Evaluation.pdf","author":[{"family":"Kiefer","given":"Russell B."},{"family":"Bunn","given":"Paul Rodney"},{"family":"Johnson","given":"June L."}],"issued":{"date-parts":[["2002"]]},"accessed":{"date-parts":[["2016",12,23]]}}}],"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Kiefer et al. 2002)</w:t>
            </w:r>
            <w:r w:rsidRPr="00E50D8A">
              <w:rPr>
                <w:rFonts w:cs="Times New Roman"/>
                <w:color w:val="000000"/>
                <w:sz w:val="18"/>
                <w:szCs w:val="18"/>
              </w:rPr>
              <w:fldChar w:fldCharType="end"/>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31300E1" w14:textId="77777777" w:rsidR="00346BBE" w:rsidRPr="008739F6" w:rsidRDefault="00346BBE">
            <w:pPr>
              <w:rPr>
                <w:rFonts w:cs="Times New Roman"/>
                <w:color w:val="000000"/>
                <w:sz w:val="18"/>
                <w:szCs w:val="18"/>
              </w:rPr>
            </w:pPr>
            <w:r w:rsidRPr="008739F6">
              <w:rPr>
                <w:rFonts w:cs="Times New Roman"/>
                <w:color w:val="000000"/>
                <w:sz w:val="18"/>
                <w:szCs w:val="18"/>
              </w:rPr>
              <w:t xml:space="preserve">Snake River </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B158D14" w14:textId="77777777" w:rsidR="00346BBE" w:rsidRPr="008739F6" w:rsidRDefault="00346BBE">
            <w:pPr>
              <w:rPr>
                <w:rFonts w:cs="Times New Roman"/>
                <w:color w:val="000000"/>
                <w:sz w:val="18"/>
                <w:szCs w:val="18"/>
              </w:rPr>
            </w:pPr>
            <w:r w:rsidRPr="008739F6">
              <w:rPr>
                <w:rFonts w:cs="Times New Roman"/>
                <w:color w:val="000000"/>
                <w:sz w:val="18"/>
                <w:szCs w:val="18"/>
              </w:rPr>
              <w:t>Spring/Summer</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4D23433" w14:textId="1A1A8140" w:rsidR="00346BBE" w:rsidRPr="008739F6" w:rsidRDefault="00346BBE" w:rsidP="00346BBE">
            <w:pPr>
              <w:rPr>
                <w:rFonts w:cs="Times New Roman"/>
                <w:color w:val="000000"/>
                <w:sz w:val="18"/>
                <w:szCs w:val="18"/>
              </w:rPr>
            </w:pPr>
            <w:r w:rsidRPr="008739F6">
              <w:rPr>
                <w:rFonts w:cs="Times New Roman"/>
                <w:color w:val="000000"/>
                <w:sz w:val="18"/>
                <w:szCs w:val="18"/>
              </w:rPr>
              <w:t xml:space="preserve">243 </w:t>
            </w:r>
          </w:p>
        </w:tc>
      </w:tr>
      <w:tr w:rsidR="00346BBE" w:rsidRPr="008739F6" w14:paraId="11C1C8FA"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73A711" w14:textId="7924BE3C" w:rsidR="00346BBE" w:rsidRPr="008739F6" w:rsidRDefault="00EF5BD0">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131r3kkaca","properties":{"formattedCitation":"(Zimmerman et al. 2015)","plainCitation":"(Zimmerman et al. 2015)"},"citationItems":[{"id":1331,"uris":["http://zotero.org/users/3830350/items/FPIMGIJ6"],"uri":["http://zotero.org/users/3830350/items/FPIMGIJ6"],"itemData":{"id":1331,"type":"article-journal","title":"Abundance, survival, and life history strategies of juvenile Chinook Salmon in the Skagit River, Washington","container-title":"Transactions of the American Fisheries Society","page":"627–641","volume":"144","issue":"3","source":"Google Scholar","author":[{"family":"Zimmerman","given":"Mara S."},{"family":"Kinsel","given":"Clayton"},{"family":"Beamer","given":"Eric"},{"family":"Connor","given":"Edward J."},{"family":"Pflug","given":"David E."}],"issued":{"date-parts":[["2015"]]}}}],"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Zimmerman et al. 2015)</w:t>
            </w:r>
            <w:r w:rsidRPr="00E50D8A">
              <w:rPr>
                <w:rFonts w:cs="Times New Roman"/>
                <w:color w:val="000000"/>
                <w:sz w:val="18"/>
                <w:szCs w:val="18"/>
              </w:rPr>
              <w:fldChar w:fldCharType="end"/>
            </w:r>
            <w:r w:rsidRPr="008739F6">
              <w:rPr>
                <w:rFonts w:cs="Times New Roman"/>
                <w:color w:val="000000"/>
                <w:sz w:val="18"/>
                <w:szCs w:val="18"/>
              </w:rPr>
              <w:tab/>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DD0E2A" w14:textId="77777777" w:rsidR="00346BBE" w:rsidRPr="008739F6" w:rsidRDefault="00346BBE">
            <w:pPr>
              <w:rPr>
                <w:rFonts w:cs="Times New Roman"/>
                <w:color w:val="000000"/>
                <w:sz w:val="18"/>
                <w:szCs w:val="18"/>
              </w:rPr>
            </w:pPr>
            <w:r w:rsidRPr="008739F6">
              <w:rPr>
                <w:rFonts w:cs="Times New Roman"/>
                <w:color w:val="000000"/>
                <w:sz w:val="18"/>
                <w:szCs w:val="18"/>
              </w:rPr>
              <w:t>Skagit Riv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755D0A" w14:textId="77777777" w:rsidR="00346BBE" w:rsidRPr="008739F6" w:rsidRDefault="00346BBE">
            <w:pPr>
              <w:rPr>
                <w:rFonts w:cs="Times New Roman"/>
                <w:color w:val="000000"/>
                <w:sz w:val="18"/>
                <w:szCs w:val="18"/>
              </w:rPr>
            </w:pPr>
            <w:r w:rsidRPr="008739F6">
              <w:rPr>
                <w:rFonts w:cs="Times New Roman"/>
                <w:color w:val="000000"/>
                <w:sz w:val="18"/>
                <w:szCs w:val="18"/>
              </w:rPr>
              <w:t>Spring, summer/f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7F252A" w14:textId="77777777" w:rsidR="00346BBE" w:rsidRPr="008739F6" w:rsidRDefault="00346BBE">
            <w:pPr>
              <w:rPr>
                <w:rFonts w:cs="Times New Roman"/>
                <w:color w:val="000000"/>
                <w:sz w:val="18"/>
                <w:szCs w:val="18"/>
              </w:rPr>
            </w:pPr>
            <w:r w:rsidRPr="008739F6">
              <w:rPr>
                <w:rFonts w:cs="Times New Roman"/>
                <w:color w:val="000000"/>
                <w:sz w:val="18"/>
                <w:szCs w:val="18"/>
              </w:rPr>
              <w:t>750, page 8</w:t>
            </w:r>
          </w:p>
        </w:tc>
      </w:tr>
      <w:tr w:rsidR="00346BBE" w:rsidRPr="008739F6" w14:paraId="6A496A5C"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47D717" w14:textId="2D23C63D" w:rsidR="00346BBE" w:rsidRPr="008739F6" w:rsidRDefault="00EF5BD0">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279e8pn1j1","properties":{"formattedCitation":"(McPherson et al. 2003)","plainCitation":"(McPherson et al. 2003)"},"citationItems":[{"id":1123,"uris":["http://zotero.org/users/3830350/items/4KD8G33X"],"uri":["http://zotero.org/users/3830350/items/4KD8G33X"],"itemData":{"id":1123,"type":"article-journal","title":"Stock status and escapement goals for Chinook salmon stocks in Southeast Alaska","container-title":"Alaska Department of Fish and Game, Special Publication","page":"03–01","issue":"03-01","source":"Google Scholar","author":[{"family":"McPherson","given":"Scott"},{"family":"Bernard","given":"David"},{"family":"Clark","given":"John H."},{"family":"Pahlke","given":"Keith"},{"family":"Jones","given":"Edgar"},{"family":"Der Hovanisian","given":"John"},{"family":"Weller","given":"Jan"},{"family":"Ericksen","given":"Randy"}],"issued":{"date-parts":[["2003"]]}}}],"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McPherson et al. 2003)</w:t>
            </w:r>
            <w:r w:rsidRPr="00E50D8A">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137702" w14:textId="77777777" w:rsidR="00346BBE" w:rsidRPr="008739F6" w:rsidRDefault="00346BBE">
            <w:pPr>
              <w:rPr>
                <w:rFonts w:cs="Times New Roman"/>
                <w:color w:val="000000"/>
                <w:sz w:val="18"/>
                <w:szCs w:val="18"/>
              </w:rPr>
            </w:pPr>
            <w:proofErr w:type="spellStart"/>
            <w:r w:rsidRPr="008739F6">
              <w:rPr>
                <w:rFonts w:cs="Times New Roman"/>
                <w:color w:val="000000"/>
                <w:sz w:val="18"/>
                <w:szCs w:val="18"/>
              </w:rPr>
              <w:t>Taku</w:t>
            </w:r>
            <w:proofErr w:type="spellEnd"/>
            <w:r w:rsidRPr="008739F6">
              <w:rPr>
                <w:rFonts w:cs="Times New Roman"/>
                <w:color w:val="000000"/>
                <w:sz w:val="18"/>
                <w:szCs w:val="18"/>
              </w:rPr>
              <w:t xml:space="preserve"> Riv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C93F8C" w14:textId="77777777" w:rsidR="00346BBE" w:rsidRPr="008739F6" w:rsidRDefault="00346BBE">
            <w:pPr>
              <w:rPr>
                <w:rFonts w:cs="Times New Roman"/>
                <w:color w:val="000000"/>
                <w:sz w:val="18"/>
                <w:szCs w:val="18"/>
              </w:rPr>
            </w:pPr>
            <w:r w:rsidRPr="008739F6">
              <w:rPr>
                <w:rFonts w:cs="Times New Roman"/>
                <w:color w:val="000000"/>
                <w:sz w:val="18"/>
                <w:szCs w:val="18"/>
              </w:rPr>
              <w:t>Spring/Summ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97C410" w14:textId="77777777" w:rsidR="00346BBE" w:rsidRPr="008739F6" w:rsidRDefault="00346BBE">
            <w:pPr>
              <w:rPr>
                <w:rFonts w:cs="Times New Roman"/>
                <w:color w:val="000000"/>
                <w:sz w:val="18"/>
                <w:szCs w:val="18"/>
              </w:rPr>
            </w:pPr>
            <w:r w:rsidRPr="008739F6">
              <w:rPr>
                <w:rFonts w:cs="Times New Roman"/>
                <w:color w:val="000000"/>
                <w:sz w:val="18"/>
                <w:szCs w:val="18"/>
              </w:rPr>
              <w:t>90, page 28</w:t>
            </w:r>
          </w:p>
        </w:tc>
      </w:tr>
      <w:tr w:rsidR="00346BBE" w:rsidRPr="008739F6" w14:paraId="25444237"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822F61" w14:textId="45EC430B" w:rsidR="00346BBE" w:rsidRPr="008739F6" w:rsidRDefault="0009456E">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t8f64c2sm","properties":{"formattedCitation":"(Seiler et al. 2004)","plainCitation":"(Seiler et al. 2004)"},"citationItems":[{"id":1339,"uris":["http://zotero.org/users/3830350/items/JVXRZRPT"],"uri":["http://zotero.org/users/3830350/items/JVXRZRPT"],"itemData":{"id":1339,"type":"article-journal","title":"2003 Juvenile Salmonid Production Evaluation Report Green River, Wenatchee River, and Cedar Creek","source":"Google Scholar","URL":"http://dfw.wa.gov/publications/00067/wdfw00067.pdf","author":[{"family":"Seiler","given":"Dave"},{"family":"Volkhardt","given":"Greg"},{"family":"Topping","given":"Pete"},{"family":"Fleischer","given":"Lindsey"},{"family":"Miller","given":"Todd"},{"family":"Schonning","given":"Steve"},{"family":"Rawding","given":"Dan"},{"family":"Groesbeck","given":"Michelle"},{"family":"Woodard","given":"Robert"},{"family":"Hawkins","given":"Shane"}],"issued":{"date-parts":[["2004"]]},"accessed":{"date-parts":[["2016",12,23]]}}}],"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Seiler et al. 2004)</w:t>
            </w:r>
            <w:r w:rsidRPr="00E50D8A">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605B8E" w14:textId="77777777" w:rsidR="00346BBE" w:rsidRPr="008739F6" w:rsidRDefault="00346BBE">
            <w:pPr>
              <w:rPr>
                <w:rFonts w:cs="Times New Roman"/>
                <w:color w:val="000000"/>
                <w:sz w:val="18"/>
                <w:szCs w:val="18"/>
              </w:rPr>
            </w:pPr>
            <w:r w:rsidRPr="008739F6">
              <w:rPr>
                <w:rFonts w:cs="Times New Roman"/>
                <w:color w:val="000000"/>
                <w:sz w:val="18"/>
                <w:szCs w:val="18"/>
              </w:rPr>
              <w:t>Green Riv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A51CB8" w14:textId="77777777" w:rsidR="00346BBE" w:rsidRPr="008739F6" w:rsidRDefault="00346BBE">
            <w:pPr>
              <w:rPr>
                <w:rFonts w:cs="Times New Roman"/>
                <w:color w:val="000000"/>
                <w:sz w:val="18"/>
                <w:szCs w:val="18"/>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4B9949" w14:textId="77777777" w:rsidR="00346BBE" w:rsidRPr="008739F6" w:rsidRDefault="00346BBE">
            <w:pPr>
              <w:rPr>
                <w:rFonts w:cs="Times New Roman"/>
                <w:color w:val="000000"/>
                <w:sz w:val="18"/>
                <w:szCs w:val="18"/>
              </w:rPr>
            </w:pPr>
            <w:r w:rsidRPr="008739F6">
              <w:rPr>
                <w:rFonts w:cs="Times New Roman"/>
                <w:color w:val="000000"/>
                <w:sz w:val="18"/>
                <w:szCs w:val="18"/>
              </w:rPr>
              <w:t>90, page 2-16</w:t>
            </w:r>
          </w:p>
        </w:tc>
      </w:tr>
      <w:tr w:rsidR="00346BBE" w:rsidRPr="008739F6" w14:paraId="3CD70271"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ACF067" w14:textId="6EC16A1E" w:rsidR="00346BBE" w:rsidRPr="008739F6" w:rsidRDefault="0009456E">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VozDOAB1","properties":{"formattedCitation":"(Seiler et al. 2004)","plainCitation":"(Seiler et al. 2004)"},"citationItems":[{"id":1339,"uris":["http://zotero.org/users/3830350/items/JVXRZRPT"],"uri":["http://zotero.org/users/3830350/items/JVXRZRPT"],"itemData":{"id":1339,"type":"article-journal","title":"2003 Juvenile Salmonid Production Evaluation Report Green River, Wenatchee River, and Cedar Creek","source":"Google Scholar","URL":"http://dfw.wa.gov/publications/00067/wdfw00067.pdf","author":[{"family":"Seiler","given":"Dave"},{"family":"Volkhardt","given":"Greg"},{"family":"Topping","given":"Pete"},{"family":"Fleischer","given":"Lindsey"},{"family":"Miller","given":"Todd"},{"family":"Schonning","given":"Steve"},{"family":"Rawding","given":"Dan"},{"family":"Groesbeck","given":"Michelle"},{"family":"Woodard","given":"Robert"},{"family":"Hawkins","given":"Shane"}],"issued":{"date-parts":[["2004"]]},"accessed":{"date-parts":[["2016",12,23]]}}}],"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Seiler et al. 2004)</w:t>
            </w:r>
            <w:r w:rsidRPr="00E50D8A">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8F70A3" w14:textId="77777777" w:rsidR="00346BBE" w:rsidRPr="008739F6" w:rsidRDefault="00346BBE">
            <w:pPr>
              <w:rPr>
                <w:rFonts w:cs="Times New Roman"/>
                <w:color w:val="000000"/>
                <w:sz w:val="18"/>
                <w:szCs w:val="18"/>
              </w:rPr>
            </w:pPr>
            <w:proofErr w:type="spellStart"/>
            <w:r w:rsidRPr="008739F6">
              <w:rPr>
                <w:rFonts w:cs="Times New Roman"/>
                <w:color w:val="000000"/>
                <w:sz w:val="18"/>
                <w:szCs w:val="18"/>
              </w:rPr>
              <w:t>Chiwawa</w:t>
            </w:r>
            <w:proofErr w:type="spellEnd"/>
            <w:r w:rsidRPr="008739F6">
              <w:rPr>
                <w:rFonts w:cs="Times New Roman"/>
                <w:color w:val="000000"/>
                <w:sz w:val="18"/>
                <w:szCs w:val="18"/>
              </w:rPr>
              <w:t xml:space="preserve">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E11985" w14:textId="77777777" w:rsidR="00346BBE" w:rsidRPr="008739F6" w:rsidRDefault="00346BBE">
            <w:pPr>
              <w:rPr>
                <w:rFonts w:cs="Times New Roman"/>
                <w:color w:val="000000"/>
                <w:sz w:val="18"/>
                <w:szCs w:val="18"/>
              </w:rPr>
            </w:pPr>
            <w:proofErr w:type="spellStart"/>
            <w:r w:rsidRPr="008739F6">
              <w:rPr>
                <w:rFonts w:cs="Times New Roman"/>
                <w:color w:val="000000"/>
                <w:sz w:val="18"/>
                <w:szCs w:val="18"/>
              </w:rPr>
              <w:t>Sping</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9CEA58" w14:textId="77777777" w:rsidR="00346BBE" w:rsidRPr="008739F6" w:rsidRDefault="00346BBE">
            <w:pPr>
              <w:rPr>
                <w:rFonts w:cs="Times New Roman"/>
                <w:color w:val="000000"/>
                <w:sz w:val="18"/>
                <w:szCs w:val="18"/>
              </w:rPr>
            </w:pPr>
            <w:r w:rsidRPr="008739F6">
              <w:rPr>
                <w:rFonts w:cs="Times New Roman"/>
                <w:color w:val="000000"/>
                <w:sz w:val="18"/>
                <w:szCs w:val="18"/>
              </w:rPr>
              <w:t>233, page 3-17 yearling only</w:t>
            </w:r>
          </w:p>
        </w:tc>
      </w:tr>
      <w:tr w:rsidR="00346BBE" w:rsidRPr="008739F6" w14:paraId="58E13C56"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85860A" w14:textId="0947E5B5" w:rsidR="00346BBE" w:rsidRPr="008739F6" w:rsidRDefault="005D5100">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8tb7r0m3d","properties":{"formattedCitation":"(Carmichael et al. n.d.)","plainCitation":"(Carmichael et al. n.d.)"},"citationItems":[{"id":1341,"uris":["http://zotero.org/users/3830350/items/JDXGTMBC"],"uri":["http://zotero.org/users/3830350/items/JDXGTMBC"],"itemData":{"id":1341,"type":"report","title":"Upper Grande Ronde River Spring Chinook Salmon Hatchery Program Review","publisher":"Oregon Department of Fish and Wildlife","publisher-place":"203 Badgley Hall, EOU,La Grande OR 97850","page":"20","event-place":"203 Badgley Hall, EOU,La Grande OR 97850","URL":"https://www.fws.gov/lsnakecomplan/reports/ODFW/Eval/Upper%20Grande%20Ronde%20River%20Spring%20Chinook%20Salmon%20Hatchery%20Review%20FINAL.pdf","author":[{"family":"Carmichael","given":"Richard W."},{"family":"Hoffnagle","given":"Tim"},{"family":"Feldhaus","given":"Joseph"},{"family":"Eddy","given":"Debra"},{"family":"Albrecht","given":"Nick"}]}}],"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 xml:space="preserve">(Carmichael et al. </w:t>
            </w:r>
            <w:proofErr w:type="spellStart"/>
            <w:r w:rsidRPr="008739F6">
              <w:rPr>
                <w:rFonts w:cs="Times New Roman"/>
                <w:sz w:val="18"/>
              </w:rPr>
              <w:t>n.d.</w:t>
            </w:r>
            <w:proofErr w:type="spellEnd"/>
            <w:r w:rsidRPr="008739F6">
              <w:rPr>
                <w:rFonts w:cs="Times New Roman"/>
                <w:sz w:val="18"/>
              </w:rPr>
              <w:t>)</w:t>
            </w:r>
            <w:r w:rsidRPr="00E50D8A">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73F111" w14:textId="77777777" w:rsidR="00346BBE" w:rsidRPr="008739F6" w:rsidRDefault="00346BBE">
            <w:pPr>
              <w:rPr>
                <w:rFonts w:cs="Times New Roman"/>
                <w:color w:val="000000"/>
                <w:sz w:val="18"/>
                <w:szCs w:val="18"/>
              </w:rPr>
            </w:pPr>
            <w:r w:rsidRPr="008739F6">
              <w:rPr>
                <w:rFonts w:cs="Times New Roman"/>
                <w:color w:val="000000"/>
                <w:sz w:val="18"/>
                <w:szCs w:val="18"/>
              </w:rPr>
              <w:t>Upper Grande Rond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AF4054C" w14:textId="77777777" w:rsidR="00346BBE" w:rsidRPr="008739F6" w:rsidRDefault="00346BBE">
            <w:pPr>
              <w:rPr>
                <w:rFonts w:cs="Times New Roman"/>
                <w:color w:val="000000"/>
                <w:sz w:val="18"/>
                <w:szCs w:val="18"/>
              </w:rPr>
            </w:pPr>
            <w:r w:rsidRPr="008739F6">
              <w:rPr>
                <w:rFonts w:cs="Times New Roman"/>
                <w:color w:val="000000"/>
                <w:sz w:val="18"/>
                <w:szCs w:val="18"/>
              </w:rPr>
              <w:t>Spring</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C1291" w14:textId="77777777" w:rsidR="00346BBE" w:rsidRPr="008739F6" w:rsidRDefault="00346BBE">
            <w:pPr>
              <w:rPr>
                <w:rFonts w:cs="Times New Roman"/>
                <w:color w:val="000000"/>
                <w:sz w:val="18"/>
                <w:szCs w:val="18"/>
              </w:rPr>
            </w:pPr>
            <w:r w:rsidRPr="008739F6">
              <w:rPr>
                <w:rFonts w:cs="Times New Roman"/>
                <w:color w:val="000000"/>
                <w:sz w:val="18"/>
                <w:szCs w:val="18"/>
              </w:rPr>
              <w:t>80, page 15</w:t>
            </w:r>
          </w:p>
        </w:tc>
      </w:tr>
      <w:tr w:rsidR="00346BBE" w:rsidRPr="008739F6" w14:paraId="48E229F9"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D48C27" w14:textId="418C0A75" w:rsidR="00346BBE" w:rsidRPr="008739F6" w:rsidRDefault="00EF5BD0">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m86mombmr","properties":{"formattedCitation":"(Kinsel et al. 2008)","plainCitation":"(Kinsel et al. 2008)"},"citationItems":[{"id":1333,"uris":["http://zotero.org/users/3830350/items/NB99KAMK"],"uri":["http://zotero.org/users/3830350/items/NB99KAMK"],"itemData":{"id":1333,"type":"article-journal","title":"Annual report: 2007 Skagit River salmon production evaluation","container-title":"Washington Department of Fish and Wildlife, Olympia","source":"Google Scholar","URL":"http://docs.streamnetlibrary.org/CoastalCutthroatData/sn600431.pdf","shortTitle":"Annual report","author":[{"family":"Kinsel","given":"Clayton"},{"family":"Zimmerman","given":"Mara"},{"family":"Kishimoto","given":"Lori"},{"family":"Topping","given":"Pete"}],"issued":{"date-parts":[["2008"]]},"accessed":{"date-parts":[["2016",12,23]]}}}],"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w:t>
            </w:r>
            <w:proofErr w:type="spellStart"/>
            <w:r w:rsidRPr="008739F6">
              <w:rPr>
                <w:rFonts w:cs="Times New Roman"/>
                <w:sz w:val="18"/>
              </w:rPr>
              <w:t>Kinsel</w:t>
            </w:r>
            <w:proofErr w:type="spellEnd"/>
            <w:r w:rsidRPr="008739F6">
              <w:rPr>
                <w:rFonts w:cs="Times New Roman"/>
                <w:sz w:val="18"/>
              </w:rPr>
              <w:t xml:space="preserve"> et al. 2008)</w:t>
            </w:r>
            <w:r w:rsidRPr="00E50D8A">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119700" w14:textId="77777777" w:rsidR="00346BBE" w:rsidRPr="008739F6" w:rsidRDefault="00346BBE">
            <w:pPr>
              <w:rPr>
                <w:rFonts w:cs="Times New Roman"/>
                <w:color w:val="000000"/>
                <w:sz w:val="18"/>
                <w:szCs w:val="18"/>
              </w:rPr>
            </w:pPr>
            <w:r w:rsidRPr="008739F6">
              <w:rPr>
                <w:rFonts w:cs="Times New Roman"/>
                <w:color w:val="000000"/>
                <w:sz w:val="18"/>
                <w:szCs w:val="18"/>
              </w:rPr>
              <w:t>Skagit Rive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DAA4E1" w14:textId="77777777" w:rsidR="00346BBE" w:rsidRPr="008739F6" w:rsidRDefault="00346BBE">
            <w:pPr>
              <w:rPr>
                <w:rFonts w:cs="Times New Roman"/>
                <w:color w:val="000000"/>
                <w:sz w:val="18"/>
                <w:szCs w:val="18"/>
              </w:rPr>
            </w:pPr>
            <w:r w:rsidRPr="008739F6">
              <w:rPr>
                <w:rFonts w:cs="Times New Roman"/>
                <w:color w:val="000000"/>
                <w:sz w:val="18"/>
                <w:szCs w:val="18"/>
              </w:rPr>
              <w:t>Spring, summer/f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F42954" w14:textId="77777777" w:rsidR="00346BBE" w:rsidRPr="008739F6" w:rsidRDefault="00346BBE">
            <w:pPr>
              <w:rPr>
                <w:rFonts w:cs="Times New Roman"/>
                <w:color w:val="000000"/>
                <w:sz w:val="18"/>
                <w:szCs w:val="18"/>
              </w:rPr>
            </w:pPr>
            <w:r w:rsidRPr="008739F6">
              <w:rPr>
                <w:rFonts w:cs="Times New Roman"/>
                <w:color w:val="000000"/>
                <w:sz w:val="18"/>
                <w:szCs w:val="18"/>
              </w:rPr>
              <w:t>218, page 26</w:t>
            </w:r>
          </w:p>
        </w:tc>
      </w:tr>
      <w:tr w:rsidR="00346BBE" w:rsidRPr="008739F6" w14:paraId="6D247B6B"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71009D" w14:textId="77D0F34A" w:rsidR="00346BBE" w:rsidRPr="008739F6" w:rsidRDefault="00EF5BD0">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2p0qplbomc","properties":{"formattedCitation":"(Kiyohara and Volkhardt 2008)","plainCitation":"(Kiyohara and Volkhardt 2008)"},"citationItems":[{"id":1329,"uris":["http://zotero.org/users/3830350/items/2RQ5X94C"],"uri":["http://zotero.org/users/3830350/items/2RQ5X94C"],"itemData":{"id":1329,"type":"book","title":"Evaluation of downstream migrant salmon production in 2007 from the Cedar River and Bear Creek","publisher":"Washington Department of Fish and Wildlife, Fish Program, Science Division","source":"Google Scholar","URL":"http://dfw.wa.gov/publications/00090/wdfw00090.pdf","author":[{"family":"Kiyohara","given":"Kelly"},{"family":"Volkhardt","given":"Greg"}],"issued":{"date-parts":[["2008"]]},"accessed":{"date-parts":[["2016",12,23]]}}}],"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w:t>
            </w:r>
            <w:proofErr w:type="spellStart"/>
            <w:r w:rsidRPr="008739F6">
              <w:rPr>
                <w:rFonts w:cs="Times New Roman"/>
                <w:sz w:val="18"/>
              </w:rPr>
              <w:t>Kiyohara</w:t>
            </w:r>
            <w:proofErr w:type="spellEnd"/>
            <w:r w:rsidRPr="008739F6">
              <w:rPr>
                <w:rFonts w:cs="Times New Roman"/>
                <w:sz w:val="18"/>
              </w:rPr>
              <w:t xml:space="preserve"> and </w:t>
            </w:r>
            <w:proofErr w:type="spellStart"/>
            <w:r w:rsidRPr="008739F6">
              <w:rPr>
                <w:rFonts w:cs="Times New Roman"/>
                <w:sz w:val="18"/>
              </w:rPr>
              <w:t>Volkhardt</w:t>
            </w:r>
            <w:proofErr w:type="spellEnd"/>
            <w:r w:rsidRPr="008739F6">
              <w:rPr>
                <w:rFonts w:cs="Times New Roman"/>
                <w:sz w:val="18"/>
              </w:rPr>
              <w:t xml:space="preserve"> 2008)</w:t>
            </w:r>
            <w:r w:rsidRPr="00E50D8A">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3141A1" w14:textId="77777777" w:rsidR="00346BBE" w:rsidRPr="008739F6" w:rsidRDefault="00346BBE">
            <w:pPr>
              <w:rPr>
                <w:rFonts w:cs="Times New Roman"/>
                <w:color w:val="000000"/>
                <w:sz w:val="18"/>
                <w:szCs w:val="18"/>
              </w:rPr>
            </w:pPr>
            <w:r w:rsidRPr="008739F6">
              <w:rPr>
                <w:rFonts w:cs="Times New Roman"/>
                <w:color w:val="000000"/>
                <w:sz w:val="18"/>
                <w:szCs w:val="18"/>
              </w:rPr>
              <w:t>Bear creek</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AF98FA" w14:textId="77777777" w:rsidR="00346BBE" w:rsidRPr="008739F6" w:rsidRDefault="00346BBE">
            <w:pPr>
              <w:rPr>
                <w:rFonts w:cs="Times New Roman"/>
                <w:color w:val="000000"/>
                <w:sz w:val="18"/>
                <w:szCs w:val="18"/>
              </w:rPr>
            </w:pPr>
            <w:proofErr w:type="gramStart"/>
            <w:r w:rsidRPr="008739F6">
              <w:rPr>
                <w:rFonts w:cs="Times New Roman"/>
                <w:color w:val="000000"/>
                <w:sz w:val="18"/>
                <w:szCs w:val="18"/>
              </w:rPr>
              <w:t>Fall ?</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8C8058" w14:textId="77777777" w:rsidR="00346BBE" w:rsidRPr="008739F6" w:rsidRDefault="00346BBE">
            <w:pPr>
              <w:rPr>
                <w:rFonts w:cs="Times New Roman"/>
                <w:color w:val="000000"/>
                <w:sz w:val="18"/>
                <w:szCs w:val="18"/>
              </w:rPr>
            </w:pPr>
            <w:r w:rsidRPr="008739F6">
              <w:rPr>
                <w:rFonts w:cs="Times New Roman"/>
                <w:color w:val="000000"/>
                <w:sz w:val="18"/>
                <w:szCs w:val="18"/>
              </w:rPr>
              <w:t>303, page 43</w:t>
            </w:r>
          </w:p>
        </w:tc>
      </w:tr>
      <w:tr w:rsidR="00346BBE" w:rsidRPr="008739F6" w14:paraId="30FC0003"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9FB4B4" w14:textId="04635B16" w:rsidR="00346BBE" w:rsidRPr="008739F6" w:rsidRDefault="00EF5BD0">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K4TpgW8J","properties":{"formattedCitation":"(Kiyohara and Volkhardt 2008)","plainCitation":"(Kiyohara and Volkhardt 2008)"},"citationItems":[{"id":1329,"uris":["http://zotero.org/users/3830350/items/2RQ5X94C"],"uri":["http://zotero.org/users/3830350/items/2RQ5X94C"],"itemData":{"id":1329,"type":"book","title":"Evaluation of downstream migrant salmon production in 2007 from the Cedar River and Bear Creek","publisher":"Washington Department of Fish and Wildlife, Fish Program, Science Division","source":"Google Scholar","URL":"http://dfw.wa.gov/publications/00090/wdfw00090.pdf","author":[{"family":"Kiyohara","given":"Kelly"},{"family":"Volkhardt","given":"Greg"}],"issued":{"date-parts":[["2008"]]},"accessed":{"date-parts":[["2016",12,23]]}}}],"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w:t>
            </w:r>
            <w:proofErr w:type="spellStart"/>
            <w:r w:rsidRPr="008739F6">
              <w:rPr>
                <w:rFonts w:cs="Times New Roman"/>
                <w:sz w:val="18"/>
              </w:rPr>
              <w:t>Kiyohara</w:t>
            </w:r>
            <w:proofErr w:type="spellEnd"/>
            <w:r w:rsidRPr="008739F6">
              <w:rPr>
                <w:rFonts w:cs="Times New Roman"/>
                <w:sz w:val="18"/>
              </w:rPr>
              <w:t xml:space="preserve"> and </w:t>
            </w:r>
            <w:proofErr w:type="spellStart"/>
            <w:r w:rsidRPr="008739F6">
              <w:rPr>
                <w:rFonts w:cs="Times New Roman"/>
                <w:sz w:val="18"/>
              </w:rPr>
              <w:t>Volkhardt</w:t>
            </w:r>
            <w:proofErr w:type="spellEnd"/>
            <w:r w:rsidRPr="008739F6">
              <w:rPr>
                <w:rFonts w:cs="Times New Roman"/>
                <w:sz w:val="18"/>
              </w:rPr>
              <w:t xml:space="preserve"> 2008)</w:t>
            </w:r>
            <w:r w:rsidRPr="00E50D8A">
              <w:rPr>
                <w:rFonts w:cs="Times New Roman"/>
                <w:color w:val="000000"/>
                <w:sz w:val="18"/>
                <w:szCs w:val="18"/>
              </w:rPr>
              <w:fldChar w:fldCharType="end"/>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E4288C" w14:textId="77777777" w:rsidR="00346BBE" w:rsidRPr="008739F6" w:rsidRDefault="00346BBE">
            <w:pPr>
              <w:rPr>
                <w:rFonts w:cs="Times New Roman"/>
                <w:color w:val="000000"/>
                <w:sz w:val="18"/>
                <w:szCs w:val="18"/>
              </w:rPr>
            </w:pPr>
            <w:r w:rsidRPr="008739F6">
              <w:rPr>
                <w:rFonts w:cs="Times New Roman"/>
                <w:color w:val="000000"/>
                <w:sz w:val="18"/>
                <w:szCs w:val="18"/>
              </w:rPr>
              <w:t>Ced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F43D74" w14:textId="77777777" w:rsidR="00346BBE" w:rsidRPr="008739F6" w:rsidRDefault="00346BBE">
            <w:pPr>
              <w:rPr>
                <w:rFonts w:cs="Times New Roman"/>
                <w:color w:val="000000"/>
                <w:sz w:val="18"/>
                <w:szCs w:val="18"/>
              </w:rPr>
            </w:pPr>
            <w:proofErr w:type="gramStart"/>
            <w:r w:rsidRPr="008739F6">
              <w:rPr>
                <w:rFonts w:cs="Times New Roman"/>
                <w:color w:val="000000"/>
                <w:sz w:val="18"/>
                <w:szCs w:val="18"/>
              </w:rPr>
              <w:t>Fall ?</w:t>
            </w:r>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E666A0" w14:textId="77777777" w:rsidR="00346BBE" w:rsidRPr="008739F6" w:rsidRDefault="00346BBE">
            <w:pPr>
              <w:rPr>
                <w:rFonts w:cs="Times New Roman"/>
                <w:color w:val="000000"/>
                <w:sz w:val="18"/>
                <w:szCs w:val="18"/>
              </w:rPr>
            </w:pPr>
            <w:r w:rsidRPr="008739F6">
              <w:rPr>
                <w:rFonts w:cs="Times New Roman"/>
                <w:color w:val="000000"/>
                <w:sz w:val="18"/>
                <w:szCs w:val="18"/>
              </w:rPr>
              <w:t>703, page 28</w:t>
            </w:r>
          </w:p>
        </w:tc>
      </w:tr>
      <w:tr w:rsidR="00346BBE" w:rsidRPr="008739F6" w14:paraId="658E5827" w14:textId="77777777" w:rsidTr="00346BB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993E8B" w14:textId="77777777" w:rsidR="00346BBE" w:rsidRPr="008739F6" w:rsidRDefault="00346BBE">
            <w:pPr>
              <w:rPr>
                <w:rFonts w:cs="Times New Roman"/>
                <w:color w:val="000000"/>
                <w:sz w:val="18"/>
                <w:szCs w:val="18"/>
              </w:rPr>
            </w:pPr>
            <w:proofErr w:type="spellStart"/>
            <w:r w:rsidRPr="008739F6">
              <w:rPr>
                <w:rFonts w:cs="Times New Roman"/>
                <w:color w:val="000000"/>
                <w:sz w:val="18"/>
                <w:szCs w:val="18"/>
              </w:rPr>
              <w:t>Lamperth</w:t>
            </w:r>
            <w:proofErr w:type="spellEnd"/>
            <w:r w:rsidRPr="008739F6">
              <w:rPr>
                <w:rFonts w:cs="Times New Roman"/>
                <w:color w:val="000000"/>
                <w:sz w:val="18"/>
                <w:szCs w:val="18"/>
              </w:rPr>
              <w:t xml:space="preserve"> et al. 20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0130F6" w14:textId="77777777" w:rsidR="00346BBE" w:rsidRPr="008739F6" w:rsidRDefault="00346BBE">
            <w:pPr>
              <w:rPr>
                <w:rFonts w:cs="Times New Roman"/>
                <w:color w:val="000000"/>
                <w:sz w:val="18"/>
                <w:szCs w:val="18"/>
              </w:rPr>
            </w:pPr>
            <w:proofErr w:type="spellStart"/>
            <w:r w:rsidRPr="008739F6">
              <w:rPr>
                <w:rFonts w:cs="Times New Roman"/>
                <w:color w:val="000000"/>
                <w:sz w:val="18"/>
                <w:szCs w:val="18"/>
              </w:rPr>
              <w:t>Coweeman</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C03EBD" w14:textId="77777777" w:rsidR="00346BBE" w:rsidRPr="008739F6" w:rsidRDefault="00346BBE">
            <w:pPr>
              <w:rPr>
                <w:rFonts w:cs="Times New Roman"/>
                <w:color w:val="000000"/>
                <w:sz w:val="18"/>
                <w:szCs w:val="18"/>
              </w:rPr>
            </w:pPr>
            <w:r w:rsidRPr="008739F6">
              <w:rPr>
                <w:rFonts w:cs="Times New Roman"/>
                <w:color w:val="000000"/>
                <w:sz w:val="18"/>
                <w:szCs w:val="18"/>
              </w:rPr>
              <w:t>Fall</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338551" w14:textId="77777777" w:rsidR="00346BBE" w:rsidRPr="008739F6" w:rsidRDefault="00346BBE">
            <w:pPr>
              <w:rPr>
                <w:rFonts w:cs="Times New Roman"/>
                <w:color w:val="000000"/>
                <w:sz w:val="18"/>
                <w:szCs w:val="18"/>
              </w:rPr>
            </w:pPr>
            <w:r w:rsidRPr="008739F6">
              <w:rPr>
                <w:rFonts w:cs="Times New Roman"/>
                <w:color w:val="000000"/>
                <w:sz w:val="18"/>
                <w:szCs w:val="18"/>
              </w:rPr>
              <w:t>560</w:t>
            </w:r>
          </w:p>
        </w:tc>
      </w:tr>
      <w:tr w:rsidR="00346BBE" w:rsidRPr="008739F6" w14:paraId="2E86D99C" w14:textId="77777777" w:rsidTr="00F60747">
        <w:trPr>
          <w:trHeight w:val="300"/>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20D8C74E" w14:textId="3FE580FF" w:rsidR="00346BBE" w:rsidRPr="008739F6" w:rsidRDefault="00EF5BD0">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1dglju3mkd","properties":{"formattedCitation":"(Seiler et al. 2005)","plainCitation":"(Seiler et al. 2005)"},"citationItems":[{"id":1165,"uris":["http://zotero.org/users/3830350/items/DMR2XA5Z"],"uri":["http://zotero.org/users/3830350/items/DMR2XA5Z"],"itemData":{"id":1165,"type":"book","title":"Evaluation of downstream migrant salmon production in 2001 from the Cedar River and Bear Creek","publisher":"Washington Department of Fish and Wildlife, Fish Program, Science Division","source":"Google Scholar","URL":"http://wdfw.wa.gov/publications/00084/wdfw00084.pdf","author":[{"family":"Seiler","given":"Dave"},{"family":"Volkhardt","given":"Greg"},{"family":"Fleischer","given":"Lindsey"},{"family":"Kiyohara","given":"K."}],"issued":{"date-parts":[["2005"]]},"accessed":{"date-parts":[["2016",10,26]]}}}],"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Seiler et al. 2005)</w:t>
            </w:r>
            <w:r w:rsidRPr="00E50D8A">
              <w:rPr>
                <w:rFonts w:cs="Times New Roman"/>
                <w:color w:val="000000"/>
                <w:sz w:val="18"/>
                <w:szCs w:val="18"/>
              </w:rPr>
              <w:fldChar w:fldCharType="end"/>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3762CDD5" w14:textId="77777777" w:rsidR="00346BBE" w:rsidRPr="008739F6" w:rsidRDefault="00346BBE">
            <w:pPr>
              <w:rPr>
                <w:rFonts w:cs="Times New Roman"/>
                <w:color w:val="000000"/>
                <w:sz w:val="18"/>
                <w:szCs w:val="18"/>
              </w:rPr>
            </w:pPr>
            <w:r w:rsidRPr="008739F6">
              <w:rPr>
                <w:rFonts w:cs="Times New Roman"/>
                <w:color w:val="000000"/>
                <w:sz w:val="18"/>
                <w:szCs w:val="18"/>
              </w:rPr>
              <w:t>Cedar</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647F3DB1" w14:textId="77777777" w:rsidR="00346BBE" w:rsidRPr="008739F6" w:rsidRDefault="00346BBE">
            <w:pPr>
              <w:rPr>
                <w:rFonts w:cs="Times New Roman"/>
                <w:color w:val="000000"/>
                <w:sz w:val="18"/>
                <w:szCs w:val="18"/>
              </w:rPr>
            </w:pPr>
            <w:proofErr w:type="gramStart"/>
            <w:r w:rsidRPr="008739F6">
              <w:rPr>
                <w:rFonts w:cs="Times New Roman"/>
                <w:color w:val="000000"/>
                <w:sz w:val="18"/>
                <w:szCs w:val="18"/>
              </w:rPr>
              <w:t>Fall ?</w:t>
            </w:r>
            <w:proofErr w:type="gramEnd"/>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006E9CED" w14:textId="77777777" w:rsidR="00346BBE" w:rsidRPr="008739F6" w:rsidRDefault="00346BBE">
            <w:pPr>
              <w:rPr>
                <w:rFonts w:cs="Times New Roman"/>
                <w:color w:val="000000"/>
                <w:sz w:val="18"/>
                <w:szCs w:val="18"/>
              </w:rPr>
            </w:pPr>
            <w:r w:rsidRPr="008739F6">
              <w:rPr>
                <w:rFonts w:cs="Times New Roman"/>
                <w:color w:val="000000"/>
                <w:sz w:val="18"/>
                <w:szCs w:val="18"/>
              </w:rPr>
              <w:t>479, page 38</w:t>
            </w:r>
          </w:p>
        </w:tc>
      </w:tr>
      <w:tr w:rsidR="00346BBE" w:rsidRPr="008739F6" w14:paraId="1D695C9A" w14:textId="77777777" w:rsidTr="00F60747">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570148" w14:textId="7DF1A911" w:rsidR="00346BBE" w:rsidRPr="008739F6" w:rsidRDefault="00EF5BD0">
            <w:pPr>
              <w:rPr>
                <w:rFonts w:cs="Times New Roman"/>
                <w:color w:val="000000"/>
                <w:sz w:val="18"/>
                <w:szCs w:val="18"/>
              </w:rPr>
            </w:pPr>
            <w:r w:rsidRPr="001F3B16">
              <w:rPr>
                <w:rFonts w:cs="Times New Roman"/>
                <w:color w:val="000000"/>
                <w:sz w:val="18"/>
                <w:szCs w:val="18"/>
              </w:rPr>
              <w:fldChar w:fldCharType="begin"/>
            </w:r>
            <w:r w:rsidR="009154CD" w:rsidRPr="008739F6">
              <w:rPr>
                <w:rFonts w:cs="Times New Roman"/>
                <w:color w:val="000000"/>
                <w:sz w:val="18"/>
                <w:szCs w:val="18"/>
              </w:rPr>
              <w:instrText xml:space="preserve"> ADDIN ZOTERO_ITEM CSL_CITATION {"citationID":"fxCdi7Fe","properties":{"formattedCitation":"(Seiler et al. 2005)","plainCitation":"(Seiler et al. 2005)"},"citationItems":[{"id":1165,"uris":["http://zotero.org/users/3830350/items/DMR2XA5Z"],"uri":["http://zotero.org/users/3830350/items/DMR2XA5Z"],"itemData":{"id":1165,"type":"book","title":"Evaluation of downstream migrant salmon production in 2001 from the Cedar River and Bear Creek","publisher":"Washington Department of Fish and Wildlife, Fish Program, Science Division","source":"Google Scholar","URL":"http://wdfw.wa.gov/publications/00084/wdfw00084.pdf","author":[{"family":"Seiler","given":"Dave"},{"family":"Volkhardt","given":"Greg"},{"family":"Fleischer","given":"Lindsey"},{"family":"Kiyohara","given":"K."}],"issued":{"date-parts":[["2005"]]},"accessed":{"date-parts":[["2016",10,26]]}}}],"schema":"https://github.com/citation-style-language/schema/raw/master/csl-citation.json"} </w:instrText>
            </w:r>
            <w:r w:rsidRPr="00956D71">
              <w:rPr>
                <w:rFonts w:cs="Times New Roman"/>
                <w:color w:val="000000"/>
                <w:sz w:val="18"/>
                <w:szCs w:val="18"/>
              </w:rPr>
              <w:fldChar w:fldCharType="separate"/>
            </w:r>
            <w:r w:rsidRPr="008739F6">
              <w:rPr>
                <w:rFonts w:cs="Times New Roman"/>
                <w:sz w:val="18"/>
              </w:rPr>
              <w:t>(Seiler et al. 2005)</w:t>
            </w:r>
            <w:r w:rsidRPr="00E50D8A">
              <w:rPr>
                <w:rFonts w:cs="Times New Roman"/>
                <w:color w:val="000000"/>
                <w:sz w:val="18"/>
                <w:szCs w:val="18"/>
              </w:rPr>
              <w:fldChar w:fldCharType="end"/>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D8CA56" w14:textId="77777777" w:rsidR="00346BBE" w:rsidRPr="008739F6" w:rsidRDefault="00346BBE">
            <w:pPr>
              <w:rPr>
                <w:rFonts w:cs="Times New Roman"/>
                <w:color w:val="000000"/>
                <w:sz w:val="18"/>
                <w:szCs w:val="18"/>
              </w:rPr>
            </w:pPr>
            <w:r w:rsidRPr="008739F6">
              <w:rPr>
                <w:rFonts w:cs="Times New Roman"/>
                <w:color w:val="000000"/>
                <w:sz w:val="18"/>
                <w:szCs w:val="18"/>
              </w:rPr>
              <w:t>Bear creek</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D716A6" w14:textId="77777777" w:rsidR="00346BBE" w:rsidRPr="008739F6" w:rsidRDefault="00346BBE">
            <w:pPr>
              <w:rPr>
                <w:rFonts w:cs="Times New Roman"/>
                <w:color w:val="000000"/>
                <w:sz w:val="18"/>
                <w:szCs w:val="18"/>
              </w:rPr>
            </w:pPr>
            <w:proofErr w:type="gramStart"/>
            <w:r w:rsidRPr="008739F6">
              <w:rPr>
                <w:rFonts w:cs="Times New Roman"/>
                <w:color w:val="000000"/>
                <w:sz w:val="18"/>
                <w:szCs w:val="18"/>
              </w:rPr>
              <w:t>Fall ?</w:t>
            </w:r>
            <w:proofErr w:type="gramEnd"/>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8CD8E4" w14:textId="77777777" w:rsidR="00346BBE" w:rsidRPr="008739F6" w:rsidRDefault="00346BBE">
            <w:pPr>
              <w:rPr>
                <w:rFonts w:cs="Times New Roman"/>
                <w:color w:val="000000"/>
                <w:sz w:val="18"/>
                <w:szCs w:val="18"/>
              </w:rPr>
            </w:pPr>
            <w:r w:rsidRPr="008739F6">
              <w:rPr>
                <w:rFonts w:cs="Times New Roman"/>
                <w:color w:val="000000"/>
                <w:sz w:val="18"/>
                <w:szCs w:val="18"/>
              </w:rPr>
              <w:t>95, page 53</w:t>
            </w:r>
          </w:p>
        </w:tc>
      </w:tr>
    </w:tbl>
    <w:p w14:paraId="6BEDB882" w14:textId="6E123524" w:rsidR="00346BBE" w:rsidRPr="008739F6" w:rsidRDefault="00346BBE">
      <w:r w:rsidRPr="008739F6">
        <w:rPr>
          <w:rFonts w:cs="Times New Roman"/>
          <w:sz w:val="18"/>
          <w:szCs w:val="18"/>
        </w:rPr>
        <w:t xml:space="preserve"> </w:t>
      </w:r>
      <w:r w:rsidRPr="008739F6">
        <w:br w:type="page"/>
      </w:r>
    </w:p>
    <w:p w14:paraId="1A824A4A" w14:textId="77777777" w:rsidR="007B7364" w:rsidRPr="008739F6" w:rsidRDefault="007B7364" w:rsidP="007B7364"/>
    <w:p w14:paraId="169AA999" w14:textId="4EB6AEE2" w:rsidR="00590E7D" w:rsidRPr="00956D71" w:rsidRDefault="007B7364" w:rsidP="00191DA2">
      <w:pPr>
        <w:pStyle w:val="Heading1"/>
      </w:pPr>
      <w:r w:rsidRPr="00956D71">
        <w:t>Chinook energy</w:t>
      </w:r>
      <w:r w:rsidR="0010532A" w:rsidRPr="00956D71">
        <w:t xml:space="preserve"> content</w:t>
      </w:r>
    </w:p>
    <w:p w14:paraId="4CC3AAA3" w14:textId="168CC954" w:rsidR="00346BBE" w:rsidRPr="00956D71" w:rsidRDefault="00AD4419" w:rsidP="00956D71">
      <w:r w:rsidRPr="00956D71">
        <w:t xml:space="preserve">The variable related to Chinook salmon energy in our model </w:t>
      </w:r>
      <w:proofErr w:type="gramStart"/>
      <w:r w:rsidRPr="00956D71">
        <w:t>is</w:t>
      </w:r>
      <w:r w:rsidR="0092778D" w:rsidRPr="00956D71">
        <w:t xml:space="preserve"> </w:t>
      </w:r>
      <w:proofErr w:type="gramEnd"/>
      <m:oMath>
        <m:sSub>
          <m:sSubPr>
            <m:ctrlPr>
              <w:rPr>
                <w:rFonts w:ascii="Cambria Math" w:hAnsi="Cambria Math"/>
              </w:rPr>
            </m:ctrlPr>
          </m:sSubPr>
          <m:e>
            <m:r>
              <w:rPr>
                <w:rFonts w:ascii="Cambria Math" w:hAnsi="Cambria Math"/>
              </w:rPr>
              <m:t>EC</m:t>
            </m:r>
          </m:e>
          <m:sub>
            <m:r>
              <w:rPr>
                <w:rFonts w:ascii="Cambria Math" w:hAnsi="Cambria Math"/>
              </w:rPr>
              <m:t>h</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a</m:t>
            </m:r>
          </m:sub>
        </m:sSub>
      </m:oMath>
      <w:r w:rsidRPr="00956D71">
        <w:t xml:space="preserve">.  The </w:t>
      </w:r>
      <w:r w:rsidR="0037449B" w:rsidRPr="00956D71">
        <w:t xml:space="preserve">energy of Chinook salmon was estimated as a function of its length, and the </w:t>
      </w:r>
      <w:r w:rsidRPr="00956D71">
        <w:t xml:space="preserve">data on Chinook length </w:t>
      </w:r>
      <w:r w:rsidR="0037449B" w:rsidRPr="00956D71">
        <w:t xml:space="preserve">were </w:t>
      </w:r>
      <w:r w:rsidRPr="00956D71">
        <w:t xml:space="preserve">derived from release data in the RMIS database for coded-wire-tagged (CWT) fish.  Our assumption </w:t>
      </w:r>
      <w:r w:rsidR="0037449B" w:rsidRPr="00956D71">
        <w:t>was</w:t>
      </w:r>
      <w:r w:rsidRPr="00956D71">
        <w:t xml:space="preserve"> that wild and hatchery fish are about the same size, and the average size of release fish by area and run type reflects the mixture of sub-yearling and yearling fish in the populations.  </w:t>
      </w:r>
      <w:r w:rsidR="0092778D" w:rsidRPr="00956D71">
        <w:t xml:space="preserve"> </w:t>
      </w:r>
      <w:r w:rsidRPr="00956D71">
        <w:t>The raw length data for the model are in Smolt_AllData.csv</w:t>
      </w:r>
      <w:r w:rsidR="00430236" w:rsidRPr="00956D71">
        <w:t xml:space="preserve"> for the juveniles, and ChinookLengthAtAge.csv for the adults.  T</w:t>
      </w:r>
      <w:r w:rsidRPr="00956D71">
        <w:t>he wrapper</w:t>
      </w:r>
      <w:r w:rsidR="00430236" w:rsidRPr="00956D71">
        <w:t>s</w:t>
      </w:r>
      <w:r w:rsidRPr="00956D71">
        <w:t xml:space="preserve"> </w:t>
      </w:r>
      <w:r w:rsidR="00430236" w:rsidRPr="00956D71">
        <w:t xml:space="preserve">to </w:t>
      </w:r>
      <w:r w:rsidRPr="00956D71">
        <w:t xml:space="preserve">create the length-at-age </w:t>
      </w:r>
      <w:r w:rsidR="00430236" w:rsidRPr="00956D71">
        <w:t xml:space="preserve">arrays are </w:t>
      </w:r>
      <w:proofErr w:type="spellStart"/>
      <w:r w:rsidR="00430236" w:rsidRPr="00956D71">
        <w:t>create_</w:t>
      </w:r>
      <w:proofErr w:type="gramStart"/>
      <w:r w:rsidR="00430236" w:rsidRPr="00956D71">
        <w:t>SMTLhryt.r</w:t>
      </w:r>
      <w:proofErr w:type="spellEnd"/>
      <w:r w:rsidR="00430236" w:rsidRPr="00956D71">
        <w:t xml:space="preserve">  and</w:t>
      </w:r>
      <w:proofErr w:type="gramEnd"/>
      <w:r w:rsidR="00430236" w:rsidRPr="00956D71">
        <w:t xml:space="preserve"> </w:t>
      </w:r>
      <w:proofErr w:type="spellStart"/>
      <w:r w:rsidR="0092778D" w:rsidRPr="00956D71">
        <w:t>create_CLAmrota.r</w:t>
      </w:r>
      <w:proofErr w:type="spellEnd"/>
      <w:r w:rsidR="00430236" w:rsidRPr="00956D71">
        <w:t>.  A summary of the length at data is available in the worksheet “</w:t>
      </w:r>
      <w:proofErr w:type="spellStart"/>
      <w:r w:rsidR="00430236" w:rsidRPr="00956D71">
        <w:t>Table_ChinookLengthAtAge</w:t>
      </w:r>
      <w:proofErr w:type="spellEnd"/>
      <w:r w:rsidR="00430236" w:rsidRPr="00956D71">
        <w:t xml:space="preserve">” in the appendixTable.xlsx file.  Lastly, </w:t>
      </w:r>
      <w:r w:rsidR="00A020EC" w:rsidRPr="00956D71">
        <w:t xml:space="preserve">the wrapper to </w:t>
      </w:r>
      <w:r w:rsidR="00430236" w:rsidRPr="00956D71">
        <w:t>transform the length</w:t>
      </w:r>
      <w:r w:rsidR="00A020EC" w:rsidRPr="00956D71">
        <w:t xml:space="preserve">-at-age </w:t>
      </w:r>
      <w:r w:rsidR="00430236" w:rsidRPr="00956D71">
        <w:t>of Chinook salmon into energy</w:t>
      </w:r>
      <w:r w:rsidR="00A020EC" w:rsidRPr="00956D71">
        <w:t>-at-age</w:t>
      </w:r>
      <w:r w:rsidR="00430236" w:rsidRPr="00956D71">
        <w:t xml:space="preserve"> of</w:t>
      </w:r>
      <w:r w:rsidR="00A020EC" w:rsidRPr="00956D71">
        <w:t xml:space="preserve"> Chinook salmon is </w:t>
      </w:r>
      <w:proofErr w:type="gramStart"/>
      <w:r w:rsidR="00A020EC" w:rsidRPr="00956D71">
        <w:t xml:space="preserve">in </w:t>
      </w:r>
      <w:r w:rsidR="0092778D" w:rsidRPr="00956D71">
        <w:t xml:space="preserve"> </w:t>
      </w:r>
      <w:proofErr w:type="spellStart"/>
      <w:r w:rsidR="0092778D" w:rsidRPr="00956D71">
        <w:t>create</w:t>
      </w:r>
      <w:proofErr w:type="gramEnd"/>
      <w:r w:rsidR="0092778D" w:rsidRPr="00956D71">
        <w:t>_EChromta.r</w:t>
      </w:r>
      <w:proofErr w:type="spellEnd"/>
      <w:r w:rsidR="00A020EC" w:rsidRPr="00956D71">
        <w:t>.</w:t>
      </w:r>
    </w:p>
    <w:p w14:paraId="57B6A304" w14:textId="49DF0C04" w:rsidR="007B7364" w:rsidRPr="00956D71" w:rsidRDefault="009D7C93" w:rsidP="00956D71">
      <w:r w:rsidRPr="00956D71">
        <w:t>We use</w:t>
      </w:r>
      <w:r w:rsidR="00B90431" w:rsidRPr="00956D71">
        <w:t>d</w:t>
      </w:r>
      <w:r w:rsidRPr="00956D71">
        <w:t xml:space="preserve"> the energy model developed by </w:t>
      </w:r>
      <w:r w:rsidRPr="00956D71">
        <w:fldChar w:fldCharType="begin"/>
      </w:r>
      <w:r w:rsidR="009154CD" w:rsidRPr="00956D71">
        <w:instrText xml:space="preserve"> ADDIN ZOTERO_ITEM CSL_CITATION {"citationID":"5rhtnjn39","properties":{"formattedCitation":"{\\rtf (O\\uc0\\u65533{}Neill et al. 2014)}","plainCitation":"(O</w:instrText>
      </w:r>
      <w:r w:rsidR="009154CD" w:rsidRPr="00956D71">
        <w:rPr>
          <w:rFonts w:ascii="Tahoma" w:hAnsi="Tahoma" w:cs="Tahoma"/>
        </w:rPr>
        <w:instrText>�</w:instrText>
      </w:r>
      <w:r w:rsidR="009154CD" w:rsidRPr="00956D71">
        <w:instrText>Neill et al. 2014)"},"citationItems":[{"id":566,"uris":["http://zotero.org/users/3830350/items/3C7XXVPM"],"uri":["http://zotero.org/users/3830350/items/3C7XXVPM"],"itemData":{"id":566,"type":"article-journal","title":"Energy content of Pacific salmon as prey of northern and southern resident killer whales","container-title":"Endangered Species Research","page":"265–28","volume":"25","author":[{"family":"O</w:instrText>
      </w:r>
      <w:r w:rsidR="009154CD" w:rsidRPr="00956D71">
        <w:rPr>
          <w:rFonts w:ascii="Tahoma" w:hAnsi="Tahoma" w:cs="Tahoma"/>
        </w:rPr>
        <w:instrText>�</w:instrText>
      </w:r>
      <w:r w:rsidR="009154CD" w:rsidRPr="00956D71">
        <w:instrText xml:space="preserve">Neill","given":"Sandra M"},{"family":"Ylitalo","given":"Gina M"},{"family":"West","given":"James E"}],"issued":{"date-parts":[["2014"]]}}}],"schema":"https://github.com/citation-style-language/schema/raw/master/csl-citation.json"} </w:instrText>
      </w:r>
      <w:r w:rsidRPr="00956D71">
        <w:fldChar w:fldCharType="separate"/>
      </w:r>
      <w:r w:rsidRPr="00956D71">
        <w:rPr>
          <w:rFonts w:cs="Times New Roman"/>
          <w:szCs w:val="24"/>
        </w:rPr>
        <w:t>(O'Neill et al. 2014)</w:t>
      </w:r>
      <w:r w:rsidRPr="00956D71">
        <w:fldChar w:fldCharType="end"/>
      </w:r>
      <w:r w:rsidRPr="00956D71">
        <w:t xml:space="preserve"> to estimate the kcal of Chinook salmon energy as a function of Chinook salmon length.  </w:t>
      </w:r>
      <w:proofErr w:type="spellStart"/>
      <w:r w:rsidRPr="00956D71">
        <w:t>Smolt</w:t>
      </w:r>
      <w:proofErr w:type="spellEnd"/>
      <w:r w:rsidRPr="00956D71">
        <w:t xml:space="preserve"> length is based on average length of </w:t>
      </w:r>
      <w:proofErr w:type="spellStart"/>
      <w:r w:rsidRPr="00956D71">
        <w:t>smolt</w:t>
      </w:r>
      <w:proofErr w:type="spellEnd"/>
      <w:r w:rsidRPr="00956D71">
        <w:t xml:space="preserve"> releases from the RMIS database.  We use</w:t>
      </w:r>
      <w:r w:rsidR="00590E7D" w:rsidRPr="00956D71">
        <w:t>d</w:t>
      </w:r>
      <w:r w:rsidRPr="00956D71">
        <w:t xml:space="preserve"> a separate database than the one that was used to estimate the hatchery total production.  </w:t>
      </w:r>
      <w:r w:rsidR="0009620D" w:rsidRPr="00956D71">
        <w:fldChar w:fldCharType="begin"/>
      </w:r>
      <w:r w:rsidR="0009620D" w:rsidRPr="00956D71">
        <w:instrText xml:space="preserve"> REF _Ref470266334 \h </w:instrText>
      </w:r>
      <w:r w:rsidR="005D136B" w:rsidRPr="00956D71">
        <w:instrText xml:space="preserve"> \* MERGEFORMAT </w:instrText>
      </w:r>
      <w:r w:rsidR="0009620D" w:rsidRPr="00956D71">
        <w:fldChar w:fldCharType="separate"/>
      </w:r>
      <w:r w:rsidR="009C492F" w:rsidRPr="00956D71">
        <w:t xml:space="preserve">Figure </w:t>
      </w:r>
      <w:r w:rsidR="009C492F" w:rsidRPr="00956D71">
        <w:rPr>
          <w:noProof/>
        </w:rPr>
        <w:t>2</w:t>
      </w:r>
      <w:r w:rsidR="0009620D" w:rsidRPr="00956D71">
        <w:fldChar w:fldCharType="end"/>
      </w:r>
      <w:r w:rsidR="009841E5" w:rsidRPr="00956D71">
        <w:t xml:space="preserve"> shows a screen</w:t>
      </w:r>
      <w:r w:rsidR="008F3AA0" w:rsidRPr="00956D71">
        <w:t>shot</w:t>
      </w:r>
      <w:r w:rsidR="009841E5" w:rsidRPr="00956D71">
        <w:t xml:space="preserve"> of how we queried the data.  We used the same regional codes in </w:t>
      </w:r>
      <w:r w:rsidR="009841E5" w:rsidRPr="00956D71">
        <w:fldChar w:fldCharType="begin"/>
      </w:r>
      <w:r w:rsidR="009841E5" w:rsidRPr="00956D71">
        <w:instrText xml:space="preserve"> REF _Ref470207382 \h </w:instrText>
      </w:r>
      <w:r w:rsidR="005D136B" w:rsidRPr="00956D71">
        <w:instrText xml:space="preserve"> \* MERGEFORMAT </w:instrText>
      </w:r>
      <w:r w:rsidR="009841E5" w:rsidRPr="00956D71">
        <w:fldChar w:fldCharType="separate"/>
      </w:r>
      <w:r w:rsidR="009C492F" w:rsidRPr="00956D71">
        <w:t xml:space="preserve">Table </w:t>
      </w:r>
      <w:r w:rsidR="009C492F" w:rsidRPr="00956D71">
        <w:rPr>
          <w:noProof/>
        </w:rPr>
        <w:t>3</w:t>
      </w:r>
      <w:r w:rsidR="009841E5" w:rsidRPr="00956D71">
        <w:fldChar w:fldCharType="end"/>
      </w:r>
      <w:r w:rsidR="009841E5" w:rsidRPr="00956D71">
        <w:t xml:space="preserve"> to map the hatchery release locations to the areas in our model.  Our estimates of </w:t>
      </w:r>
      <w:proofErr w:type="spellStart"/>
      <w:r w:rsidR="009841E5" w:rsidRPr="00956D71">
        <w:t>smolt</w:t>
      </w:r>
      <w:proofErr w:type="spellEnd"/>
      <w:r w:rsidR="009841E5" w:rsidRPr="00956D71">
        <w:t xml:space="preserve"> length did not vary across years, but they did vary by area, run type, and across months</w:t>
      </w:r>
      <w:r w:rsidR="00BD03ED" w:rsidRPr="00956D71">
        <w:t xml:space="preserve"> (</w:t>
      </w:r>
      <w:r w:rsidR="00BD03ED" w:rsidRPr="00956D71">
        <w:fldChar w:fldCharType="begin"/>
      </w:r>
      <w:r w:rsidR="00BD03ED" w:rsidRPr="00956D71">
        <w:instrText xml:space="preserve"> REF _Ref470265857 \h </w:instrText>
      </w:r>
      <w:r w:rsidR="005D136B" w:rsidRPr="00956D71">
        <w:instrText xml:space="preserve"> \* MERGEFORMAT </w:instrText>
      </w:r>
      <w:r w:rsidR="00BD03ED" w:rsidRPr="00956D71">
        <w:fldChar w:fldCharType="separate"/>
      </w:r>
      <w:r w:rsidR="009C492F" w:rsidRPr="00956D71">
        <w:t xml:space="preserve">Table </w:t>
      </w:r>
      <w:r w:rsidR="009C492F" w:rsidRPr="00956D71">
        <w:rPr>
          <w:noProof/>
        </w:rPr>
        <w:t>6</w:t>
      </w:r>
      <w:r w:rsidR="00BD03ED" w:rsidRPr="00956D71">
        <w:fldChar w:fldCharType="end"/>
      </w:r>
      <w:r w:rsidR="00BD03ED" w:rsidRPr="00956D71">
        <w:t>)</w:t>
      </w:r>
      <w:r w:rsidR="009841E5" w:rsidRPr="00956D71">
        <w:t xml:space="preserve">.  </w:t>
      </w:r>
      <w:r w:rsidR="00BD03ED" w:rsidRPr="00956D71">
        <w:t xml:space="preserve">In many cases there may have been no recorded </w:t>
      </w:r>
      <w:proofErr w:type="spellStart"/>
      <w:r w:rsidR="00BD03ED" w:rsidRPr="00956D71">
        <w:t>smolt</w:t>
      </w:r>
      <w:proofErr w:type="spellEnd"/>
      <w:r w:rsidR="00BD03ED" w:rsidRPr="00956D71">
        <w:t xml:space="preserve"> lengths for a particular area and run.  When that occurred we took the average of the </w:t>
      </w:r>
      <w:proofErr w:type="spellStart"/>
      <w:r w:rsidR="00BD03ED" w:rsidRPr="00956D71">
        <w:t>smolts</w:t>
      </w:r>
      <w:proofErr w:type="spellEnd"/>
      <w:r w:rsidR="00BD03ED" w:rsidRPr="00956D71">
        <w:t xml:space="preserve"> lengths from the adjacent areas </w:t>
      </w:r>
      <w:r w:rsidR="00590E7D" w:rsidRPr="00956D71">
        <w:t xml:space="preserve">by </w:t>
      </w:r>
      <w:r w:rsidR="00BD03ED" w:rsidRPr="00956D71">
        <w:t>run</w:t>
      </w:r>
      <w:r w:rsidR="00590E7D" w:rsidRPr="00956D71">
        <w:t xml:space="preserve"> type</w:t>
      </w:r>
      <w:r w:rsidR="0092778D" w:rsidRPr="00956D71">
        <w:t>, and i</w:t>
      </w:r>
      <w:r w:rsidR="00BD03ED" w:rsidRPr="00956D71">
        <w:t>f there were no observation</w:t>
      </w:r>
      <w:r w:rsidR="0037449B" w:rsidRPr="00956D71">
        <w:t>s</w:t>
      </w:r>
      <w:r w:rsidR="00BD03ED" w:rsidRPr="00956D71">
        <w:t xml:space="preserve"> </w:t>
      </w:r>
      <w:r w:rsidR="0092778D" w:rsidRPr="00956D71">
        <w:t>for a run in the adjacent areas</w:t>
      </w:r>
      <w:r w:rsidR="00BD03ED" w:rsidRPr="00956D71">
        <w:t xml:space="preserve"> we took that average across all observed runs in the adjacent areas.</w:t>
      </w:r>
    </w:p>
    <w:p w14:paraId="63CB71C4" w14:textId="55645A01" w:rsidR="00241CA1" w:rsidRPr="00956D71" w:rsidRDefault="00847D40" w:rsidP="00847D40">
      <w:pPr>
        <w:ind w:firstLine="720"/>
      </w:pPr>
      <w:r w:rsidRPr="00956D71">
        <w:t>Based on work by Teel et al. (</w:t>
      </w:r>
      <w:r w:rsidR="00AD4419" w:rsidRPr="00956D71">
        <w:t>2015</w:t>
      </w:r>
      <w:r w:rsidRPr="00956D71">
        <w:t xml:space="preserve">) and </w:t>
      </w:r>
      <w:proofErr w:type="spellStart"/>
      <w:r w:rsidRPr="00956D71">
        <w:t>Weitkamp</w:t>
      </w:r>
      <w:proofErr w:type="spellEnd"/>
      <w:r w:rsidRPr="00956D71">
        <w:t xml:space="preserve"> et al. (</w:t>
      </w:r>
      <w:r w:rsidR="00AD4419" w:rsidRPr="00956D71">
        <w:t>2015</w:t>
      </w:r>
      <w:r w:rsidRPr="00956D71">
        <w:t xml:space="preserve">) we expect the juvenile Chinook salmon to stay in the coastal areas for </w:t>
      </w:r>
      <w:r w:rsidR="0037449B" w:rsidRPr="00956D71">
        <w:t>more than</w:t>
      </w:r>
      <w:r w:rsidR="00AD4419" w:rsidRPr="00956D71">
        <w:t xml:space="preserve"> one </w:t>
      </w:r>
      <w:r w:rsidRPr="00956D71">
        <w:t xml:space="preserve">model time-step.  Rather </w:t>
      </w:r>
      <w:r w:rsidR="005D136B" w:rsidRPr="00956D71">
        <w:t xml:space="preserve">than </w:t>
      </w:r>
      <w:r w:rsidRPr="00956D71">
        <w:t xml:space="preserve">model the residence of </w:t>
      </w:r>
      <w:r w:rsidRPr="00956D71">
        <w:lastRenderedPageBreak/>
        <w:t xml:space="preserve">juvenile Chinook salmon in each area, we assumed that the size of the juveniles was equal to the release size of the juvenile, plus </w:t>
      </w:r>
      <w:r w:rsidR="0018211D" w:rsidRPr="00956D71">
        <w:t xml:space="preserve">40 days </w:t>
      </w:r>
      <w:r w:rsidRPr="00956D71">
        <w:t>of growth</w:t>
      </w:r>
      <w:r w:rsidR="0018211D" w:rsidRPr="00956D71">
        <w:t xml:space="preserve"> –</w:t>
      </w:r>
      <w:r w:rsidR="00AD4419" w:rsidRPr="00956D71">
        <w:t xml:space="preserve"> 10</w:t>
      </w:r>
      <w:r w:rsidR="0018211D" w:rsidRPr="00956D71">
        <w:t xml:space="preserve"> days for the estimated migration time between the release </w:t>
      </w:r>
      <w:r w:rsidR="00AD4419" w:rsidRPr="00956D71">
        <w:t>site</w:t>
      </w:r>
      <w:r w:rsidR="00F75A44" w:rsidRPr="00956D71">
        <w:t xml:space="preserve"> in the rivers</w:t>
      </w:r>
      <w:r w:rsidR="00AD4419" w:rsidRPr="00956D71">
        <w:t xml:space="preserve">, or rearing location for natural stocks, </w:t>
      </w:r>
      <w:r w:rsidR="0018211D" w:rsidRPr="00956D71">
        <w:t xml:space="preserve">and an additional </w:t>
      </w:r>
      <w:r w:rsidR="00AD4419" w:rsidRPr="00956D71">
        <w:t>30</w:t>
      </w:r>
      <w:r w:rsidR="0018211D" w:rsidRPr="00956D71">
        <w:t xml:space="preserve"> days for the average residence time in each area</w:t>
      </w:r>
      <w:r w:rsidRPr="00956D71">
        <w:t xml:space="preserve">.   </w:t>
      </w:r>
      <w:r w:rsidR="00AD4419" w:rsidRPr="00956D71">
        <w:t xml:space="preserve">Based on work by </w:t>
      </w:r>
      <w:proofErr w:type="spellStart"/>
      <w:r w:rsidR="00AD4419" w:rsidRPr="00956D71">
        <w:t>Weitkamp</w:t>
      </w:r>
      <w:proofErr w:type="spellEnd"/>
      <w:r w:rsidR="00AD4419" w:rsidRPr="00956D71">
        <w:t xml:space="preserve"> et al. (2015) we </w:t>
      </w:r>
      <w:r w:rsidR="00F75A44" w:rsidRPr="00956D71">
        <w:t xml:space="preserve">used </w:t>
      </w:r>
      <w:r w:rsidR="00AD4419" w:rsidRPr="00956D71">
        <w:t>an average of 1.</w:t>
      </w:r>
      <w:r w:rsidR="006A67DC" w:rsidRPr="00956D71">
        <w:t>0</w:t>
      </w:r>
      <w:r w:rsidR="00AD4419" w:rsidRPr="00956D71">
        <w:t xml:space="preserve"> mm/day in growth</w:t>
      </w:r>
      <w:r w:rsidR="00F75A44" w:rsidRPr="00956D71">
        <w:t xml:space="preserve"> for all run types</w:t>
      </w:r>
      <w:r w:rsidR="0018211D" w:rsidRPr="00956D71">
        <w:t xml:space="preserve">. </w:t>
      </w:r>
    </w:p>
    <w:p w14:paraId="4BDF7C76" w14:textId="7FEA035A" w:rsidR="007B7364" w:rsidRPr="008739F6" w:rsidRDefault="00BD03ED" w:rsidP="002D4C7E">
      <w:pPr>
        <w:ind w:firstLine="720"/>
      </w:pPr>
      <w:r w:rsidRPr="00956D71">
        <w:t>Monthly estimates of adult length</w:t>
      </w:r>
      <w:r w:rsidR="00D7716F" w:rsidRPr="00956D71">
        <w:t>-</w:t>
      </w:r>
      <w:r w:rsidRPr="00956D71">
        <w:t>at</w:t>
      </w:r>
      <w:r w:rsidR="00D7716F" w:rsidRPr="00956D71">
        <w:t>-</w:t>
      </w:r>
      <w:r w:rsidRPr="00956D71">
        <w:t xml:space="preserve">age were based on model estimates from the FRAM model </w:t>
      </w:r>
      <w:r w:rsidRPr="00956D71">
        <w:fldChar w:fldCharType="begin"/>
      </w:r>
      <w:r w:rsidR="009154CD" w:rsidRPr="00956D71">
        <w:instrText xml:space="preserve"> ADDIN ZOTERO_ITEM CSL_CITATION {"citationID":"14bf41olis","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Pr="00956D71">
        <w:fldChar w:fldCharType="separate"/>
      </w:r>
      <w:r w:rsidRPr="00956D71">
        <w:rPr>
          <w:rFonts w:cs="Times New Roman"/>
        </w:rPr>
        <w:t>(Clemons et al. 2006</w:t>
      </w:r>
      <w:r w:rsidR="0009620D" w:rsidRPr="00956D71">
        <w:rPr>
          <w:rFonts w:cs="Times New Roman"/>
        </w:rPr>
        <w:t xml:space="preserve">; </w:t>
      </w:r>
      <w:r w:rsidR="0009620D" w:rsidRPr="00956D71">
        <w:rPr>
          <w:rFonts w:cs="Times New Roman"/>
        </w:rPr>
        <w:fldChar w:fldCharType="begin"/>
      </w:r>
      <w:r w:rsidR="0009620D" w:rsidRPr="00956D71">
        <w:rPr>
          <w:rFonts w:cs="Times New Roman"/>
        </w:rPr>
        <w:instrText xml:space="preserve"> REF _Ref470265857 \h </w:instrText>
      </w:r>
      <w:r w:rsidR="005D136B" w:rsidRPr="00956D71">
        <w:rPr>
          <w:rFonts w:cs="Times New Roman"/>
        </w:rPr>
        <w:instrText xml:space="preserve"> \* MERGEFORMAT </w:instrText>
      </w:r>
      <w:r w:rsidR="0009620D" w:rsidRPr="00956D71">
        <w:rPr>
          <w:rFonts w:cs="Times New Roman"/>
        </w:rPr>
      </w:r>
      <w:r w:rsidR="0009620D" w:rsidRPr="00956D71">
        <w:rPr>
          <w:rFonts w:cs="Times New Roman"/>
        </w:rPr>
        <w:fldChar w:fldCharType="separate"/>
      </w:r>
      <w:r w:rsidR="009C492F" w:rsidRPr="00956D71">
        <w:t xml:space="preserve">Table </w:t>
      </w:r>
      <w:r w:rsidR="009C492F" w:rsidRPr="00956D71">
        <w:rPr>
          <w:noProof/>
        </w:rPr>
        <w:t>6</w:t>
      </w:r>
      <w:r w:rsidR="0009620D" w:rsidRPr="00956D71">
        <w:rPr>
          <w:rFonts w:cs="Times New Roman"/>
        </w:rPr>
        <w:fldChar w:fldCharType="end"/>
      </w:r>
      <w:r w:rsidRPr="00956D71">
        <w:rPr>
          <w:rFonts w:cs="Times New Roman"/>
        </w:rPr>
        <w:t>)</w:t>
      </w:r>
      <w:r w:rsidRPr="00956D71">
        <w:fldChar w:fldCharType="end"/>
      </w:r>
      <w:r w:rsidRPr="00956D71">
        <w:t xml:space="preserve">.  These estimates are for specific river systems in each area.  </w:t>
      </w:r>
      <w:r w:rsidR="0009620D" w:rsidRPr="00956D71">
        <w:t xml:space="preserve">To get an aggregate estimate adult size within </w:t>
      </w:r>
      <w:r w:rsidR="008F3AA0" w:rsidRPr="00956D71">
        <w:t>a</w:t>
      </w:r>
      <w:r w:rsidR="0009620D" w:rsidRPr="00956D71">
        <w:t>n area, we simply average</w:t>
      </w:r>
      <w:r w:rsidR="00937F3B" w:rsidRPr="00956D71">
        <w:t>d</w:t>
      </w:r>
      <w:r w:rsidR="0009620D" w:rsidRPr="00956D71">
        <w:t xml:space="preserve"> across all rivers within an area – ignoring any weighting based on the relative abundance of fish returning for </w:t>
      </w:r>
      <w:r w:rsidR="00937F3B" w:rsidRPr="00956D71">
        <w:t xml:space="preserve">the different </w:t>
      </w:r>
      <w:r w:rsidR="0009620D" w:rsidRPr="00956D71">
        <w:t>river</w:t>
      </w:r>
      <w:r w:rsidR="00937F3B" w:rsidRPr="00956D71">
        <w:t>s</w:t>
      </w:r>
      <w:r w:rsidR="0009620D" w:rsidRPr="00956D71">
        <w:t>.  The FRAM model did not have estimates of the length of ocean age 5 Chinook salmon, so we projected the von</w:t>
      </w:r>
      <w:r w:rsidR="00052985" w:rsidRPr="00956D71">
        <w:t xml:space="preserve"> </w:t>
      </w:r>
      <w:proofErr w:type="spellStart"/>
      <w:r w:rsidR="0009620D" w:rsidRPr="00956D71">
        <w:t>Bertalanffy</w:t>
      </w:r>
      <w:proofErr w:type="spellEnd"/>
      <w:r w:rsidR="0009620D" w:rsidRPr="00956D71">
        <w:t xml:space="preserve"> </w:t>
      </w:r>
      <w:r w:rsidR="00937F3B" w:rsidRPr="00956D71">
        <w:t xml:space="preserve">model forward </w:t>
      </w:r>
      <w:r w:rsidR="00052985" w:rsidRPr="00956D71">
        <w:t>based on average growth parameters across all rivers (</w:t>
      </w:r>
      <w:proofErr w:type="spellStart"/>
      <w:r w:rsidR="00052985" w:rsidRPr="00956D71">
        <w:t>Linf</w:t>
      </w:r>
      <w:proofErr w:type="spellEnd"/>
      <w:r w:rsidR="00052985" w:rsidRPr="00956D71">
        <w:t xml:space="preserve"> equals 1146, K equals 0.0305, and t0 equals -2.79) and estimate</w:t>
      </w:r>
      <w:r w:rsidR="00200178" w:rsidRPr="00956D71">
        <w:t>d</w:t>
      </w:r>
      <w:r w:rsidR="00052985" w:rsidRPr="00956D71">
        <w:t xml:space="preserve"> the average length of an ocean age five individual</w:t>
      </w:r>
      <w:r w:rsidR="0009620D" w:rsidRPr="00956D71">
        <w:t>.</w:t>
      </w:r>
      <w:r w:rsidR="00EC3315" w:rsidRPr="00956D71">
        <w:t xml:space="preserve">  Note the parameters of the FRAM model are for a monthly time step, so the age of five ocean fish is 72 months</w:t>
      </w:r>
      <w:proofErr w:type="gramStart"/>
      <w:r w:rsidR="005D136B" w:rsidRPr="00956D71">
        <w:t xml:space="preserve">, </w:t>
      </w:r>
      <w:r w:rsidR="00EC3315" w:rsidRPr="00956D71">
        <w:t xml:space="preserve"> not</w:t>
      </w:r>
      <w:proofErr w:type="gramEnd"/>
      <w:r w:rsidR="00EC3315" w:rsidRPr="00956D71">
        <w:t xml:space="preserve"> 5 years.</w:t>
      </w:r>
    </w:p>
    <w:p w14:paraId="6FB46FBA" w14:textId="0C832977" w:rsidR="00BD03ED" w:rsidRPr="008739F6" w:rsidRDefault="00BD03ED">
      <w:r w:rsidRPr="008739F6">
        <w:br w:type="page"/>
      </w:r>
    </w:p>
    <w:p w14:paraId="1EDA7341" w14:textId="009DB526" w:rsidR="007B7364" w:rsidRPr="008739F6" w:rsidRDefault="0009620D" w:rsidP="0009620D">
      <w:pPr>
        <w:pStyle w:val="Caption"/>
      </w:pPr>
      <w:bookmarkStart w:id="7" w:name="_Ref470266334"/>
      <w:r w:rsidRPr="008739F6">
        <w:lastRenderedPageBreak/>
        <w:t xml:space="preserve">Figure </w:t>
      </w:r>
      <w:r w:rsidR="005D136B" w:rsidRPr="001F3B16">
        <w:fldChar w:fldCharType="begin"/>
      </w:r>
      <w:r w:rsidR="005D136B" w:rsidRPr="008739F6">
        <w:instrText xml:space="preserve"> SEQ Figure \* ARABIC </w:instrText>
      </w:r>
      <w:r w:rsidR="005D136B" w:rsidRPr="00956D71">
        <w:fldChar w:fldCharType="separate"/>
      </w:r>
      <w:r w:rsidR="009C492F" w:rsidRPr="008739F6">
        <w:rPr>
          <w:noProof/>
        </w:rPr>
        <w:t>2</w:t>
      </w:r>
      <w:r w:rsidR="005D136B" w:rsidRPr="00E50D8A">
        <w:rPr>
          <w:noProof/>
        </w:rPr>
        <w:fldChar w:fldCharType="end"/>
      </w:r>
      <w:bookmarkEnd w:id="7"/>
      <w:r w:rsidRPr="008739F6">
        <w:t xml:space="preserve">.  Screen shot of the RMIS website and the tabs that were selected to produce the data for estimating the </w:t>
      </w:r>
      <w:proofErr w:type="spellStart"/>
      <w:r w:rsidRPr="008739F6">
        <w:t>smolt</w:t>
      </w:r>
      <w:proofErr w:type="spellEnd"/>
      <w:r w:rsidRPr="008739F6">
        <w:t xml:space="preserve"> lengths and migration timing.</w:t>
      </w:r>
    </w:p>
    <w:p w14:paraId="2FF43656" w14:textId="46D5607A" w:rsidR="0009620D" w:rsidRPr="008739F6" w:rsidRDefault="0009620D" w:rsidP="0009620D">
      <w:r w:rsidRPr="001F3B16">
        <w:rPr>
          <w:noProof/>
        </w:rPr>
        <w:drawing>
          <wp:inline distT="0" distB="0" distL="0" distR="0" wp14:anchorId="02E2FCFE" wp14:editId="5ADA04D9">
            <wp:extent cx="5943600" cy="492930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32212"/>
                    <a:stretch/>
                  </pic:blipFill>
                  <pic:spPr bwMode="auto">
                    <a:xfrm>
                      <a:off x="0" y="0"/>
                      <a:ext cx="5943600" cy="4929301"/>
                    </a:xfrm>
                    <a:prstGeom prst="rect">
                      <a:avLst/>
                    </a:prstGeom>
                    <a:ln>
                      <a:noFill/>
                    </a:ln>
                    <a:extLst>
                      <a:ext uri="{53640926-AAD7-44D8-BBD7-CCE9431645EC}">
                        <a14:shadowObscured xmlns:a14="http://schemas.microsoft.com/office/drawing/2010/main"/>
                      </a:ext>
                    </a:extLst>
                  </pic:spPr>
                </pic:pic>
              </a:graphicData>
            </a:graphic>
          </wp:inline>
        </w:drawing>
      </w:r>
    </w:p>
    <w:p w14:paraId="78F8F1D7" w14:textId="6DA659DD" w:rsidR="0009620D" w:rsidRPr="008739F6" w:rsidRDefault="0009620D">
      <w:r w:rsidRPr="008739F6">
        <w:br w:type="page"/>
      </w:r>
    </w:p>
    <w:p w14:paraId="744C5CF9" w14:textId="77777777" w:rsidR="00B806A5" w:rsidRPr="008739F6" w:rsidRDefault="005F2175" w:rsidP="00191DA2">
      <w:pPr>
        <w:pStyle w:val="Heading1"/>
      </w:pPr>
      <w:r w:rsidRPr="008739F6">
        <w:lastRenderedPageBreak/>
        <w:t>Chinook salmon distribution</w:t>
      </w:r>
    </w:p>
    <w:p w14:paraId="4DCC4365" w14:textId="1425E40B" w:rsidR="005F2175" w:rsidRPr="00956D71" w:rsidRDefault="001F0565" w:rsidP="00622041">
      <w:pPr>
        <w:ind w:firstLine="720"/>
      </w:pPr>
      <w:r w:rsidRPr="00956D71">
        <w:t xml:space="preserve">The variable </w:t>
      </w:r>
      <m:oMath>
        <m:sSub>
          <m:sSubPr>
            <m:ctrlPr>
              <w:rPr>
                <w:rFonts w:ascii="Cambria Math" w:eastAsiaTheme="minorEastAsia" w:hAnsi="Cambria Math"/>
              </w:rPr>
            </m:ctrlPr>
          </m:sSubPr>
          <m:e>
            <m:r>
              <m:rPr>
                <m:sty m:val="p"/>
              </m:rPr>
              <w:rPr>
                <w:rFonts w:ascii="Cambria Math" w:eastAsiaTheme="minorEastAsia" w:hAnsi="Cambria Math"/>
              </w:rPr>
              <m:t>Θ</m:t>
            </m:r>
          </m:e>
          <m:sub>
            <m:r>
              <m:rPr>
                <m:sty m:val="p"/>
              </m:rPr>
              <w:rPr>
                <w:rFonts w:ascii="Cambria Math" w:eastAsiaTheme="minorEastAsia" w:hAnsi="Cambria Math"/>
              </w:rPr>
              <m:t>h,j,r</m:t>
            </m:r>
          </m:sub>
        </m:sSub>
      </m:oMath>
      <w:r w:rsidRPr="00956D71">
        <w:t xml:space="preserve"> describes the spatial distribution of the Chinook salmon in our model.  A summary of the distribution can be found in the worksheet </w:t>
      </w:r>
      <w:r w:rsidR="00F75A44" w:rsidRPr="00956D71">
        <w:t>“</w:t>
      </w:r>
      <w:proofErr w:type="spellStart"/>
      <w:r w:rsidRPr="00956D71">
        <w:t>Table_ChinookTempSpatialDist</w:t>
      </w:r>
      <w:proofErr w:type="spellEnd"/>
      <w:r w:rsidR="00F75A44" w:rsidRPr="00956D71">
        <w:t>”</w:t>
      </w:r>
      <w:r w:rsidRPr="00956D71">
        <w:t xml:space="preserve"> in the appendixTables.xlsx file.  The raw data are in the WeitkampDistribution.csv and they are read into the model using the wrapper </w:t>
      </w:r>
      <w:proofErr w:type="spellStart"/>
      <w:r w:rsidR="002667C9" w:rsidRPr="00956D71">
        <w:t>create_THETAhj</w:t>
      </w:r>
      <w:r w:rsidR="00490406" w:rsidRPr="00956D71">
        <w:t>romta.r</w:t>
      </w:r>
      <w:proofErr w:type="spellEnd"/>
      <w:r w:rsidRPr="00956D71">
        <w:t>.</w:t>
      </w:r>
    </w:p>
    <w:p w14:paraId="2A83F079" w14:textId="40AC55BE" w:rsidR="005F2175" w:rsidRPr="00956D71" w:rsidRDefault="005F2175" w:rsidP="002D4C7E">
      <w:pPr>
        <w:ind w:firstLine="720"/>
      </w:pPr>
      <w:r w:rsidRPr="00956D71">
        <w:t xml:space="preserve">The distribution of adult Chinook salmon is based on </w:t>
      </w:r>
      <w:r w:rsidR="008F3AA0" w:rsidRPr="00956D71">
        <w:t xml:space="preserve">the </w:t>
      </w:r>
      <w:r w:rsidRPr="00956D71">
        <w:t xml:space="preserve">study by </w:t>
      </w:r>
      <w:r w:rsidRPr="00956D71">
        <w:fldChar w:fldCharType="begin"/>
      </w:r>
      <w:r w:rsidR="009154CD" w:rsidRPr="00956D71">
        <w:instrText xml:space="preserve"> ADDIN ZOTERO_ITEM CSL_CITATION {"citationID":"1i5l1vi45d","properties":{"formattedCitation":"(Weitkamp 2010)","plainCitation":"(Weitkamp 2010)"},"citationItems":[{"id":1152,"uris":["http://zotero.org/users/3830350/items/CPB6JGBU"],"uri":["http://zotero.org/users/3830350/items/CPB6JGBU"],"itemData":{"id":1152,"type":"article-journal","title":"Marine distributions of Chinook salmon from the west coast of North America determined by coded wire tag recoveries","container-title":"Transactions of the American Fisheries Society","page":"147–170","volume":"139","issue":"1","source":"Google Scholar","author":[{"family":"Weitkamp","given":"Laurie A."}],"issued":{"date-parts":[["2010"]]}}}],"schema":"https://github.com/citation-style-language/schema/raw/master/csl-citation.json"} </w:instrText>
      </w:r>
      <w:r w:rsidRPr="00956D71">
        <w:fldChar w:fldCharType="separate"/>
      </w:r>
      <w:r w:rsidRPr="00956D71">
        <w:rPr>
          <w:rFonts w:cs="Times New Roman"/>
        </w:rPr>
        <w:t>(</w:t>
      </w:r>
      <w:proofErr w:type="spellStart"/>
      <w:r w:rsidRPr="00956D71">
        <w:rPr>
          <w:rFonts w:cs="Times New Roman"/>
        </w:rPr>
        <w:t>Weitkamp</w:t>
      </w:r>
      <w:proofErr w:type="spellEnd"/>
      <w:r w:rsidRPr="00956D71">
        <w:rPr>
          <w:rFonts w:cs="Times New Roman"/>
        </w:rPr>
        <w:t xml:space="preserve"> 2010)</w:t>
      </w:r>
      <w:r w:rsidRPr="00956D71">
        <w:fldChar w:fldCharType="end"/>
      </w:r>
      <w:r w:rsidRPr="00956D71">
        <w:t xml:space="preserve">.  </w:t>
      </w:r>
      <w:r w:rsidR="00494A73" w:rsidRPr="00956D71">
        <w:t xml:space="preserve">To </w:t>
      </w:r>
      <w:r w:rsidR="00D370C6" w:rsidRPr="00956D71">
        <w:t xml:space="preserve">map </w:t>
      </w:r>
      <w:r w:rsidR="00494A73" w:rsidRPr="00956D71">
        <w:t xml:space="preserve">the areas in </w:t>
      </w:r>
      <w:proofErr w:type="spellStart"/>
      <w:r w:rsidR="00494A73" w:rsidRPr="00956D71">
        <w:t>Weitkamp</w:t>
      </w:r>
      <w:proofErr w:type="spellEnd"/>
      <w:r w:rsidR="00494A73" w:rsidRPr="00956D71">
        <w:t xml:space="preserve"> (2010) to the areas in our model </w:t>
      </w:r>
      <w:r w:rsidR="00D370C6" w:rsidRPr="00956D71">
        <w:t xml:space="preserve">we used </w:t>
      </w:r>
      <w:r w:rsidR="00494A73" w:rsidRPr="00956D71">
        <w:t xml:space="preserve">look-up </w:t>
      </w:r>
      <w:r w:rsidR="006010D8" w:rsidRPr="00956D71">
        <w:fldChar w:fldCharType="begin"/>
      </w:r>
      <w:r w:rsidR="006010D8" w:rsidRPr="00956D71">
        <w:instrText xml:space="preserve"> REF _Ref470273825 \h </w:instrText>
      </w:r>
      <w:r w:rsidR="00435AD9" w:rsidRPr="00956D71">
        <w:instrText xml:space="preserve"> \* MERGEFORMAT </w:instrText>
      </w:r>
      <w:r w:rsidR="006010D8" w:rsidRPr="00956D71">
        <w:fldChar w:fldCharType="separate"/>
      </w:r>
      <w:r w:rsidR="009C492F" w:rsidRPr="00956D71">
        <w:t xml:space="preserve">Table </w:t>
      </w:r>
      <w:r w:rsidR="009C492F" w:rsidRPr="00956D71">
        <w:rPr>
          <w:noProof/>
        </w:rPr>
        <w:t>7</w:t>
      </w:r>
      <w:r w:rsidR="006010D8" w:rsidRPr="00956D71">
        <w:fldChar w:fldCharType="end"/>
      </w:r>
      <w:r w:rsidR="00D370C6" w:rsidRPr="00956D71">
        <w:t>.</w:t>
      </w:r>
      <w:r w:rsidR="003346C8" w:rsidRPr="00956D71">
        <w:t xml:space="preserve">  </w:t>
      </w:r>
      <w:r w:rsidR="0067163E" w:rsidRPr="00956D71">
        <w:t xml:space="preserve">The distribution of </w:t>
      </w:r>
      <w:proofErr w:type="spellStart"/>
      <w:r w:rsidR="0067163E" w:rsidRPr="00956D71">
        <w:t>s</w:t>
      </w:r>
      <w:r w:rsidR="003346C8" w:rsidRPr="00956D71">
        <w:t>molts</w:t>
      </w:r>
      <w:proofErr w:type="spellEnd"/>
      <w:r w:rsidR="003346C8" w:rsidRPr="00956D71">
        <w:t xml:space="preserve"> </w:t>
      </w:r>
      <w:r w:rsidR="0067163E" w:rsidRPr="00956D71">
        <w:t xml:space="preserve">assumes that they </w:t>
      </w:r>
      <w:r w:rsidR="00494A73" w:rsidRPr="00956D71">
        <w:t xml:space="preserve">are only </w:t>
      </w:r>
      <w:r w:rsidR="0067163E" w:rsidRPr="00956D71">
        <w:t>available to predation</w:t>
      </w:r>
      <w:r w:rsidR="008F3AA0" w:rsidRPr="00956D71">
        <w:t xml:space="preserve"> during</w:t>
      </w:r>
      <w:r w:rsidR="0067163E" w:rsidRPr="00956D71">
        <w:t xml:space="preserve"> </w:t>
      </w:r>
      <w:r w:rsidR="003346C8" w:rsidRPr="00956D71">
        <w:t>the month they entered freshwater</w:t>
      </w:r>
      <w:r w:rsidR="0067163E" w:rsidRPr="00956D71">
        <w:t xml:space="preserve"> in their area of origin</w:t>
      </w:r>
      <w:r w:rsidR="003346C8" w:rsidRPr="00956D71">
        <w:t xml:space="preserve">, </w:t>
      </w:r>
      <w:r w:rsidR="00494A73" w:rsidRPr="00956D71">
        <w:t xml:space="preserve">after </w:t>
      </w:r>
      <w:r w:rsidR="0067163E" w:rsidRPr="00956D71">
        <w:t xml:space="preserve">which </w:t>
      </w:r>
      <w:r w:rsidR="003346C8" w:rsidRPr="00956D71">
        <w:t>they entered a black box where they were unavailable to predators until the beginning of the next year.</w:t>
      </w:r>
    </w:p>
    <w:p w14:paraId="28765816" w14:textId="779AA0AA" w:rsidR="00D26E70" w:rsidRPr="008739F6" w:rsidRDefault="00D26E70" w:rsidP="002D4C7E">
      <w:pPr>
        <w:ind w:firstLine="720"/>
      </w:pPr>
      <w:r w:rsidRPr="00956D71">
        <w:t xml:space="preserve">Each area and run has a unique distribution but not all of the runs and areas in our model were represented by a particular stock in the </w:t>
      </w:r>
      <w:proofErr w:type="spellStart"/>
      <w:r w:rsidRPr="00956D71">
        <w:t>Weitkamp</w:t>
      </w:r>
      <w:proofErr w:type="spellEnd"/>
      <w:r w:rsidRPr="00956D71">
        <w:t xml:space="preserve"> (2010) results.  To interpolate missing information we used the following rule based on discussions with </w:t>
      </w:r>
      <w:proofErr w:type="spellStart"/>
      <w:r w:rsidRPr="00956D71">
        <w:t>Weitkamp</w:t>
      </w:r>
      <w:proofErr w:type="spellEnd"/>
      <w:r w:rsidR="00A020EC" w:rsidRPr="00956D71">
        <w:t xml:space="preserve"> (</w:t>
      </w:r>
      <w:proofErr w:type="spellStart"/>
      <w:r w:rsidR="00A020EC" w:rsidRPr="00956D71">
        <w:t>pers</w:t>
      </w:r>
      <w:proofErr w:type="spellEnd"/>
      <w:r w:rsidR="00A020EC" w:rsidRPr="00956D71">
        <w:t xml:space="preserve"> </w:t>
      </w:r>
      <w:proofErr w:type="spellStart"/>
      <w:r w:rsidR="00A020EC" w:rsidRPr="00956D71">
        <w:t>comm</w:t>
      </w:r>
      <w:proofErr w:type="spellEnd"/>
      <w:r w:rsidR="00435AD9" w:rsidRPr="00956D71">
        <w:t xml:space="preserve">). </w:t>
      </w:r>
      <w:r w:rsidR="00F93161" w:rsidRPr="00956D71">
        <w:t xml:space="preserve">: 1) spring and summer Chinook salmon tended to disperse further north than fall Chinook salmon, 2) fall Chinook salmon tended to remain near their area of origin and their distributions closely resembled neighboring areas, 3) recoveries of hatchery and wild fish had similar marine distributions, and 4) ocean age 1 fish were captured closer to the area of origin compared to older aged fish.  Based on these findings, </w:t>
      </w:r>
      <w:r w:rsidR="00F75A44" w:rsidRPr="00956D71">
        <w:t xml:space="preserve">if either spring or summer distributions for a particular area were missing, </w:t>
      </w:r>
      <w:r w:rsidR="00F93161" w:rsidRPr="00956D71">
        <w:t>we ass</w:t>
      </w:r>
      <w:r w:rsidR="00435AD9" w:rsidRPr="00956D71">
        <w:t>umed that spring and summer run</w:t>
      </w:r>
      <w:r w:rsidR="00F93161" w:rsidRPr="00956D71">
        <w:t xml:space="preserve"> distributions</w:t>
      </w:r>
      <w:r w:rsidR="00F75A44" w:rsidRPr="00956D71">
        <w:t xml:space="preserve"> were the same and used which ever one was available.</w:t>
      </w:r>
      <w:r w:rsidR="00435AD9" w:rsidRPr="00956D71">
        <w:t>.  If both the spring and su</w:t>
      </w:r>
      <w:r w:rsidR="00F93161" w:rsidRPr="00956D71">
        <w:t xml:space="preserve">mmer runs were missing, we averaged the spring and summer runs from the closest adjacent area that had available tag information.  For areas with missing fall Chinook salmon tag information (e.g., mainland British Columbia to western Alaska), we assumed that 80% of the stock was distributed in the area of origin, and 10% was distributed to adjacent areas.  We assumed that winter Chinook salmon populations had the same distribution as fall Chinook salmon, and we assumed the “other” category, which is an aggregate of </w:t>
      </w:r>
      <w:r w:rsidR="00F93161" w:rsidRPr="00956D71">
        <w:lastRenderedPageBreak/>
        <w:t>several stocks into a single release group, was an average across all observed and interpolated distributions.</w:t>
      </w:r>
    </w:p>
    <w:p w14:paraId="2FA24289" w14:textId="77777777" w:rsidR="006010D8" w:rsidRPr="008739F6" w:rsidRDefault="006010D8">
      <w:r w:rsidRPr="008739F6">
        <w:br w:type="page"/>
      </w:r>
    </w:p>
    <w:p w14:paraId="35B200C7" w14:textId="41DAF2AF" w:rsidR="00D370C6" w:rsidRPr="008739F6" w:rsidRDefault="006010D8" w:rsidP="006010D8">
      <w:pPr>
        <w:pStyle w:val="Caption"/>
      </w:pPr>
      <w:bookmarkStart w:id="8" w:name="_Ref470273825"/>
      <w:r w:rsidRPr="008739F6">
        <w:lastRenderedPageBreak/>
        <w:t xml:space="preserve">Table </w:t>
      </w:r>
      <w:r w:rsidR="005D136B" w:rsidRPr="001F3B16">
        <w:fldChar w:fldCharType="begin"/>
      </w:r>
      <w:r w:rsidR="005D136B" w:rsidRPr="008739F6">
        <w:instrText xml:space="preserve"> SEQ Table \* ARABIC </w:instrText>
      </w:r>
      <w:r w:rsidR="005D136B" w:rsidRPr="00956D71">
        <w:fldChar w:fldCharType="separate"/>
      </w:r>
      <w:r w:rsidR="009C492F" w:rsidRPr="008739F6">
        <w:rPr>
          <w:noProof/>
        </w:rPr>
        <w:t>7</w:t>
      </w:r>
      <w:r w:rsidR="005D136B" w:rsidRPr="00E50D8A">
        <w:rPr>
          <w:noProof/>
        </w:rPr>
        <w:fldChar w:fldCharType="end"/>
      </w:r>
      <w:bookmarkEnd w:id="8"/>
      <w:r w:rsidRPr="008739F6">
        <w:t xml:space="preserve">.  Lookup table for area IDs in our model and the hatchery IDs in </w:t>
      </w:r>
      <w:proofErr w:type="spellStart"/>
      <w:r w:rsidRPr="008739F6">
        <w:t>Weitkamp</w:t>
      </w:r>
      <w:proofErr w:type="spellEnd"/>
      <w:r w:rsidRPr="008739F6">
        <w:t xml:space="preserve"> (2010).</w:t>
      </w:r>
    </w:p>
    <w:tbl>
      <w:tblPr>
        <w:tblW w:w="7789" w:type="dxa"/>
        <w:tblLook w:val="04A0" w:firstRow="1" w:lastRow="0" w:firstColumn="1" w:lastColumn="0" w:noHBand="0" w:noVBand="1"/>
      </w:tblPr>
      <w:tblGrid>
        <w:gridCol w:w="1649"/>
        <w:gridCol w:w="3040"/>
        <w:gridCol w:w="3100"/>
      </w:tblGrid>
      <w:tr w:rsidR="006010D8" w:rsidRPr="008739F6" w14:paraId="24319872" w14:textId="77777777" w:rsidTr="006010D8">
        <w:trPr>
          <w:trHeight w:hRule="exact" w:val="216"/>
        </w:trPr>
        <w:tc>
          <w:tcPr>
            <w:tcW w:w="1649" w:type="dxa"/>
            <w:tcBorders>
              <w:top w:val="nil"/>
              <w:left w:val="nil"/>
              <w:bottom w:val="nil"/>
              <w:right w:val="nil"/>
            </w:tcBorders>
            <w:shd w:val="clear" w:color="auto" w:fill="auto"/>
            <w:noWrap/>
            <w:vAlign w:val="bottom"/>
            <w:hideMark/>
          </w:tcPr>
          <w:p w14:paraId="5424B67A"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rea ID</w:t>
            </w:r>
          </w:p>
        </w:tc>
        <w:tc>
          <w:tcPr>
            <w:tcW w:w="3040" w:type="dxa"/>
            <w:tcBorders>
              <w:top w:val="nil"/>
              <w:left w:val="nil"/>
              <w:bottom w:val="nil"/>
              <w:right w:val="nil"/>
            </w:tcBorders>
            <w:shd w:val="clear" w:color="auto" w:fill="auto"/>
            <w:noWrap/>
            <w:vAlign w:val="bottom"/>
            <w:hideMark/>
          </w:tcPr>
          <w:p w14:paraId="1F7946C1"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atchery ID</w:t>
            </w:r>
          </w:p>
        </w:tc>
        <w:tc>
          <w:tcPr>
            <w:tcW w:w="3100" w:type="dxa"/>
            <w:tcBorders>
              <w:top w:val="nil"/>
              <w:left w:val="nil"/>
              <w:bottom w:val="nil"/>
              <w:right w:val="nil"/>
            </w:tcBorders>
            <w:shd w:val="clear" w:color="auto" w:fill="auto"/>
            <w:noWrap/>
            <w:vAlign w:val="bottom"/>
            <w:hideMark/>
          </w:tcPr>
          <w:p w14:paraId="0A9C2B30" w14:textId="77777777" w:rsidR="006010D8" w:rsidRPr="008739F6" w:rsidRDefault="006010D8" w:rsidP="006010D8">
            <w:pPr>
              <w:spacing w:after="0" w:line="240" w:lineRule="auto"/>
              <w:rPr>
                <w:rFonts w:eastAsia="Times New Roman" w:cs="Times New Roman"/>
                <w:color w:val="000000"/>
                <w:sz w:val="18"/>
                <w:szCs w:val="18"/>
              </w:rPr>
            </w:pPr>
          </w:p>
        </w:tc>
      </w:tr>
      <w:tr w:rsidR="006010D8" w:rsidRPr="008739F6" w14:paraId="133AA9D8"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DB2163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en California</w:t>
            </w:r>
          </w:p>
        </w:tc>
        <w:tc>
          <w:tcPr>
            <w:tcW w:w="3040" w:type="dxa"/>
            <w:tcBorders>
              <w:top w:val="nil"/>
              <w:left w:val="nil"/>
              <w:bottom w:val="nil"/>
              <w:right w:val="nil"/>
            </w:tcBorders>
            <w:shd w:val="clear" w:color="auto" w:fill="E7E6E6" w:themeFill="background2"/>
            <w:noWrap/>
            <w:vAlign w:val="bottom"/>
            <w:hideMark/>
          </w:tcPr>
          <w:p w14:paraId="540C37A4"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LEMAN NFH Fall</w:t>
            </w:r>
          </w:p>
        </w:tc>
        <w:tc>
          <w:tcPr>
            <w:tcW w:w="3100" w:type="dxa"/>
            <w:tcBorders>
              <w:top w:val="nil"/>
              <w:left w:val="nil"/>
              <w:bottom w:val="nil"/>
              <w:right w:val="nil"/>
            </w:tcBorders>
            <w:shd w:val="clear" w:color="auto" w:fill="E7E6E6" w:themeFill="background2"/>
            <w:noWrap/>
            <w:vAlign w:val="bottom"/>
            <w:hideMark/>
          </w:tcPr>
          <w:p w14:paraId="73BF76BA"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TEHAMA-COLUSA FF Fall</w:t>
            </w:r>
          </w:p>
        </w:tc>
      </w:tr>
      <w:tr w:rsidR="006010D8" w:rsidRPr="008739F6" w14:paraId="41906F65"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C928914"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2CA1944A"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FEATHER R HATCHERY Fall</w:t>
            </w:r>
          </w:p>
        </w:tc>
        <w:tc>
          <w:tcPr>
            <w:tcW w:w="3100" w:type="dxa"/>
            <w:tcBorders>
              <w:top w:val="nil"/>
              <w:left w:val="nil"/>
              <w:bottom w:val="nil"/>
              <w:right w:val="nil"/>
            </w:tcBorders>
            <w:shd w:val="clear" w:color="auto" w:fill="E7E6E6" w:themeFill="background2"/>
            <w:noWrap/>
            <w:vAlign w:val="bottom"/>
            <w:hideMark/>
          </w:tcPr>
          <w:p w14:paraId="4DC2B46C" w14:textId="77777777" w:rsidR="006010D8" w:rsidRPr="008739F6" w:rsidRDefault="006010D8" w:rsidP="006010D8">
            <w:pPr>
              <w:spacing w:after="0" w:line="240" w:lineRule="auto"/>
              <w:rPr>
                <w:rFonts w:eastAsia="Times New Roman" w:cs="Times New Roman"/>
                <w:color w:val="000000"/>
                <w:sz w:val="18"/>
                <w:szCs w:val="18"/>
              </w:rPr>
            </w:pPr>
          </w:p>
        </w:tc>
      </w:tr>
      <w:tr w:rsidR="006010D8" w:rsidRPr="008739F6" w14:paraId="047A14A7"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5D0E5F90" w14:textId="77777777" w:rsidR="006010D8" w:rsidRPr="008739F6" w:rsidRDefault="006010D8" w:rsidP="006010D8">
            <w:pPr>
              <w:spacing w:after="0" w:line="240" w:lineRule="auto"/>
              <w:rPr>
                <w:rFonts w:eastAsia="Times New Roman" w:cs="Times New Roman"/>
                <w:sz w:val="18"/>
                <w:szCs w:val="18"/>
              </w:rPr>
            </w:pPr>
          </w:p>
        </w:tc>
        <w:tc>
          <w:tcPr>
            <w:tcW w:w="3040" w:type="dxa"/>
            <w:tcBorders>
              <w:top w:val="nil"/>
              <w:left w:val="nil"/>
              <w:bottom w:val="nil"/>
              <w:right w:val="nil"/>
            </w:tcBorders>
            <w:shd w:val="clear" w:color="auto" w:fill="E7E6E6" w:themeFill="background2"/>
            <w:noWrap/>
            <w:vAlign w:val="bottom"/>
            <w:hideMark/>
          </w:tcPr>
          <w:p w14:paraId="0B750A68" w14:textId="77777777" w:rsidR="006010D8" w:rsidRPr="008739F6"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E7E6E6" w:themeFill="background2"/>
            <w:noWrap/>
            <w:vAlign w:val="bottom"/>
            <w:hideMark/>
          </w:tcPr>
          <w:p w14:paraId="241CEB42" w14:textId="77777777" w:rsidR="006010D8" w:rsidRPr="008739F6" w:rsidRDefault="006010D8" w:rsidP="006010D8">
            <w:pPr>
              <w:spacing w:after="0" w:line="240" w:lineRule="auto"/>
              <w:rPr>
                <w:rFonts w:eastAsia="Times New Roman" w:cs="Times New Roman"/>
                <w:sz w:val="18"/>
                <w:szCs w:val="18"/>
              </w:rPr>
            </w:pPr>
          </w:p>
        </w:tc>
      </w:tr>
      <w:tr w:rsidR="006010D8" w:rsidRPr="008739F6" w14:paraId="31C2391B" w14:textId="77777777" w:rsidTr="006010D8">
        <w:trPr>
          <w:trHeight w:hRule="exact" w:val="216"/>
        </w:trPr>
        <w:tc>
          <w:tcPr>
            <w:tcW w:w="1649" w:type="dxa"/>
            <w:tcBorders>
              <w:top w:val="nil"/>
              <w:left w:val="nil"/>
              <w:bottom w:val="nil"/>
              <w:right w:val="nil"/>
            </w:tcBorders>
            <w:shd w:val="clear" w:color="auto" w:fill="auto"/>
            <w:noWrap/>
            <w:vAlign w:val="bottom"/>
            <w:hideMark/>
          </w:tcPr>
          <w:p w14:paraId="5A76FDB1"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Nor. Cal/Oregon</w:t>
            </w:r>
          </w:p>
        </w:tc>
        <w:tc>
          <w:tcPr>
            <w:tcW w:w="3040" w:type="dxa"/>
            <w:tcBorders>
              <w:top w:val="nil"/>
              <w:left w:val="nil"/>
              <w:bottom w:val="nil"/>
              <w:right w:val="nil"/>
            </w:tcBorders>
            <w:shd w:val="clear" w:color="auto" w:fill="auto"/>
            <w:noWrap/>
            <w:vAlign w:val="bottom"/>
            <w:hideMark/>
          </w:tcPr>
          <w:p w14:paraId="21EF63E4"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LE RIVERS HATCHERY Fall</w:t>
            </w:r>
          </w:p>
        </w:tc>
        <w:tc>
          <w:tcPr>
            <w:tcW w:w="3100" w:type="dxa"/>
            <w:tcBorders>
              <w:top w:val="nil"/>
              <w:left w:val="nil"/>
              <w:bottom w:val="nil"/>
              <w:right w:val="nil"/>
            </w:tcBorders>
            <w:shd w:val="clear" w:color="auto" w:fill="auto"/>
            <w:noWrap/>
            <w:vAlign w:val="bottom"/>
            <w:hideMark/>
          </w:tcPr>
          <w:p w14:paraId="77D7ED94"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ALMON R HATCHERY Fall</w:t>
            </w:r>
          </w:p>
        </w:tc>
      </w:tr>
      <w:tr w:rsidR="006010D8" w:rsidRPr="008739F6" w14:paraId="41DB1B50" w14:textId="77777777" w:rsidTr="006010D8">
        <w:trPr>
          <w:trHeight w:hRule="exact" w:val="216"/>
        </w:trPr>
        <w:tc>
          <w:tcPr>
            <w:tcW w:w="1649" w:type="dxa"/>
            <w:tcBorders>
              <w:top w:val="nil"/>
              <w:left w:val="nil"/>
              <w:bottom w:val="nil"/>
              <w:right w:val="nil"/>
            </w:tcBorders>
            <w:shd w:val="clear" w:color="auto" w:fill="auto"/>
            <w:noWrap/>
            <w:vAlign w:val="bottom"/>
            <w:hideMark/>
          </w:tcPr>
          <w:p w14:paraId="0315A1D8"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6FEE978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COLE RIVERS HATCHERY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2F393CB8"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TRASK R HATCHERY Fall</w:t>
            </w:r>
          </w:p>
        </w:tc>
      </w:tr>
      <w:tr w:rsidR="006010D8" w:rsidRPr="008739F6" w14:paraId="473235EC" w14:textId="77777777" w:rsidTr="006010D8">
        <w:trPr>
          <w:trHeight w:hRule="exact" w:val="216"/>
        </w:trPr>
        <w:tc>
          <w:tcPr>
            <w:tcW w:w="1649" w:type="dxa"/>
            <w:tcBorders>
              <w:top w:val="nil"/>
              <w:left w:val="nil"/>
              <w:bottom w:val="nil"/>
              <w:right w:val="nil"/>
            </w:tcBorders>
            <w:shd w:val="clear" w:color="auto" w:fill="auto"/>
            <w:noWrap/>
            <w:vAlign w:val="bottom"/>
            <w:hideMark/>
          </w:tcPr>
          <w:p w14:paraId="0DB395F2"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3D8C1C23"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ELK R HATCHERY Fall</w:t>
            </w:r>
          </w:p>
        </w:tc>
        <w:tc>
          <w:tcPr>
            <w:tcW w:w="3100" w:type="dxa"/>
            <w:tcBorders>
              <w:top w:val="nil"/>
              <w:left w:val="nil"/>
              <w:bottom w:val="nil"/>
              <w:right w:val="nil"/>
            </w:tcBorders>
            <w:shd w:val="clear" w:color="auto" w:fill="auto"/>
            <w:noWrap/>
            <w:vAlign w:val="bottom"/>
            <w:hideMark/>
          </w:tcPr>
          <w:p w14:paraId="43203F89"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TRINITY R HATCHERY Fall</w:t>
            </w:r>
          </w:p>
        </w:tc>
      </w:tr>
      <w:tr w:rsidR="006010D8" w:rsidRPr="008739F6" w14:paraId="6857119A" w14:textId="77777777" w:rsidTr="006010D8">
        <w:trPr>
          <w:trHeight w:hRule="exact" w:val="216"/>
        </w:trPr>
        <w:tc>
          <w:tcPr>
            <w:tcW w:w="1649" w:type="dxa"/>
            <w:tcBorders>
              <w:top w:val="nil"/>
              <w:left w:val="nil"/>
              <w:bottom w:val="nil"/>
              <w:right w:val="nil"/>
            </w:tcBorders>
            <w:shd w:val="clear" w:color="auto" w:fill="auto"/>
            <w:noWrap/>
            <w:vAlign w:val="bottom"/>
            <w:hideMark/>
          </w:tcPr>
          <w:p w14:paraId="6C4B7FB0"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276E84CA"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IRON GATE HATCHERY Fall</w:t>
            </w:r>
          </w:p>
        </w:tc>
        <w:tc>
          <w:tcPr>
            <w:tcW w:w="3100" w:type="dxa"/>
            <w:tcBorders>
              <w:top w:val="nil"/>
              <w:left w:val="nil"/>
              <w:bottom w:val="nil"/>
              <w:right w:val="nil"/>
            </w:tcBorders>
            <w:shd w:val="clear" w:color="auto" w:fill="auto"/>
            <w:noWrap/>
            <w:vAlign w:val="bottom"/>
            <w:hideMark/>
          </w:tcPr>
          <w:p w14:paraId="55E90AFB"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TRINITY R HATCHERY </w:t>
            </w:r>
            <w:proofErr w:type="spellStart"/>
            <w:r w:rsidRPr="008739F6">
              <w:rPr>
                <w:rFonts w:eastAsia="Times New Roman" w:cs="Times New Roman"/>
                <w:color w:val="000000"/>
                <w:sz w:val="18"/>
                <w:szCs w:val="18"/>
              </w:rPr>
              <w:t>Spri</w:t>
            </w:r>
            <w:proofErr w:type="spellEnd"/>
          </w:p>
        </w:tc>
      </w:tr>
      <w:tr w:rsidR="006010D8" w:rsidRPr="008739F6" w14:paraId="7E139CCE" w14:textId="77777777" w:rsidTr="006010D8">
        <w:trPr>
          <w:trHeight w:hRule="exact" w:val="216"/>
        </w:trPr>
        <w:tc>
          <w:tcPr>
            <w:tcW w:w="1649" w:type="dxa"/>
            <w:tcBorders>
              <w:top w:val="nil"/>
              <w:left w:val="nil"/>
              <w:bottom w:val="nil"/>
              <w:right w:val="nil"/>
            </w:tcBorders>
            <w:shd w:val="clear" w:color="auto" w:fill="auto"/>
            <w:noWrap/>
            <w:vAlign w:val="bottom"/>
            <w:hideMark/>
          </w:tcPr>
          <w:p w14:paraId="6F4B39A7"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33EFAD69"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ROCK CR HATCHERY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0CDC64CC" w14:textId="77777777" w:rsidR="006010D8" w:rsidRPr="008739F6" w:rsidRDefault="006010D8" w:rsidP="006010D8">
            <w:pPr>
              <w:spacing w:after="0" w:line="240" w:lineRule="auto"/>
              <w:rPr>
                <w:rFonts w:eastAsia="Times New Roman" w:cs="Times New Roman"/>
                <w:color w:val="000000"/>
                <w:sz w:val="18"/>
                <w:szCs w:val="18"/>
              </w:rPr>
            </w:pPr>
          </w:p>
        </w:tc>
      </w:tr>
      <w:tr w:rsidR="006010D8" w:rsidRPr="008739F6" w14:paraId="0A2AA2EB" w14:textId="77777777" w:rsidTr="006010D8">
        <w:trPr>
          <w:trHeight w:hRule="exact" w:val="216"/>
        </w:trPr>
        <w:tc>
          <w:tcPr>
            <w:tcW w:w="1649" w:type="dxa"/>
            <w:tcBorders>
              <w:top w:val="nil"/>
              <w:left w:val="nil"/>
              <w:bottom w:val="nil"/>
              <w:right w:val="nil"/>
            </w:tcBorders>
            <w:shd w:val="clear" w:color="auto" w:fill="auto"/>
            <w:noWrap/>
            <w:vAlign w:val="bottom"/>
            <w:hideMark/>
          </w:tcPr>
          <w:p w14:paraId="51737B9A" w14:textId="77777777" w:rsidR="006010D8" w:rsidRPr="008739F6" w:rsidRDefault="006010D8" w:rsidP="006010D8">
            <w:pPr>
              <w:spacing w:after="0" w:line="240" w:lineRule="auto"/>
              <w:rPr>
                <w:rFonts w:eastAsia="Times New Roman" w:cs="Times New Roman"/>
                <w:sz w:val="18"/>
                <w:szCs w:val="18"/>
              </w:rPr>
            </w:pPr>
          </w:p>
        </w:tc>
        <w:tc>
          <w:tcPr>
            <w:tcW w:w="3040" w:type="dxa"/>
            <w:tcBorders>
              <w:top w:val="nil"/>
              <w:left w:val="nil"/>
              <w:bottom w:val="nil"/>
              <w:right w:val="nil"/>
            </w:tcBorders>
            <w:shd w:val="clear" w:color="auto" w:fill="auto"/>
            <w:noWrap/>
            <w:vAlign w:val="bottom"/>
            <w:hideMark/>
          </w:tcPr>
          <w:p w14:paraId="5659AB05" w14:textId="77777777" w:rsidR="006010D8" w:rsidRPr="008739F6"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auto"/>
            <w:noWrap/>
            <w:vAlign w:val="bottom"/>
            <w:hideMark/>
          </w:tcPr>
          <w:p w14:paraId="4902C41F" w14:textId="77777777" w:rsidR="006010D8" w:rsidRPr="008739F6" w:rsidRDefault="006010D8" w:rsidP="006010D8">
            <w:pPr>
              <w:spacing w:after="0" w:line="240" w:lineRule="auto"/>
              <w:rPr>
                <w:rFonts w:eastAsia="Times New Roman" w:cs="Times New Roman"/>
                <w:sz w:val="18"/>
                <w:szCs w:val="18"/>
              </w:rPr>
            </w:pPr>
          </w:p>
        </w:tc>
      </w:tr>
      <w:tr w:rsidR="006010D8" w:rsidRPr="008739F6" w14:paraId="63CA4538"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20B8DA0E"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lumbia River</w:t>
            </w:r>
          </w:p>
        </w:tc>
        <w:tc>
          <w:tcPr>
            <w:tcW w:w="3040" w:type="dxa"/>
            <w:tcBorders>
              <w:top w:val="nil"/>
              <w:left w:val="nil"/>
              <w:bottom w:val="nil"/>
              <w:right w:val="nil"/>
            </w:tcBorders>
            <w:shd w:val="clear" w:color="auto" w:fill="E7E6E6" w:themeFill="background2"/>
            <w:noWrap/>
            <w:vAlign w:val="bottom"/>
            <w:hideMark/>
          </w:tcPr>
          <w:p w14:paraId="6E9205E7"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ABERNATHY SCDC HATCH Fall</w:t>
            </w:r>
          </w:p>
        </w:tc>
        <w:tc>
          <w:tcPr>
            <w:tcW w:w="3100" w:type="dxa"/>
            <w:tcBorders>
              <w:top w:val="nil"/>
              <w:left w:val="nil"/>
              <w:bottom w:val="nil"/>
              <w:right w:val="nil"/>
            </w:tcBorders>
            <w:shd w:val="clear" w:color="auto" w:fill="E7E6E6" w:themeFill="background2"/>
            <w:noWrap/>
            <w:vAlign w:val="bottom"/>
            <w:hideMark/>
          </w:tcPr>
          <w:p w14:paraId="72F95F4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PRIEST RAPIDS HATCHE Fall</w:t>
            </w:r>
          </w:p>
        </w:tc>
      </w:tr>
      <w:tr w:rsidR="006010D8" w:rsidRPr="008739F6" w14:paraId="38F7C3A6"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61CE685B"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686644B"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BONNEVILLE HATCHERY Fall</w:t>
            </w:r>
          </w:p>
        </w:tc>
        <w:tc>
          <w:tcPr>
            <w:tcW w:w="3100" w:type="dxa"/>
            <w:tcBorders>
              <w:top w:val="nil"/>
              <w:left w:val="nil"/>
              <w:bottom w:val="nil"/>
              <w:right w:val="nil"/>
            </w:tcBorders>
            <w:shd w:val="clear" w:color="auto" w:fill="E7E6E6" w:themeFill="background2"/>
            <w:noWrap/>
            <w:vAlign w:val="bottom"/>
            <w:hideMark/>
          </w:tcPr>
          <w:p w14:paraId="2CC2670A"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SIMILKAMEEN HATCHERY </w:t>
            </w:r>
            <w:proofErr w:type="spellStart"/>
            <w:r w:rsidRPr="008739F6">
              <w:rPr>
                <w:rFonts w:eastAsia="Times New Roman" w:cs="Times New Roman"/>
                <w:color w:val="000000"/>
                <w:sz w:val="18"/>
                <w:szCs w:val="18"/>
              </w:rPr>
              <w:t>Summ</w:t>
            </w:r>
            <w:proofErr w:type="spellEnd"/>
          </w:p>
        </w:tc>
      </w:tr>
      <w:tr w:rsidR="006010D8" w:rsidRPr="008739F6" w14:paraId="2D5F236D"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419890E"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32AB9815"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COWLITZ SALMON HATCH Fall</w:t>
            </w:r>
          </w:p>
        </w:tc>
        <w:tc>
          <w:tcPr>
            <w:tcW w:w="3100" w:type="dxa"/>
            <w:tcBorders>
              <w:top w:val="nil"/>
              <w:left w:val="nil"/>
              <w:bottom w:val="nil"/>
              <w:right w:val="nil"/>
            </w:tcBorders>
            <w:shd w:val="clear" w:color="auto" w:fill="E7E6E6" w:themeFill="background2"/>
            <w:noWrap/>
            <w:vAlign w:val="bottom"/>
            <w:hideMark/>
          </w:tcPr>
          <w:p w14:paraId="7BF627BB"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PRING CR NFH Fall</w:t>
            </w:r>
          </w:p>
        </w:tc>
      </w:tr>
      <w:tr w:rsidR="006010D8" w:rsidRPr="008739F6" w14:paraId="38B68CB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5DED50E"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0A0465D"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COWLITZ SALMON HATCH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5FB8342D"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TAYTON PD (WILLAMET Fall</w:t>
            </w:r>
          </w:p>
        </w:tc>
      </w:tr>
      <w:tr w:rsidR="006010D8" w:rsidRPr="008739F6" w14:paraId="3020EE6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E425287"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164E865"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KLICKITAT HATCHERY Fall</w:t>
            </w:r>
          </w:p>
        </w:tc>
        <w:tc>
          <w:tcPr>
            <w:tcW w:w="3100" w:type="dxa"/>
            <w:tcBorders>
              <w:top w:val="nil"/>
              <w:left w:val="nil"/>
              <w:bottom w:val="nil"/>
              <w:right w:val="nil"/>
            </w:tcBorders>
            <w:shd w:val="clear" w:color="auto" w:fill="E7E6E6" w:themeFill="background2"/>
            <w:noWrap/>
            <w:vAlign w:val="bottom"/>
            <w:hideMark/>
          </w:tcPr>
          <w:p w14:paraId="77346559"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ASHOUGAL HATCHERY Fall</w:t>
            </w:r>
          </w:p>
        </w:tc>
      </w:tr>
      <w:tr w:rsidR="006010D8" w:rsidRPr="008739F6" w14:paraId="167F7FAD"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7A67EFC3"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00660B13"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LYONS FERRY HATCHERY Fall</w:t>
            </w:r>
          </w:p>
        </w:tc>
        <w:tc>
          <w:tcPr>
            <w:tcW w:w="3100" w:type="dxa"/>
            <w:tcBorders>
              <w:top w:val="nil"/>
              <w:left w:val="nil"/>
              <w:bottom w:val="nil"/>
              <w:right w:val="nil"/>
            </w:tcBorders>
            <w:shd w:val="clear" w:color="auto" w:fill="E7E6E6" w:themeFill="background2"/>
            <w:noWrap/>
            <w:vAlign w:val="bottom"/>
            <w:hideMark/>
          </w:tcPr>
          <w:p w14:paraId="65C3757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ells H/</w:t>
            </w:r>
            <w:proofErr w:type="spellStart"/>
            <w:r w:rsidRPr="008739F6">
              <w:rPr>
                <w:rFonts w:eastAsia="Times New Roman" w:cs="Times New Roman"/>
                <w:color w:val="000000"/>
                <w:sz w:val="18"/>
                <w:szCs w:val="18"/>
              </w:rPr>
              <w:t>Sp</w:t>
            </w:r>
            <w:proofErr w:type="spellEnd"/>
            <w:r w:rsidRPr="008739F6">
              <w:rPr>
                <w:rFonts w:eastAsia="Times New Roman" w:cs="Times New Roman"/>
                <w:color w:val="000000"/>
                <w:sz w:val="18"/>
                <w:szCs w:val="18"/>
              </w:rPr>
              <w:t xml:space="preserve"> Chan </w:t>
            </w:r>
            <w:proofErr w:type="spellStart"/>
            <w:r w:rsidRPr="008739F6">
              <w:rPr>
                <w:rFonts w:eastAsia="Times New Roman" w:cs="Times New Roman"/>
                <w:color w:val="000000"/>
                <w:sz w:val="18"/>
                <w:szCs w:val="18"/>
              </w:rPr>
              <w:t>Summ</w:t>
            </w:r>
            <w:proofErr w:type="spellEnd"/>
          </w:p>
        </w:tc>
      </w:tr>
      <w:tr w:rsidR="006010D8" w:rsidRPr="008739F6" w14:paraId="6F45100E"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451DF59"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3F22875"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MARION FORKS HATCH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3C06E326"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WILLAMETTE HATCHERY </w:t>
            </w:r>
            <w:proofErr w:type="spellStart"/>
            <w:r w:rsidRPr="008739F6">
              <w:rPr>
                <w:rFonts w:eastAsia="Times New Roman" w:cs="Times New Roman"/>
                <w:color w:val="000000"/>
                <w:sz w:val="18"/>
                <w:szCs w:val="18"/>
              </w:rPr>
              <w:t>Spri</w:t>
            </w:r>
            <w:proofErr w:type="spellEnd"/>
          </w:p>
        </w:tc>
      </w:tr>
      <w:tr w:rsidR="006010D8" w:rsidRPr="008739F6" w14:paraId="6B98DB58"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785CE77"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734E7BED"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MCKENZIE HATCHERY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24F524FE"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BONNEVILLE HATCHERY Late</w:t>
            </w:r>
          </w:p>
        </w:tc>
      </w:tr>
      <w:tr w:rsidR="006010D8" w:rsidRPr="008739F6" w14:paraId="699FE7F0"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6223AC36"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0D928D87" w14:textId="77777777" w:rsidR="006010D8" w:rsidRPr="008739F6"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E7E6E6" w:themeFill="background2"/>
            <w:noWrap/>
            <w:vAlign w:val="bottom"/>
            <w:hideMark/>
          </w:tcPr>
          <w:p w14:paraId="4A4C3BD3" w14:textId="77777777" w:rsidR="006010D8" w:rsidRPr="008739F6" w:rsidRDefault="006010D8" w:rsidP="006010D8">
            <w:pPr>
              <w:spacing w:after="0" w:line="240" w:lineRule="auto"/>
              <w:rPr>
                <w:rFonts w:eastAsia="Times New Roman" w:cs="Times New Roman"/>
                <w:sz w:val="18"/>
                <w:szCs w:val="18"/>
              </w:rPr>
            </w:pPr>
          </w:p>
        </w:tc>
      </w:tr>
      <w:tr w:rsidR="006010D8" w:rsidRPr="008739F6" w14:paraId="58890AC7" w14:textId="77777777" w:rsidTr="006010D8">
        <w:trPr>
          <w:trHeight w:hRule="exact" w:val="216"/>
        </w:trPr>
        <w:tc>
          <w:tcPr>
            <w:tcW w:w="1649" w:type="dxa"/>
            <w:tcBorders>
              <w:top w:val="nil"/>
              <w:left w:val="nil"/>
              <w:bottom w:val="nil"/>
              <w:right w:val="nil"/>
            </w:tcBorders>
            <w:shd w:val="clear" w:color="auto" w:fill="auto"/>
            <w:noWrap/>
            <w:vAlign w:val="bottom"/>
            <w:hideMark/>
          </w:tcPr>
          <w:p w14:paraId="3691DDAC"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outer Washington</w:t>
            </w:r>
          </w:p>
        </w:tc>
        <w:tc>
          <w:tcPr>
            <w:tcW w:w="3040" w:type="dxa"/>
            <w:tcBorders>
              <w:top w:val="nil"/>
              <w:left w:val="nil"/>
              <w:bottom w:val="nil"/>
              <w:right w:val="nil"/>
            </w:tcBorders>
            <w:shd w:val="clear" w:color="auto" w:fill="auto"/>
            <w:noWrap/>
            <w:vAlign w:val="bottom"/>
            <w:hideMark/>
          </w:tcPr>
          <w:p w14:paraId="14F1D027"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FORKS CREEK HATCHERY Fall</w:t>
            </w:r>
          </w:p>
        </w:tc>
        <w:tc>
          <w:tcPr>
            <w:tcW w:w="3100" w:type="dxa"/>
            <w:tcBorders>
              <w:top w:val="nil"/>
              <w:left w:val="nil"/>
              <w:bottom w:val="nil"/>
              <w:right w:val="nil"/>
            </w:tcBorders>
            <w:shd w:val="clear" w:color="auto" w:fill="auto"/>
            <w:noWrap/>
            <w:vAlign w:val="bottom"/>
            <w:hideMark/>
          </w:tcPr>
          <w:p w14:paraId="1BCB1248"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IRRIGON HATCHERY Late</w:t>
            </w:r>
          </w:p>
        </w:tc>
      </w:tr>
      <w:tr w:rsidR="006010D8" w:rsidRPr="008739F6" w14:paraId="15E90D9B" w14:textId="77777777" w:rsidTr="006010D8">
        <w:trPr>
          <w:trHeight w:hRule="exact" w:val="216"/>
        </w:trPr>
        <w:tc>
          <w:tcPr>
            <w:tcW w:w="1649" w:type="dxa"/>
            <w:tcBorders>
              <w:top w:val="nil"/>
              <w:left w:val="nil"/>
              <w:bottom w:val="nil"/>
              <w:right w:val="nil"/>
            </w:tcBorders>
            <w:shd w:val="clear" w:color="auto" w:fill="auto"/>
            <w:noWrap/>
            <w:vAlign w:val="bottom"/>
            <w:hideMark/>
          </w:tcPr>
          <w:p w14:paraId="1C6F5E18"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77798479"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OKO FALLS HATCHERY Fall</w:t>
            </w:r>
          </w:p>
        </w:tc>
        <w:tc>
          <w:tcPr>
            <w:tcW w:w="3100" w:type="dxa"/>
            <w:tcBorders>
              <w:top w:val="nil"/>
              <w:left w:val="nil"/>
              <w:bottom w:val="nil"/>
              <w:right w:val="nil"/>
            </w:tcBorders>
            <w:shd w:val="clear" w:color="auto" w:fill="auto"/>
            <w:noWrap/>
            <w:vAlign w:val="bottom"/>
            <w:hideMark/>
          </w:tcPr>
          <w:p w14:paraId="0BDC1A49"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Quinault Lk &amp; NFH Fall</w:t>
            </w:r>
          </w:p>
        </w:tc>
      </w:tr>
      <w:tr w:rsidR="006010D8" w:rsidRPr="008739F6" w14:paraId="0C7AA38F" w14:textId="77777777" w:rsidTr="006010D8">
        <w:trPr>
          <w:trHeight w:hRule="exact" w:val="216"/>
        </w:trPr>
        <w:tc>
          <w:tcPr>
            <w:tcW w:w="1649" w:type="dxa"/>
            <w:tcBorders>
              <w:top w:val="nil"/>
              <w:left w:val="nil"/>
              <w:bottom w:val="nil"/>
              <w:right w:val="nil"/>
            </w:tcBorders>
            <w:shd w:val="clear" w:color="auto" w:fill="auto"/>
            <w:noWrap/>
            <w:vAlign w:val="bottom"/>
            <w:hideMark/>
          </w:tcPr>
          <w:p w14:paraId="28BBB7CB"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4486C156"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UMPTULIPS HATCHERY Fall</w:t>
            </w:r>
          </w:p>
        </w:tc>
        <w:tc>
          <w:tcPr>
            <w:tcW w:w="3100" w:type="dxa"/>
            <w:tcBorders>
              <w:top w:val="nil"/>
              <w:left w:val="nil"/>
              <w:bottom w:val="nil"/>
              <w:right w:val="nil"/>
            </w:tcBorders>
            <w:shd w:val="clear" w:color="auto" w:fill="auto"/>
            <w:noWrap/>
            <w:vAlign w:val="bottom"/>
            <w:hideMark/>
          </w:tcPr>
          <w:p w14:paraId="00B3CAE0"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SOLDUC HATCHERY </w:t>
            </w:r>
            <w:proofErr w:type="spellStart"/>
            <w:r w:rsidRPr="008739F6">
              <w:rPr>
                <w:rFonts w:eastAsia="Times New Roman" w:cs="Times New Roman"/>
                <w:color w:val="000000"/>
                <w:sz w:val="18"/>
                <w:szCs w:val="18"/>
              </w:rPr>
              <w:t>Spri</w:t>
            </w:r>
            <w:proofErr w:type="spellEnd"/>
          </w:p>
        </w:tc>
      </w:tr>
      <w:tr w:rsidR="006010D8" w:rsidRPr="008739F6" w14:paraId="5D6D2697" w14:textId="77777777" w:rsidTr="006010D8">
        <w:trPr>
          <w:trHeight w:hRule="exact" w:val="216"/>
        </w:trPr>
        <w:tc>
          <w:tcPr>
            <w:tcW w:w="1649" w:type="dxa"/>
            <w:tcBorders>
              <w:top w:val="nil"/>
              <w:left w:val="nil"/>
              <w:bottom w:val="nil"/>
              <w:right w:val="nil"/>
            </w:tcBorders>
            <w:shd w:val="clear" w:color="auto" w:fill="auto"/>
            <w:noWrap/>
            <w:vAlign w:val="bottom"/>
            <w:hideMark/>
          </w:tcPr>
          <w:p w14:paraId="57E1508F"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79DC5859" w14:textId="77777777" w:rsidR="006010D8" w:rsidRPr="008739F6"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auto"/>
            <w:noWrap/>
            <w:vAlign w:val="bottom"/>
            <w:hideMark/>
          </w:tcPr>
          <w:p w14:paraId="15364120" w14:textId="77777777" w:rsidR="006010D8" w:rsidRPr="008739F6" w:rsidRDefault="006010D8" w:rsidP="006010D8">
            <w:pPr>
              <w:spacing w:after="0" w:line="240" w:lineRule="auto"/>
              <w:rPr>
                <w:rFonts w:eastAsia="Times New Roman" w:cs="Times New Roman"/>
                <w:sz w:val="18"/>
                <w:szCs w:val="18"/>
              </w:rPr>
            </w:pPr>
          </w:p>
        </w:tc>
      </w:tr>
      <w:tr w:rsidR="006010D8" w:rsidRPr="008739F6" w14:paraId="6CEC7D95"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F6E5103"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alish Sea</w:t>
            </w:r>
          </w:p>
        </w:tc>
        <w:tc>
          <w:tcPr>
            <w:tcW w:w="3040" w:type="dxa"/>
            <w:tcBorders>
              <w:top w:val="nil"/>
              <w:left w:val="nil"/>
              <w:bottom w:val="nil"/>
              <w:right w:val="nil"/>
            </w:tcBorders>
            <w:shd w:val="clear" w:color="auto" w:fill="E7E6E6" w:themeFill="background2"/>
            <w:noWrap/>
            <w:vAlign w:val="bottom"/>
            <w:hideMark/>
          </w:tcPr>
          <w:p w14:paraId="0626B7FC"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ELWHA HATCHERY Fall</w:t>
            </w:r>
          </w:p>
        </w:tc>
        <w:tc>
          <w:tcPr>
            <w:tcW w:w="3100" w:type="dxa"/>
            <w:tcBorders>
              <w:top w:val="nil"/>
              <w:left w:val="nil"/>
              <w:bottom w:val="nil"/>
              <w:right w:val="nil"/>
            </w:tcBorders>
            <w:shd w:val="clear" w:color="auto" w:fill="E7E6E6" w:themeFill="background2"/>
            <w:noWrap/>
            <w:vAlign w:val="bottom"/>
            <w:hideMark/>
          </w:tcPr>
          <w:p w14:paraId="166CF480"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OODSPORT HATCHERY Fall</w:t>
            </w:r>
          </w:p>
        </w:tc>
      </w:tr>
      <w:tr w:rsidR="006010D8" w:rsidRPr="008739F6" w14:paraId="59C3E040"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79AA7FA"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132AFC90"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Fraser </w:t>
            </w:r>
            <w:proofErr w:type="spellStart"/>
            <w:r w:rsidRPr="008739F6">
              <w:rPr>
                <w:rFonts w:eastAsia="Times New Roman" w:cs="Times New Roman"/>
                <w:color w:val="000000"/>
                <w:sz w:val="18"/>
                <w:szCs w:val="18"/>
              </w:rPr>
              <w:t>abv</w:t>
            </w:r>
            <w:proofErr w:type="spellEnd"/>
            <w:r w:rsidRPr="008739F6">
              <w:rPr>
                <w:rFonts w:eastAsia="Times New Roman" w:cs="Times New Roman"/>
                <w:color w:val="000000"/>
                <w:sz w:val="18"/>
                <w:szCs w:val="18"/>
              </w:rPr>
              <w:t xml:space="preserve"> Hope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7327D283"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PUNTLEDGE R Fall</w:t>
            </w:r>
          </w:p>
        </w:tc>
      </w:tr>
      <w:tr w:rsidR="006010D8" w:rsidRPr="008739F6" w14:paraId="2A913DC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A7EF069"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02D9BAF9"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GROVERS CR HATCHERY Fall</w:t>
            </w:r>
          </w:p>
        </w:tc>
        <w:tc>
          <w:tcPr>
            <w:tcW w:w="3100" w:type="dxa"/>
            <w:tcBorders>
              <w:top w:val="nil"/>
              <w:left w:val="nil"/>
              <w:bottom w:val="nil"/>
              <w:right w:val="nil"/>
            </w:tcBorders>
            <w:shd w:val="clear" w:color="auto" w:fill="E7E6E6" w:themeFill="background2"/>
            <w:noWrap/>
            <w:vAlign w:val="bottom"/>
            <w:hideMark/>
          </w:tcPr>
          <w:p w14:paraId="75E6993A"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PUNTLEDGE R </w:t>
            </w:r>
            <w:proofErr w:type="spellStart"/>
            <w:r w:rsidRPr="008739F6">
              <w:rPr>
                <w:rFonts w:eastAsia="Times New Roman" w:cs="Times New Roman"/>
                <w:color w:val="000000"/>
                <w:sz w:val="18"/>
                <w:szCs w:val="18"/>
              </w:rPr>
              <w:t>Summ</w:t>
            </w:r>
            <w:proofErr w:type="spellEnd"/>
          </w:p>
        </w:tc>
      </w:tr>
      <w:tr w:rsidR="006010D8" w:rsidRPr="008739F6" w14:paraId="5AC6459A"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20FD02CC"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2561025C"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BIG QUALICUM R Fall</w:t>
            </w:r>
          </w:p>
        </w:tc>
        <w:tc>
          <w:tcPr>
            <w:tcW w:w="3100" w:type="dxa"/>
            <w:tcBorders>
              <w:top w:val="nil"/>
              <w:left w:val="nil"/>
              <w:bottom w:val="nil"/>
              <w:right w:val="nil"/>
            </w:tcBorders>
            <w:shd w:val="clear" w:color="auto" w:fill="E7E6E6" w:themeFill="background2"/>
            <w:noWrap/>
            <w:vAlign w:val="bottom"/>
            <w:hideMark/>
          </w:tcPr>
          <w:p w14:paraId="15A44A62"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QUESNEL R </w:t>
            </w:r>
            <w:proofErr w:type="spellStart"/>
            <w:r w:rsidRPr="008739F6">
              <w:rPr>
                <w:rFonts w:eastAsia="Times New Roman" w:cs="Times New Roman"/>
                <w:color w:val="000000"/>
                <w:sz w:val="18"/>
                <w:szCs w:val="18"/>
              </w:rPr>
              <w:t>Summ</w:t>
            </w:r>
            <w:proofErr w:type="spellEnd"/>
          </w:p>
        </w:tc>
      </w:tr>
      <w:tr w:rsidR="006010D8" w:rsidRPr="008739F6" w14:paraId="3CE3A3A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03690109"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E5972C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CAPILANO R Fall</w:t>
            </w:r>
          </w:p>
        </w:tc>
        <w:tc>
          <w:tcPr>
            <w:tcW w:w="3100" w:type="dxa"/>
            <w:tcBorders>
              <w:top w:val="nil"/>
              <w:left w:val="nil"/>
              <w:bottom w:val="nil"/>
              <w:right w:val="nil"/>
            </w:tcBorders>
            <w:shd w:val="clear" w:color="auto" w:fill="E7E6E6" w:themeFill="background2"/>
            <w:noWrap/>
            <w:vAlign w:val="bottom"/>
            <w:hideMark/>
          </w:tcPr>
          <w:p w14:paraId="78966668"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QUINSAM R Fall</w:t>
            </w:r>
          </w:p>
        </w:tc>
      </w:tr>
      <w:tr w:rsidR="006010D8" w:rsidRPr="008739F6" w14:paraId="73708628"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040B4CD1"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08E920B"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CHEHALIS R Fall</w:t>
            </w:r>
          </w:p>
        </w:tc>
        <w:tc>
          <w:tcPr>
            <w:tcW w:w="3100" w:type="dxa"/>
            <w:tcBorders>
              <w:top w:val="nil"/>
              <w:left w:val="nil"/>
              <w:bottom w:val="nil"/>
              <w:right w:val="nil"/>
            </w:tcBorders>
            <w:shd w:val="clear" w:color="auto" w:fill="E7E6E6" w:themeFill="background2"/>
            <w:noWrap/>
            <w:vAlign w:val="bottom"/>
            <w:hideMark/>
          </w:tcPr>
          <w:p w14:paraId="3885789A"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ROBERTSON CR Fall</w:t>
            </w:r>
          </w:p>
        </w:tc>
      </w:tr>
      <w:tr w:rsidR="006010D8" w:rsidRPr="008739F6" w14:paraId="2A1005AF"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ED7A10C"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714A0E37"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CHEMAINUS R Fall</w:t>
            </w:r>
          </w:p>
        </w:tc>
        <w:tc>
          <w:tcPr>
            <w:tcW w:w="3100" w:type="dxa"/>
            <w:tcBorders>
              <w:top w:val="nil"/>
              <w:left w:val="nil"/>
              <w:bottom w:val="nil"/>
              <w:right w:val="nil"/>
            </w:tcBorders>
            <w:shd w:val="clear" w:color="auto" w:fill="E7E6E6" w:themeFill="background2"/>
            <w:noWrap/>
            <w:vAlign w:val="bottom"/>
            <w:hideMark/>
          </w:tcPr>
          <w:p w14:paraId="41105169"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SHUSWAP R </w:t>
            </w:r>
            <w:proofErr w:type="spellStart"/>
            <w:r w:rsidRPr="008739F6">
              <w:rPr>
                <w:rFonts w:eastAsia="Times New Roman" w:cs="Times New Roman"/>
                <w:color w:val="000000"/>
                <w:sz w:val="18"/>
                <w:szCs w:val="18"/>
              </w:rPr>
              <w:t>Summ</w:t>
            </w:r>
            <w:proofErr w:type="spellEnd"/>
          </w:p>
        </w:tc>
      </w:tr>
      <w:tr w:rsidR="006010D8" w:rsidRPr="008739F6" w14:paraId="54B86BB7"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3B6CA90"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5685D4CC"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CHILLIWACK R Fall</w:t>
            </w:r>
          </w:p>
        </w:tc>
        <w:tc>
          <w:tcPr>
            <w:tcW w:w="3100" w:type="dxa"/>
            <w:tcBorders>
              <w:top w:val="nil"/>
              <w:left w:val="nil"/>
              <w:bottom w:val="nil"/>
              <w:right w:val="nil"/>
            </w:tcBorders>
            <w:shd w:val="clear" w:color="auto" w:fill="E7E6E6" w:themeFill="background2"/>
            <w:noWrap/>
            <w:vAlign w:val="bottom"/>
            <w:hideMark/>
          </w:tcPr>
          <w:p w14:paraId="674171D2"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SPIUS CR </w:t>
            </w:r>
            <w:proofErr w:type="spellStart"/>
            <w:r w:rsidRPr="008739F6">
              <w:rPr>
                <w:rFonts w:eastAsia="Times New Roman" w:cs="Times New Roman"/>
                <w:color w:val="000000"/>
                <w:sz w:val="18"/>
                <w:szCs w:val="18"/>
              </w:rPr>
              <w:t>Spri</w:t>
            </w:r>
            <w:proofErr w:type="spellEnd"/>
          </w:p>
        </w:tc>
      </w:tr>
      <w:tr w:rsidR="006010D8" w:rsidRPr="008739F6" w14:paraId="5F4D95A1"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420930EF"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75A7186A"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CLAYOQUOT Fall</w:t>
            </w:r>
          </w:p>
        </w:tc>
        <w:tc>
          <w:tcPr>
            <w:tcW w:w="3100" w:type="dxa"/>
            <w:tcBorders>
              <w:top w:val="nil"/>
              <w:left w:val="nil"/>
              <w:bottom w:val="nil"/>
              <w:right w:val="nil"/>
            </w:tcBorders>
            <w:shd w:val="clear" w:color="auto" w:fill="E7E6E6" w:themeFill="background2"/>
            <w:noWrap/>
            <w:vAlign w:val="bottom"/>
            <w:hideMark/>
          </w:tcPr>
          <w:p w14:paraId="26608150"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TENDERFOOT CR </w:t>
            </w:r>
            <w:proofErr w:type="spellStart"/>
            <w:r w:rsidRPr="008739F6">
              <w:rPr>
                <w:rFonts w:eastAsia="Times New Roman" w:cs="Times New Roman"/>
                <w:color w:val="000000"/>
                <w:sz w:val="18"/>
                <w:szCs w:val="18"/>
              </w:rPr>
              <w:t>Summ</w:t>
            </w:r>
            <w:proofErr w:type="spellEnd"/>
          </w:p>
        </w:tc>
      </w:tr>
      <w:tr w:rsidR="006010D8" w:rsidRPr="008739F6" w14:paraId="54B23E36"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E722AD6"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3CE23C6B"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CLEARWATER R UP/TO </w:t>
            </w:r>
            <w:proofErr w:type="spellStart"/>
            <w:r w:rsidRPr="008739F6">
              <w:rPr>
                <w:rFonts w:eastAsia="Times New Roman" w:cs="Times New Roman"/>
                <w:color w:val="000000"/>
                <w:sz w:val="18"/>
                <w:szCs w:val="18"/>
              </w:rPr>
              <w:t>Summ</w:t>
            </w:r>
            <w:proofErr w:type="spellEnd"/>
          </w:p>
        </w:tc>
        <w:tc>
          <w:tcPr>
            <w:tcW w:w="3100" w:type="dxa"/>
            <w:tcBorders>
              <w:top w:val="nil"/>
              <w:left w:val="nil"/>
              <w:bottom w:val="nil"/>
              <w:right w:val="nil"/>
            </w:tcBorders>
            <w:shd w:val="clear" w:color="auto" w:fill="E7E6E6" w:themeFill="background2"/>
            <w:noWrap/>
            <w:vAlign w:val="bottom"/>
            <w:hideMark/>
          </w:tcPr>
          <w:p w14:paraId="4E34A532"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ISSAQUAH HATCHERY Fall</w:t>
            </w:r>
          </w:p>
        </w:tc>
      </w:tr>
      <w:tr w:rsidR="006010D8" w:rsidRPr="008739F6" w14:paraId="7F682A60"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55098FA8"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AD90B67"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CONUMA R Fall</w:t>
            </w:r>
          </w:p>
        </w:tc>
        <w:tc>
          <w:tcPr>
            <w:tcW w:w="3100" w:type="dxa"/>
            <w:tcBorders>
              <w:top w:val="nil"/>
              <w:left w:val="nil"/>
              <w:bottom w:val="nil"/>
              <w:right w:val="nil"/>
            </w:tcBorders>
            <w:shd w:val="clear" w:color="auto" w:fill="E7E6E6" w:themeFill="background2"/>
            <w:noWrap/>
            <w:vAlign w:val="bottom"/>
            <w:hideMark/>
          </w:tcPr>
          <w:p w14:paraId="2397536C"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KENDALL CR HATCHERY </w:t>
            </w:r>
            <w:proofErr w:type="spellStart"/>
            <w:r w:rsidRPr="008739F6">
              <w:rPr>
                <w:rFonts w:eastAsia="Times New Roman" w:cs="Times New Roman"/>
                <w:color w:val="000000"/>
                <w:sz w:val="18"/>
                <w:szCs w:val="18"/>
              </w:rPr>
              <w:t>Spri</w:t>
            </w:r>
            <w:proofErr w:type="spellEnd"/>
          </w:p>
        </w:tc>
      </w:tr>
      <w:tr w:rsidR="006010D8" w:rsidRPr="008739F6" w14:paraId="486816F2"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5A2EA467"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4A65E340"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COWICHAN R Fall</w:t>
            </w:r>
          </w:p>
        </w:tc>
        <w:tc>
          <w:tcPr>
            <w:tcW w:w="3100" w:type="dxa"/>
            <w:tcBorders>
              <w:top w:val="nil"/>
              <w:left w:val="nil"/>
              <w:bottom w:val="nil"/>
              <w:right w:val="nil"/>
            </w:tcBorders>
            <w:shd w:val="clear" w:color="auto" w:fill="E7E6E6" w:themeFill="background2"/>
            <w:noWrap/>
            <w:vAlign w:val="bottom"/>
            <w:hideMark/>
          </w:tcPr>
          <w:p w14:paraId="41CBF44D"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MARBLEMOUNT HATCHERY </w:t>
            </w:r>
            <w:proofErr w:type="spellStart"/>
            <w:r w:rsidRPr="008739F6">
              <w:rPr>
                <w:rFonts w:eastAsia="Times New Roman" w:cs="Times New Roman"/>
                <w:color w:val="000000"/>
                <w:sz w:val="18"/>
                <w:szCs w:val="18"/>
              </w:rPr>
              <w:t>Spri</w:t>
            </w:r>
            <w:proofErr w:type="spellEnd"/>
          </w:p>
        </w:tc>
      </w:tr>
      <w:tr w:rsidR="006010D8" w:rsidRPr="008739F6" w14:paraId="3551500C"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5C452E1C"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506CD19"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EAGLE R </w:t>
            </w:r>
            <w:proofErr w:type="spellStart"/>
            <w:r w:rsidRPr="008739F6">
              <w:rPr>
                <w:rFonts w:eastAsia="Times New Roman" w:cs="Times New Roman"/>
                <w:color w:val="000000"/>
                <w:sz w:val="18"/>
                <w:szCs w:val="18"/>
              </w:rPr>
              <w:t>Summ</w:t>
            </w:r>
            <w:proofErr w:type="spellEnd"/>
          </w:p>
        </w:tc>
        <w:tc>
          <w:tcPr>
            <w:tcW w:w="3100" w:type="dxa"/>
            <w:tcBorders>
              <w:top w:val="nil"/>
              <w:left w:val="nil"/>
              <w:bottom w:val="nil"/>
              <w:right w:val="nil"/>
            </w:tcBorders>
            <w:shd w:val="clear" w:color="auto" w:fill="E7E6E6" w:themeFill="background2"/>
            <w:noWrap/>
            <w:vAlign w:val="bottom"/>
            <w:hideMark/>
          </w:tcPr>
          <w:p w14:paraId="50F72B9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AMISH HATCHERY Fall</w:t>
            </w:r>
          </w:p>
        </w:tc>
      </w:tr>
      <w:tr w:rsidR="006010D8" w:rsidRPr="008739F6" w14:paraId="5EAC8166"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0B78BBAC"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31C46AC2"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GOLD R Fall</w:t>
            </w:r>
          </w:p>
        </w:tc>
        <w:tc>
          <w:tcPr>
            <w:tcW w:w="3100" w:type="dxa"/>
            <w:tcBorders>
              <w:top w:val="nil"/>
              <w:left w:val="nil"/>
              <w:bottom w:val="nil"/>
              <w:right w:val="nil"/>
            </w:tcBorders>
            <w:shd w:val="clear" w:color="auto" w:fill="E7E6E6" w:themeFill="background2"/>
            <w:noWrap/>
            <w:vAlign w:val="bottom"/>
            <w:hideMark/>
          </w:tcPr>
          <w:p w14:paraId="574073E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OOS CREEK HATCHERY Fall</w:t>
            </w:r>
          </w:p>
        </w:tc>
      </w:tr>
      <w:tr w:rsidR="006010D8" w:rsidRPr="008739F6" w14:paraId="37092BFA"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AECFD46"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10BD2A65"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NANAIMO R Fall</w:t>
            </w:r>
          </w:p>
        </w:tc>
        <w:tc>
          <w:tcPr>
            <w:tcW w:w="3100" w:type="dxa"/>
            <w:tcBorders>
              <w:top w:val="nil"/>
              <w:left w:val="nil"/>
              <w:bottom w:val="nil"/>
              <w:right w:val="nil"/>
            </w:tcBorders>
            <w:shd w:val="clear" w:color="auto" w:fill="E7E6E6" w:themeFill="background2"/>
            <w:noWrap/>
            <w:vAlign w:val="bottom"/>
            <w:hideMark/>
          </w:tcPr>
          <w:p w14:paraId="44100E80"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WALLACE R HATCHERY </w:t>
            </w:r>
            <w:proofErr w:type="spellStart"/>
            <w:r w:rsidRPr="008739F6">
              <w:rPr>
                <w:rFonts w:eastAsia="Times New Roman" w:cs="Times New Roman"/>
                <w:color w:val="000000"/>
                <w:sz w:val="18"/>
                <w:szCs w:val="18"/>
              </w:rPr>
              <w:t>Summ</w:t>
            </w:r>
            <w:proofErr w:type="spellEnd"/>
          </w:p>
        </w:tc>
      </w:tr>
      <w:tr w:rsidR="006010D8" w:rsidRPr="008739F6" w14:paraId="0EB711C2"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75E8E9BD"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035BE24A"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H-NITINAT R Fall</w:t>
            </w:r>
          </w:p>
        </w:tc>
        <w:tc>
          <w:tcPr>
            <w:tcW w:w="3100" w:type="dxa"/>
            <w:tcBorders>
              <w:top w:val="nil"/>
              <w:left w:val="nil"/>
              <w:bottom w:val="nil"/>
              <w:right w:val="nil"/>
            </w:tcBorders>
            <w:shd w:val="clear" w:color="auto" w:fill="E7E6E6" w:themeFill="background2"/>
            <w:noWrap/>
            <w:vAlign w:val="bottom"/>
            <w:hideMark/>
          </w:tcPr>
          <w:p w14:paraId="7704D046" w14:textId="77777777" w:rsidR="006010D8" w:rsidRPr="008739F6" w:rsidRDefault="006010D8" w:rsidP="006010D8">
            <w:pPr>
              <w:spacing w:after="0" w:line="240" w:lineRule="auto"/>
              <w:rPr>
                <w:rFonts w:eastAsia="Times New Roman" w:cs="Times New Roman"/>
                <w:color w:val="000000"/>
                <w:sz w:val="18"/>
                <w:szCs w:val="18"/>
              </w:rPr>
            </w:pPr>
          </w:p>
        </w:tc>
      </w:tr>
      <w:tr w:rsidR="006010D8" w:rsidRPr="008739F6" w14:paraId="72A983A7"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2030EA90" w14:textId="77777777" w:rsidR="006010D8" w:rsidRPr="008739F6" w:rsidRDefault="006010D8" w:rsidP="006010D8">
            <w:pPr>
              <w:spacing w:after="0" w:line="240" w:lineRule="auto"/>
              <w:rPr>
                <w:rFonts w:eastAsia="Times New Roman" w:cs="Times New Roman"/>
                <w:sz w:val="18"/>
                <w:szCs w:val="18"/>
              </w:rPr>
            </w:pPr>
          </w:p>
        </w:tc>
        <w:tc>
          <w:tcPr>
            <w:tcW w:w="3040" w:type="dxa"/>
            <w:tcBorders>
              <w:top w:val="nil"/>
              <w:left w:val="nil"/>
              <w:bottom w:val="nil"/>
              <w:right w:val="nil"/>
            </w:tcBorders>
            <w:shd w:val="clear" w:color="auto" w:fill="E7E6E6" w:themeFill="background2"/>
            <w:noWrap/>
            <w:vAlign w:val="bottom"/>
            <w:hideMark/>
          </w:tcPr>
          <w:p w14:paraId="0FA35ACD" w14:textId="77777777" w:rsidR="006010D8" w:rsidRPr="008739F6"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E7E6E6" w:themeFill="background2"/>
            <w:noWrap/>
            <w:vAlign w:val="bottom"/>
            <w:hideMark/>
          </w:tcPr>
          <w:p w14:paraId="08DF1EB4" w14:textId="77777777" w:rsidR="006010D8" w:rsidRPr="008739F6" w:rsidRDefault="006010D8" w:rsidP="006010D8">
            <w:pPr>
              <w:spacing w:after="0" w:line="240" w:lineRule="auto"/>
              <w:rPr>
                <w:rFonts w:eastAsia="Times New Roman" w:cs="Times New Roman"/>
                <w:sz w:val="18"/>
                <w:szCs w:val="18"/>
              </w:rPr>
            </w:pPr>
          </w:p>
        </w:tc>
      </w:tr>
      <w:tr w:rsidR="006010D8" w:rsidRPr="008739F6" w14:paraId="3E5B09CC" w14:textId="77777777" w:rsidTr="006010D8">
        <w:trPr>
          <w:trHeight w:hRule="exact" w:val="216"/>
        </w:trPr>
        <w:tc>
          <w:tcPr>
            <w:tcW w:w="1649" w:type="dxa"/>
            <w:tcBorders>
              <w:top w:val="nil"/>
              <w:left w:val="nil"/>
              <w:bottom w:val="nil"/>
              <w:right w:val="nil"/>
            </w:tcBorders>
            <w:shd w:val="clear" w:color="auto" w:fill="auto"/>
            <w:noWrap/>
            <w:vAlign w:val="bottom"/>
            <w:hideMark/>
          </w:tcPr>
          <w:p w14:paraId="6C2C9A92"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CVI/ BC</w:t>
            </w:r>
          </w:p>
        </w:tc>
        <w:tc>
          <w:tcPr>
            <w:tcW w:w="3040" w:type="dxa"/>
            <w:tcBorders>
              <w:top w:val="nil"/>
              <w:left w:val="nil"/>
              <w:bottom w:val="nil"/>
              <w:right w:val="nil"/>
            </w:tcBorders>
            <w:shd w:val="clear" w:color="auto" w:fill="auto"/>
            <w:noWrap/>
            <w:vAlign w:val="bottom"/>
            <w:hideMark/>
          </w:tcPr>
          <w:p w14:paraId="0632CB74"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FORT BABINE </w:t>
            </w:r>
            <w:proofErr w:type="spellStart"/>
            <w:r w:rsidRPr="008739F6">
              <w:rPr>
                <w:rFonts w:eastAsia="Times New Roman" w:cs="Times New Roman"/>
                <w:color w:val="000000"/>
                <w:sz w:val="18"/>
                <w:szCs w:val="18"/>
              </w:rPr>
              <w:t>Summ</w:t>
            </w:r>
            <w:proofErr w:type="spellEnd"/>
          </w:p>
        </w:tc>
        <w:tc>
          <w:tcPr>
            <w:tcW w:w="3100" w:type="dxa"/>
            <w:tcBorders>
              <w:top w:val="nil"/>
              <w:left w:val="nil"/>
              <w:bottom w:val="nil"/>
              <w:right w:val="nil"/>
            </w:tcBorders>
            <w:shd w:val="clear" w:color="auto" w:fill="auto"/>
            <w:noWrap/>
            <w:vAlign w:val="bottom"/>
            <w:hideMark/>
          </w:tcPr>
          <w:p w14:paraId="65B3D0B8"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OWEEKENO </w:t>
            </w:r>
            <w:proofErr w:type="spellStart"/>
            <w:r w:rsidRPr="008739F6">
              <w:rPr>
                <w:rFonts w:eastAsia="Times New Roman" w:cs="Times New Roman"/>
                <w:color w:val="000000"/>
                <w:sz w:val="18"/>
                <w:szCs w:val="18"/>
              </w:rPr>
              <w:t>Summ</w:t>
            </w:r>
            <w:proofErr w:type="spellEnd"/>
          </w:p>
        </w:tc>
      </w:tr>
      <w:tr w:rsidR="006010D8" w:rsidRPr="008739F6" w14:paraId="019A3C26" w14:textId="77777777" w:rsidTr="006010D8">
        <w:trPr>
          <w:trHeight w:hRule="exact" w:val="216"/>
        </w:trPr>
        <w:tc>
          <w:tcPr>
            <w:tcW w:w="1649" w:type="dxa"/>
            <w:tcBorders>
              <w:top w:val="nil"/>
              <w:left w:val="nil"/>
              <w:bottom w:val="nil"/>
              <w:right w:val="nil"/>
            </w:tcBorders>
            <w:shd w:val="clear" w:color="auto" w:fill="auto"/>
            <w:noWrap/>
            <w:vAlign w:val="bottom"/>
            <w:hideMark/>
          </w:tcPr>
          <w:p w14:paraId="4593A09D"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4B858824"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KINCOLITH R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5CC4B680"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SNOOTLI CR </w:t>
            </w:r>
            <w:proofErr w:type="spellStart"/>
            <w:r w:rsidRPr="008739F6">
              <w:rPr>
                <w:rFonts w:eastAsia="Times New Roman" w:cs="Times New Roman"/>
                <w:color w:val="000000"/>
                <w:sz w:val="18"/>
                <w:szCs w:val="18"/>
              </w:rPr>
              <w:t>Summ</w:t>
            </w:r>
            <w:proofErr w:type="spellEnd"/>
          </w:p>
        </w:tc>
      </w:tr>
      <w:tr w:rsidR="006010D8" w:rsidRPr="008739F6" w14:paraId="1D88A941" w14:textId="77777777" w:rsidTr="006010D8">
        <w:trPr>
          <w:trHeight w:hRule="exact" w:val="216"/>
        </w:trPr>
        <w:tc>
          <w:tcPr>
            <w:tcW w:w="1649" w:type="dxa"/>
            <w:tcBorders>
              <w:top w:val="nil"/>
              <w:left w:val="nil"/>
              <w:bottom w:val="nil"/>
              <w:right w:val="nil"/>
            </w:tcBorders>
            <w:shd w:val="clear" w:color="auto" w:fill="auto"/>
            <w:noWrap/>
            <w:vAlign w:val="bottom"/>
            <w:hideMark/>
          </w:tcPr>
          <w:p w14:paraId="150223A5"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0E1E405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KITIMAT R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399829CE"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TERRACE </w:t>
            </w:r>
            <w:proofErr w:type="spellStart"/>
            <w:r w:rsidRPr="008739F6">
              <w:rPr>
                <w:rFonts w:eastAsia="Times New Roman" w:cs="Times New Roman"/>
                <w:color w:val="000000"/>
                <w:sz w:val="18"/>
                <w:szCs w:val="18"/>
              </w:rPr>
              <w:t>Summ</w:t>
            </w:r>
            <w:proofErr w:type="spellEnd"/>
          </w:p>
        </w:tc>
      </w:tr>
      <w:tr w:rsidR="006010D8" w:rsidRPr="008739F6" w14:paraId="36D97658" w14:textId="77777777" w:rsidTr="006010D8">
        <w:trPr>
          <w:trHeight w:hRule="exact" w:val="216"/>
        </w:trPr>
        <w:tc>
          <w:tcPr>
            <w:tcW w:w="1649" w:type="dxa"/>
            <w:tcBorders>
              <w:top w:val="nil"/>
              <w:left w:val="nil"/>
              <w:bottom w:val="nil"/>
              <w:right w:val="nil"/>
            </w:tcBorders>
            <w:shd w:val="clear" w:color="auto" w:fill="auto"/>
            <w:noWrap/>
            <w:vAlign w:val="bottom"/>
            <w:hideMark/>
          </w:tcPr>
          <w:p w14:paraId="1ED1E381"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auto"/>
            <w:noWrap/>
            <w:vAlign w:val="bottom"/>
            <w:hideMark/>
          </w:tcPr>
          <w:p w14:paraId="75118AE0"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H-MASSET </w:t>
            </w:r>
            <w:proofErr w:type="spellStart"/>
            <w:r w:rsidRPr="008739F6">
              <w:rPr>
                <w:rFonts w:eastAsia="Times New Roman" w:cs="Times New Roman"/>
                <w:color w:val="000000"/>
                <w:sz w:val="18"/>
                <w:szCs w:val="18"/>
              </w:rPr>
              <w:t>Summ</w:t>
            </w:r>
            <w:proofErr w:type="spellEnd"/>
          </w:p>
        </w:tc>
        <w:tc>
          <w:tcPr>
            <w:tcW w:w="3100" w:type="dxa"/>
            <w:tcBorders>
              <w:top w:val="nil"/>
              <w:left w:val="nil"/>
              <w:bottom w:val="nil"/>
              <w:right w:val="nil"/>
            </w:tcBorders>
            <w:shd w:val="clear" w:color="auto" w:fill="auto"/>
            <w:noWrap/>
            <w:vAlign w:val="bottom"/>
            <w:hideMark/>
          </w:tcPr>
          <w:p w14:paraId="3D09AA5D" w14:textId="77777777" w:rsidR="006010D8" w:rsidRPr="008739F6" w:rsidRDefault="006010D8" w:rsidP="006010D8">
            <w:pPr>
              <w:spacing w:after="0" w:line="240" w:lineRule="auto"/>
              <w:rPr>
                <w:rFonts w:eastAsia="Times New Roman" w:cs="Times New Roman"/>
                <w:color w:val="000000"/>
                <w:sz w:val="18"/>
                <w:szCs w:val="18"/>
              </w:rPr>
            </w:pPr>
          </w:p>
        </w:tc>
      </w:tr>
      <w:tr w:rsidR="006010D8" w:rsidRPr="008739F6" w14:paraId="58ADBF87" w14:textId="77777777" w:rsidTr="006010D8">
        <w:trPr>
          <w:trHeight w:hRule="exact" w:val="216"/>
        </w:trPr>
        <w:tc>
          <w:tcPr>
            <w:tcW w:w="1649" w:type="dxa"/>
            <w:tcBorders>
              <w:top w:val="nil"/>
              <w:left w:val="nil"/>
              <w:bottom w:val="nil"/>
              <w:right w:val="nil"/>
            </w:tcBorders>
            <w:shd w:val="clear" w:color="auto" w:fill="auto"/>
            <w:noWrap/>
            <w:vAlign w:val="bottom"/>
            <w:hideMark/>
          </w:tcPr>
          <w:p w14:paraId="4F9DEF86" w14:textId="77777777" w:rsidR="006010D8" w:rsidRPr="008739F6" w:rsidRDefault="006010D8" w:rsidP="006010D8">
            <w:pPr>
              <w:spacing w:after="0" w:line="240" w:lineRule="auto"/>
              <w:rPr>
                <w:rFonts w:eastAsia="Times New Roman" w:cs="Times New Roman"/>
                <w:sz w:val="18"/>
                <w:szCs w:val="18"/>
              </w:rPr>
            </w:pPr>
          </w:p>
        </w:tc>
        <w:tc>
          <w:tcPr>
            <w:tcW w:w="3040" w:type="dxa"/>
            <w:tcBorders>
              <w:top w:val="nil"/>
              <w:left w:val="nil"/>
              <w:bottom w:val="nil"/>
              <w:right w:val="nil"/>
            </w:tcBorders>
            <w:shd w:val="clear" w:color="auto" w:fill="auto"/>
            <w:noWrap/>
            <w:vAlign w:val="bottom"/>
            <w:hideMark/>
          </w:tcPr>
          <w:p w14:paraId="78FAD48C" w14:textId="77777777" w:rsidR="006010D8" w:rsidRPr="008739F6"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auto"/>
            <w:noWrap/>
            <w:vAlign w:val="bottom"/>
            <w:hideMark/>
          </w:tcPr>
          <w:p w14:paraId="49B8FC24" w14:textId="77777777" w:rsidR="006010D8" w:rsidRPr="008739F6" w:rsidRDefault="006010D8" w:rsidP="006010D8">
            <w:pPr>
              <w:spacing w:after="0" w:line="240" w:lineRule="auto"/>
              <w:rPr>
                <w:rFonts w:eastAsia="Times New Roman" w:cs="Times New Roman"/>
                <w:sz w:val="18"/>
                <w:szCs w:val="18"/>
              </w:rPr>
            </w:pPr>
          </w:p>
        </w:tc>
      </w:tr>
      <w:tr w:rsidR="006010D8" w:rsidRPr="008739F6" w14:paraId="5E3BA577"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C997EB4"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Southeast AK</w:t>
            </w:r>
          </w:p>
        </w:tc>
        <w:tc>
          <w:tcPr>
            <w:tcW w:w="3040" w:type="dxa"/>
            <w:tcBorders>
              <w:top w:val="nil"/>
              <w:left w:val="nil"/>
              <w:bottom w:val="nil"/>
              <w:right w:val="nil"/>
            </w:tcBorders>
            <w:shd w:val="clear" w:color="auto" w:fill="E7E6E6" w:themeFill="background2"/>
            <w:noWrap/>
            <w:vAlign w:val="bottom"/>
            <w:hideMark/>
          </w:tcPr>
          <w:p w14:paraId="479E7F01"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CRYSTAL LAKE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267B2B5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NEETS BAY </w:t>
            </w:r>
            <w:proofErr w:type="spellStart"/>
            <w:r w:rsidRPr="008739F6">
              <w:rPr>
                <w:rFonts w:eastAsia="Times New Roman" w:cs="Times New Roman"/>
                <w:color w:val="000000"/>
                <w:sz w:val="18"/>
                <w:szCs w:val="18"/>
              </w:rPr>
              <w:t>Spri</w:t>
            </w:r>
            <w:proofErr w:type="spellEnd"/>
          </w:p>
        </w:tc>
      </w:tr>
      <w:tr w:rsidR="006010D8" w:rsidRPr="008739F6" w14:paraId="601838F2"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3147AAC9"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256FB1B8"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DEER MOUNTAIN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E7E6E6" w:themeFill="background2"/>
            <w:noWrap/>
            <w:vAlign w:val="bottom"/>
            <w:hideMark/>
          </w:tcPr>
          <w:p w14:paraId="4901AB5F"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SNETTISHAM </w:t>
            </w:r>
            <w:proofErr w:type="spellStart"/>
            <w:r w:rsidRPr="008739F6">
              <w:rPr>
                <w:rFonts w:eastAsia="Times New Roman" w:cs="Times New Roman"/>
                <w:color w:val="000000"/>
                <w:sz w:val="18"/>
                <w:szCs w:val="18"/>
              </w:rPr>
              <w:t>Spri</w:t>
            </w:r>
            <w:proofErr w:type="spellEnd"/>
          </w:p>
        </w:tc>
      </w:tr>
      <w:tr w:rsidR="006010D8" w:rsidRPr="008739F6" w14:paraId="57F774E3" w14:textId="77777777" w:rsidTr="00A319C1">
        <w:trPr>
          <w:trHeight w:hRule="exact" w:val="216"/>
        </w:trPr>
        <w:tc>
          <w:tcPr>
            <w:tcW w:w="1649" w:type="dxa"/>
            <w:tcBorders>
              <w:top w:val="nil"/>
              <w:left w:val="nil"/>
              <w:bottom w:val="nil"/>
              <w:right w:val="nil"/>
            </w:tcBorders>
            <w:shd w:val="clear" w:color="auto" w:fill="E7E6E6" w:themeFill="background2"/>
            <w:noWrap/>
            <w:vAlign w:val="bottom"/>
            <w:hideMark/>
          </w:tcPr>
          <w:p w14:paraId="1C4D8929" w14:textId="77777777" w:rsidR="006010D8" w:rsidRPr="008739F6" w:rsidRDefault="006010D8" w:rsidP="006010D8">
            <w:pPr>
              <w:spacing w:after="0" w:line="240" w:lineRule="auto"/>
              <w:rPr>
                <w:rFonts w:eastAsia="Times New Roman" w:cs="Times New Roman"/>
                <w:color w:val="000000"/>
                <w:sz w:val="18"/>
                <w:szCs w:val="18"/>
              </w:rPr>
            </w:pPr>
          </w:p>
        </w:tc>
        <w:tc>
          <w:tcPr>
            <w:tcW w:w="3040" w:type="dxa"/>
            <w:tcBorders>
              <w:top w:val="nil"/>
              <w:left w:val="nil"/>
              <w:bottom w:val="nil"/>
              <w:right w:val="nil"/>
            </w:tcBorders>
            <w:shd w:val="clear" w:color="auto" w:fill="E7E6E6" w:themeFill="background2"/>
            <w:noWrap/>
            <w:vAlign w:val="bottom"/>
            <w:hideMark/>
          </w:tcPr>
          <w:p w14:paraId="6593BD4A" w14:textId="77777777" w:rsidR="006010D8" w:rsidRPr="008739F6" w:rsidRDefault="006010D8" w:rsidP="006010D8">
            <w:pPr>
              <w:spacing w:after="0" w:line="240" w:lineRule="auto"/>
              <w:rPr>
                <w:rFonts w:eastAsia="Times New Roman" w:cs="Times New Roman"/>
                <w:sz w:val="18"/>
                <w:szCs w:val="18"/>
              </w:rPr>
            </w:pPr>
          </w:p>
        </w:tc>
        <w:tc>
          <w:tcPr>
            <w:tcW w:w="3100" w:type="dxa"/>
            <w:tcBorders>
              <w:top w:val="nil"/>
              <w:left w:val="nil"/>
              <w:bottom w:val="nil"/>
              <w:right w:val="nil"/>
            </w:tcBorders>
            <w:shd w:val="clear" w:color="auto" w:fill="E7E6E6" w:themeFill="background2"/>
            <w:noWrap/>
            <w:vAlign w:val="bottom"/>
            <w:hideMark/>
          </w:tcPr>
          <w:p w14:paraId="6FD1A017" w14:textId="77777777" w:rsidR="006010D8" w:rsidRPr="008739F6" w:rsidRDefault="006010D8" w:rsidP="006010D8">
            <w:pPr>
              <w:spacing w:after="0" w:line="240" w:lineRule="auto"/>
              <w:rPr>
                <w:rFonts w:eastAsia="Times New Roman" w:cs="Times New Roman"/>
                <w:sz w:val="18"/>
                <w:szCs w:val="18"/>
              </w:rPr>
            </w:pPr>
          </w:p>
        </w:tc>
      </w:tr>
      <w:tr w:rsidR="006010D8" w:rsidRPr="008739F6" w14:paraId="5149A886" w14:textId="77777777" w:rsidTr="006010D8">
        <w:trPr>
          <w:trHeight w:hRule="exact" w:val="216"/>
        </w:trPr>
        <w:tc>
          <w:tcPr>
            <w:tcW w:w="1649" w:type="dxa"/>
            <w:tcBorders>
              <w:top w:val="nil"/>
              <w:left w:val="nil"/>
              <w:bottom w:val="nil"/>
              <w:right w:val="nil"/>
            </w:tcBorders>
            <w:shd w:val="clear" w:color="auto" w:fill="auto"/>
            <w:noWrap/>
            <w:vAlign w:val="bottom"/>
            <w:hideMark/>
          </w:tcPr>
          <w:p w14:paraId="4B4BFCE9"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Western AK</w:t>
            </w:r>
          </w:p>
        </w:tc>
        <w:tc>
          <w:tcPr>
            <w:tcW w:w="3040" w:type="dxa"/>
            <w:tcBorders>
              <w:top w:val="nil"/>
              <w:left w:val="nil"/>
              <w:bottom w:val="nil"/>
              <w:right w:val="nil"/>
            </w:tcBorders>
            <w:shd w:val="clear" w:color="auto" w:fill="auto"/>
            <w:noWrap/>
            <w:vAlign w:val="bottom"/>
            <w:hideMark/>
          </w:tcPr>
          <w:p w14:paraId="3D324552" w14:textId="77777777" w:rsidR="006010D8" w:rsidRPr="008739F6" w:rsidRDefault="006010D8" w:rsidP="006010D8">
            <w:pPr>
              <w:spacing w:after="0" w:line="240" w:lineRule="auto"/>
              <w:rPr>
                <w:rFonts w:eastAsia="Times New Roman" w:cs="Times New Roman"/>
                <w:color w:val="000000"/>
                <w:sz w:val="18"/>
                <w:szCs w:val="18"/>
              </w:rPr>
            </w:pPr>
            <w:r w:rsidRPr="008739F6">
              <w:rPr>
                <w:rFonts w:eastAsia="Times New Roman" w:cs="Times New Roman"/>
                <w:color w:val="000000"/>
                <w:sz w:val="18"/>
                <w:szCs w:val="18"/>
              </w:rPr>
              <w:t xml:space="preserve">Cook Inlet </w:t>
            </w:r>
            <w:proofErr w:type="spellStart"/>
            <w:r w:rsidRPr="008739F6">
              <w:rPr>
                <w:rFonts w:eastAsia="Times New Roman" w:cs="Times New Roman"/>
                <w:color w:val="000000"/>
                <w:sz w:val="18"/>
                <w:szCs w:val="18"/>
              </w:rPr>
              <w:t>Spri</w:t>
            </w:r>
            <w:proofErr w:type="spellEnd"/>
          </w:p>
        </w:tc>
        <w:tc>
          <w:tcPr>
            <w:tcW w:w="3100" w:type="dxa"/>
            <w:tcBorders>
              <w:top w:val="nil"/>
              <w:left w:val="nil"/>
              <w:bottom w:val="nil"/>
              <w:right w:val="nil"/>
            </w:tcBorders>
            <w:shd w:val="clear" w:color="auto" w:fill="auto"/>
            <w:noWrap/>
            <w:vAlign w:val="bottom"/>
            <w:hideMark/>
          </w:tcPr>
          <w:p w14:paraId="4C9A29FD" w14:textId="77777777" w:rsidR="006010D8" w:rsidRPr="008739F6" w:rsidRDefault="006010D8" w:rsidP="006010D8">
            <w:pPr>
              <w:spacing w:after="0" w:line="240" w:lineRule="auto"/>
              <w:rPr>
                <w:rFonts w:eastAsia="Times New Roman" w:cs="Times New Roman"/>
                <w:color w:val="000000"/>
                <w:sz w:val="18"/>
                <w:szCs w:val="18"/>
              </w:rPr>
            </w:pPr>
          </w:p>
        </w:tc>
      </w:tr>
    </w:tbl>
    <w:p w14:paraId="5C12DE0A" w14:textId="77777777" w:rsidR="005F2175" w:rsidRPr="008739F6" w:rsidRDefault="005F2175" w:rsidP="005F2175"/>
    <w:p w14:paraId="0479CD58" w14:textId="0C2E1386" w:rsidR="006010D8" w:rsidRPr="008739F6" w:rsidRDefault="006010D8">
      <w:r w:rsidRPr="008739F6">
        <w:br w:type="page"/>
      </w:r>
    </w:p>
    <w:p w14:paraId="0EF5FECA" w14:textId="77777777" w:rsidR="00622041" w:rsidRPr="008739F6" w:rsidRDefault="00C879BB" w:rsidP="00191DA2">
      <w:pPr>
        <w:pStyle w:val="Heading1"/>
      </w:pPr>
      <w:r w:rsidRPr="008739F6">
        <w:lastRenderedPageBreak/>
        <w:t>Chinook salmon maturity-at-age</w:t>
      </w:r>
      <w:r w:rsidR="00D26E70" w:rsidRPr="008739F6">
        <w:t xml:space="preserve"> and survival-at-age</w:t>
      </w:r>
    </w:p>
    <w:p w14:paraId="58EAB89A" w14:textId="084A6E6F" w:rsidR="00C879BB" w:rsidRPr="008739F6" w:rsidRDefault="0051402D" w:rsidP="00191DA2">
      <w:pPr>
        <w:ind w:firstLine="720"/>
      </w:pPr>
      <w:r w:rsidRPr="00956D71">
        <w:t xml:space="preserve">The variables in the model for maturity-at-age and survival are </w:t>
      </w:r>
      <m:oMath>
        <m:sSub>
          <m:sSubPr>
            <m:ctrlPr>
              <w:rPr>
                <w:rFonts w:ascii="Cambria Math" w:eastAsiaTheme="minorEastAsia" w:hAnsi="Cambria Math"/>
              </w:rPr>
            </m:ctrlPr>
          </m:sSubPr>
          <m:e>
            <m:r>
              <w:rPr>
                <w:rFonts w:ascii="Cambria Math" w:eastAsiaTheme="minorEastAsia" w:hAnsi="Cambria Math"/>
              </w:rPr>
              <m:t>MAT</m:t>
            </m:r>
          </m:e>
          <m:sub>
            <m:r>
              <w:rPr>
                <w:rFonts w:ascii="Cambria Math" w:eastAsiaTheme="minorEastAsia" w:hAnsi="Cambria Math"/>
              </w:rPr>
              <m:t>h,r,o,m,a</m:t>
            </m:r>
          </m:sub>
        </m:sSub>
      </m:oMath>
      <w:r w:rsidR="00D26E70" w:rsidRPr="00956D71">
        <w:t xml:space="preserve"> </w:t>
      </w:r>
      <w:proofErr w:type="gramStart"/>
      <w:r w:rsidR="00D26E70" w:rsidRPr="00956D71">
        <w:t xml:space="preserve">and </w:t>
      </w:r>
      <w:proofErr w:type="gramEnd"/>
      <m:oMath>
        <m:r>
          <w:rPr>
            <w:rFonts w:ascii="Cambria Math" w:hAnsi="Cambria Math"/>
          </w:rPr>
          <m:t>sur</m:t>
        </m:r>
        <m:sSub>
          <m:sSubPr>
            <m:ctrlPr>
              <w:rPr>
                <w:rFonts w:ascii="Cambria Math" w:hAnsi="Cambria Math"/>
              </w:rPr>
            </m:ctrlPr>
          </m:sSubPr>
          <m:e>
            <m:r>
              <w:rPr>
                <w:rFonts w:ascii="Cambria Math" w:hAnsi="Cambria Math"/>
              </w:rPr>
              <m:t>v</m:t>
            </m:r>
          </m:e>
          <m:sub>
            <m:r>
              <w:rPr>
                <w:rFonts w:ascii="Cambria Math" w:hAnsi="Cambria Math"/>
              </w:rPr>
              <m:t>t,a</m:t>
            </m:r>
          </m:sub>
        </m:sSub>
      </m:oMath>
      <w:r w:rsidRPr="00956D71">
        <w:t xml:space="preserve">, respectively.  The raw data are located in </w:t>
      </w:r>
      <w:r w:rsidR="0006798B" w:rsidRPr="00956D71">
        <w:t xml:space="preserve">the files </w:t>
      </w:r>
      <w:r w:rsidR="00740C6B" w:rsidRPr="00956D71">
        <w:t>FRAM_maturityAtAge.csv and FRAM_survivalRates.csv, respectively, and the data</w:t>
      </w:r>
      <w:r w:rsidRPr="00956D71">
        <w:t xml:space="preserve"> </w:t>
      </w:r>
      <w:r w:rsidR="00740C6B" w:rsidRPr="00956D71">
        <w:t xml:space="preserve">from these files are read into the model with the wrappers </w:t>
      </w:r>
      <w:proofErr w:type="spellStart"/>
      <w:r w:rsidR="0017061F" w:rsidRPr="00956D71">
        <w:t>create_MAThra.r</w:t>
      </w:r>
      <w:proofErr w:type="spellEnd"/>
      <w:r w:rsidR="0017061F" w:rsidRPr="00956D71">
        <w:t xml:space="preserve">, </w:t>
      </w:r>
      <w:proofErr w:type="spellStart"/>
      <w:r w:rsidR="0017061F" w:rsidRPr="00956D71">
        <w:t>create_NCphjromyta.r</w:t>
      </w:r>
      <w:proofErr w:type="spellEnd"/>
      <w:r w:rsidR="00740C6B" w:rsidRPr="00956D71">
        <w:t>, respectively.  Summaries of the maturity and survival are in the worksheets “</w:t>
      </w:r>
      <w:proofErr w:type="spellStart"/>
      <w:r w:rsidR="00740C6B" w:rsidRPr="00956D71">
        <w:t>Table_maturityAtAge</w:t>
      </w:r>
      <w:proofErr w:type="spellEnd"/>
      <w:r w:rsidR="00740C6B" w:rsidRPr="00956D71">
        <w:t>” and “</w:t>
      </w:r>
      <w:proofErr w:type="spellStart"/>
      <w:r w:rsidR="00740C6B" w:rsidRPr="00956D71">
        <w:t>Table_survivalAtAge</w:t>
      </w:r>
      <w:proofErr w:type="spellEnd"/>
      <w:r w:rsidR="00740C6B" w:rsidRPr="00956D71">
        <w:t>” in the appendixTables.xlsx files</w:t>
      </w:r>
      <w:r w:rsidR="00C93F41" w:rsidRPr="00956D71">
        <w:t xml:space="preserve">.  Note that the numbers in </w:t>
      </w:r>
      <w:proofErr w:type="spellStart"/>
      <w:r w:rsidR="00C93F41" w:rsidRPr="00956D71">
        <w:t>Table_survivalAtAge</w:t>
      </w:r>
      <w:proofErr w:type="spellEnd"/>
      <w:r w:rsidR="00C93F41" w:rsidRPr="00956D71">
        <w:t xml:space="preserve"> are actually mortality estimates that are then transformed into survival estimates in the code.</w:t>
      </w:r>
    </w:p>
    <w:p w14:paraId="175F6969" w14:textId="03312DA5" w:rsidR="004A6702" w:rsidRPr="008739F6" w:rsidRDefault="004A6702" w:rsidP="002D4C7E">
      <w:pPr>
        <w:ind w:firstLine="720"/>
      </w:pPr>
      <w:r w:rsidRPr="00956D71">
        <w:t xml:space="preserve">In addition to predation, salmon are removed from the system through natural mortality and escapement.  </w:t>
      </w:r>
      <w:r w:rsidR="00D26E70" w:rsidRPr="00956D71">
        <w:t>Estimates of maturity- and survival-at-age are based on FRAM</w:t>
      </w:r>
      <w:r w:rsidRPr="00956D71">
        <w:t xml:space="preserve"> model inputs</w:t>
      </w:r>
      <w:r w:rsidR="00D26E70" w:rsidRPr="00956D71">
        <w:t>.</w:t>
      </w:r>
      <w:r w:rsidRPr="00956D71">
        <w:t xml:space="preserve">  The </w:t>
      </w:r>
      <w:r w:rsidR="00F469B1" w:rsidRPr="00956D71">
        <w:t xml:space="preserve">mortality </w:t>
      </w:r>
      <w:r w:rsidRPr="00956D71">
        <w:t>estimates from the FRAM model are only month and age-specific: all run types, origins, and salmon from different areas have the same survival rates</w:t>
      </w:r>
      <w:r w:rsidR="00115487" w:rsidRPr="00956D71">
        <w:t xml:space="preserve">.  The </w:t>
      </w:r>
      <w:r w:rsidR="00D9677E" w:rsidRPr="00956D71">
        <w:t xml:space="preserve">maturation </w:t>
      </w:r>
      <w:r w:rsidR="00115487" w:rsidRPr="00956D71">
        <w:t>schedule</w:t>
      </w:r>
      <w:r w:rsidR="00F469B1" w:rsidRPr="00956D71">
        <w:t>s</w:t>
      </w:r>
      <w:r w:rsidR="00115487" w:rsidRPr="00956D71">
        <w:t xml:space="preserve"> </w:t>
      </w:r>
      <w:r w:rsidR="00F469B1" w:rsidRPr="00956D71">
        <w:t xml:space="preserve">are </w:t>
      </w:r>
      <w:r w:rsidR="00115487" w:rsidRPr="00956D71">
        <w:t xml:space="preserve">also based on the </w:t>
      </w:r>
      <w:r w:rsidR="00D9677E" w:rsidRPr="00956D71">
        <w:t xml:space="preserve">78 distinct stocks </w:t>
      </w:r>
      <w:r w:rsidR="00115487" w:rsidRPr="00956D71">
        <w:t xml:space="preserve">FRAM model.  </w:t>
      </w:r>
      <w:r w:rsidR="00EC4717" w:rsidRPr="00956D71">
        <w:t xml:space="preserve">The FRAM model is dominated by stocks from Puget Sound, and lacks any stocks from western or Southeast Alaska.  </w:t>
      </w:r>
      <w:r w:rsidR="00FD3A1F" w:rsidRPr="00956D71">
        <w:t>For the western and southeast Alaska areas, we used the average maturation schedules from coastal B</w:t>
      </w:r>
      <w:r w:rsidR="00F1776D" w:rsidRPr="00956D71">
        <w:t>ritish Columbia</w:t>
      </w:r>
      <w:r w:rsidR="00FD3A1F" w:rsidRPr="00956D71">
        <w:t>.</w:t>
      </w:r>
      <w:r w:rsidR="00F1776D" w:rsidRPr="00956D71">
        <w:t xml:space="preserve">  </w:t>
      </w:r>
    </w:p>
    <w:p w14:paraId="251302E2" w14:textId="10B0B629" w:rsidR="00E05CD8" w:rsidRPr="00E50D8A" w:rsidRDefault="009154CD" w:rsidP="00956D71">
      <w:pPr>
        <w:pStyle w:val="Heading1"/>
      </w:pPr>
      <w:r w:rsidRPr="001F3B16">
        <w:t xml:space="preserve">Relationship between Chinook salmon energy, length, and </w:t>
      </w:r>
      <w:r w:rsidR="00191DA2" w:rsidRPr="00E50D8A">
        <w:t>mass</w:t>
      </w:r>
    </w:p>
    <w:p w14:paraId="37C6AFB0" w14:textId="20C3BCE8" w:rsidR="009154CD" w:rsidRPr="008739F6" w:rsidRDefault="009154CD" w:rsidP="009154CD">
      <w:r w:rsidRPr="008739F6">
        <w:tab/>
      </w:r>
      <w:r w:rsidRPr="00956D71">
        <w:t xml:space="preserve">One of the key aspects of our model is transforming between energy as a function of length, and weight as a function of length </w:t>
      </w:r>
      <w:proofErr w:type="gramStart"/>
      <w:r w:rsidRPr="00956D71">
        <w:t>or</w:t>
      </w:r>
      <w:proofErr w:type="gramEnd"/>
      <w:r w:rsidRPr="00956D71">
        <w:t xml:space="preserve"> energy.  The two key outcomes of our model are the number and biomass of Chinook salmon consumed.  We know the length of Chinook salmon at different ages based on the FRAM model </w:t>
      </w:r>
      <w:r w:rsidRPr="00956D71">
        <w:fldChar w:fldCharType="begin"/>
      </w:r>
      <w:r w:rsidRPr="00956D71">
        <w:instrText xml:space="preserve"> ADDIN ZOTERO_ITEM CSL_CITATION {"citationID":"1jc5h4im66","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Pr="00956D71">
        <w:fldChar w:fldCharType="separate"/>
      </w:r>
      <w:r w:rsidRPr="00956D71">
        <w:rPr>
          <w:rFonts w:cs="Times New Roman"/>
        </w:rPr>
        <w:t>(Clemons et al. 2006)</w:t>
      </w:r>
      <w:r w:rsidRPr="00956D71">
        <w:fldChar w:fldCharType="end"/>
      </w:r>
      <w:r w:rsidRPr="00956D71">
        <w:t xml:space="preserve">.  From </w:t>
      </w:r>
      <w:r w:rsidRPr="00956D71">
        <w:fldChar w:fldCharType="begin"/>
      </w:r>
      <w:r w:rsidRPr="00956D71">
        <w:instrText xml:space="preserve"> ADDIN ZOTERO_ITEM CSL_CITATION {"citationID":"1hp7cgqf4a","properties":{"formattedCitation":"{\\rtf (O\\uc0\\u65533{}Neill et al. 2014)}","plainCitation":"(O</w:instrText>
      </w:r>
      <w:r w:rsidRPr="00956D71">
        <w:rPr>
          <w:rFonts w:ascii="Tahoma" w:hAnsi="Tahoma" w:cs="Tahoma"/>
        </w:rPr>
        <w:instrText>�</w:instrText>
      </w:r>
      <w:r w:rsidRPr="00956D71">
        <w:instrText>Neill et al. 2014)"},"citationItems":[{"id":566,"uris":["http://zotero.org/users/3830350/items/3C7XXVPM"],"uri":["http://zotero.org/users/3830350/items/3C7XXVPM"],"itemData":{"id":566,"type":"article-journal","title":"Energy content of Pacific salmon as prey of northern and southern resident killer whales","container-title":"Endangered Species Research","page":"265–28","volume":"25","author":[{"family":"O</w:instrText>
      </w:r>
      <w:r w:rsidRPr="00956D71">
        <w:rPr>
          <w:rFonts w:ascii="Tahoma" w:hAnsi="Tahoma" w:cs="Tahoma"/>
        </w:rPr>
        <w:instrText>�</w:instrText>
      </w:r>
      <w:r w:rsidRPr="00956D71">
        <w:instrText xml:space="preserve">Neill","given":"Sandra M"},{"family":"Ylitalo","given":"Gina M"},{"family":"West","given":"James E"}],"issued":{"date-parts":[["2014"]]}}}],"schema":"https://github.com/citation-style-language/schema/raw/master/csl-citation.json"} </w:instrText>
      </w:r>
      <w:r w:rsidRPr="00956D71">
        <w:fldChar w:fldCharType="separate"/>
      </w:r>
      <w:r w:rsidRPr="00956D71">
        <w:rPr>
          <w:rFonts w:cs="Times New Roman"/>
          <w:szCs w:val="24"/>
        </w:rPr>
        <w:t>O'Neill et al. (2014)</w:t>
      </w:r>
      <w:r w:rsidRPr="00956D71">
        <w:fldChar w:fldCharType="end"/>
      </w:r>
      <w:r w:rsidRPr="00956D71">
        <w:t xml:space="preserve"> we can use the equation in Figure 6, </w:t>
      </w:r>
      <m:oMath>
        <m:r>
          <w:rPr>
            <w:rFonts w:ascii="Cambria Math" w:hAnsi="Cambria Math"/>
          </w:rPr>
          <m:t>E=0.000011×lengt</m:t>
        </m:r>
        <m:sSup>
          <m:sSupPr>
            <m:ctrlPr>
              <w:rPr>
                <w:rFonts w:ascii="Cambria Math" w:hAnsi="Cambria Math"/>
                <w:i/>
              </w:rPr>
            </m:ctrlPr>
          </m:sSupPr>
          <m:e>
            <m:r>
              <w:rPr>
                <w:rFonts w:ascii="Cambria Math" w:hAnsi="Cambria Math"/>
              </w:rPr>
              <m:t>h</m:t>
            </m:r>
          </m:e>
          <m:sup>
            <m:r>
              <w:rPr>
                <w:rFonts w:ascii="Cambria Math" w:hAnsi="Cambria Math"/>
              </w:rPr>
              <m:t>3.12</m:t>
            </m:r>
          </m:sup>
        </m:sSup>
      </m:oMath>
      <w:r w:rsidRPr="00956D71">
        <w:rPr>
          <w:rFonts w:eastAsiaTheme="minorEastAsia"/>
        </w:rPr>
        <w:t>, to determine the energy of a Chi</w:t>
      </w:r>
      <w:r w:rsidR="0032243C" w:rsidRPr="00956D71">
        <w:rPr>
          <w:rFonts w:eastAsiaTheme="minorEastAsia"/>
        </w:rPr>
        <w:t>nook salmon at a given length.  Dividing the fraction of predator’s total energy derived from Chinook salmon of particular age by the energy content of Chinook salmon from that age yields the number of salmon consumed.  To obtain an estimate of biomass consume</w:t>
      </w:r>
      <w:r w:rsidR="00FF5332" w:rsidRPr="00956D71">
        <w:rPr>
          <w:rFonts w:eastAsiaTheme="minorEastAsia"/>
        </w:rPr>
        <w:t>d</w:t>
      </w:r>
      <w:r w:rsidR="0032243C" w:rsidRPr="00956D71">
        <w:rPr>
          <w:rFonts w:eastAsiaTheme="minorEastAsia"/>
        </w:rPr>
        <w:t xml:space="preserve"> we use Equation 7 from Figure 3</w:t>
      </w:r>
      <w:proofErr w:type="gramStart"/>
      <w:r w:rsidR="0032243C" w:rsidRPr="00956D71">
        <w:rPr>
          <w:rFonts w:eastAsiaTheme="minorEastAsia"/>
        </w:rPr>
        <w:t xml:space="preserve">, </w:t>
      </w:r>
      <w:proofErr w:type="gramEnd"/>
      <m:oMath>
        <m:r>
          <w:rPr>
            <w:rFonts w:ascii="Cambria Math" w:eastAsiaTheme="minorEastAsia" w:hAnsi="Cambria Math"/>
          </w:rPr>
          <m:t>Mass=</m:t>
        </m:r>
        <m:func>
          <m:funcPr>
            <m:ctrlPr>
              <w:rPr>
                <w:rFonts w:ascii="Cambria Math" w:eastAsiaTheme="minorEastAsia" w:hAnsi="Cambria Math"/>
                <w:i/>
              </w:rPr>
            </m:ctrlPr>
          </m:funcPr>
          <m:fName>
            <m:r>
              <m:rPr>
                <m:sty m:val="p"/>
              </m:rPr>
              <w:rPr>
                <w:rFonts w:ascii="Cambria Math" w:eastAsiaTheme="minorEastAsia" w:hAnsi="Cambria Math"/>
              </w:rPr>
              <m:t>exp</m:t>
            </m:r>
          </m:fName>
          <m:e>
            <m:d>
              <m:dPr>
                <m:begChr m:val="["/>
                <m:endChr m:val="]"/>
                <m:ctrlPr>
                  <w:rPr>
                    <w:rFonts w:ascii="Cambria Math" w:eastAsiaTheme="minorEastAsia" w:hAnsi="Cambria Math"/>
                    <w:i/>
                  </w:rPr>
                </m:ctrlPr>
              </m:dPr>
              <m:e>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l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E</m:t>
                            </m:r>
                          </m:e>
                        </m:d>
                      </m:e>
                    </m:func>
                    <m:r>
                      <w:rPr>
                        <w:rFonts w:ascii="Cambria Math" w:eastAsiaTheme="minorEastAsia" w:hAnsi="Cambria Math"/>
                      </w:rPr>
                      <m:t>-7.56</m:t>
                    </m:r>
                  </m:e>
                </m:d>
                <m:r>
                  <w:rPr>
                    <w:rFonts w:ascii="Cambria Math" w:eastAsiaTheme="minorEastAsia" w:hAnsi="Cambria Math"/>
                  </w:rPr>
                  <m:t>/0.94</m:t>
                </m:r>
              </m:e>
            </m:d>
          </m:e>
        </m:func>
      </m:oMath>
      <w:r w:rsidR="0032243C" w:rsidRPr="00956D71">
        <w:rPr>
          <w:rFonts w:eastAsiaTheme="minorEastAsia"/>
        </w:rPr>
        <w:t>.</w:t>
      </w:r>
      <w:r w:rsidR="00366AFF" w:rsidRPr="00956D71">
        <w:rPr>
          <w:rFonts w:eastAsiaTheme="minorEastAsia"/>
        </w:rPr>
        <w:t xml:space="preserve">  There is a second option for transforming energy into mass using the Equations in Figure 7; however, since we used </w:t>
      </w:r>
      <w:r w:rsidR="00366AFF" w:rsidRPr="00956D71">
        <w:rPr>
          <w:rFonts w:eastAsiaTheme="minorEastAsia"/>
        </w:rPr>
        <w:lastRenderedPageBreak/>
        <w:t>a stock-aggregated relationship between length and ene</w:t>
      </w:r>
      <w:r w:rsidR="00366AFF" w:rsidRPr="008739F6">
        <w:rPr>
          <w:rFonts w:eastAsiaTheme="minorEastAsia"/>
        </w:rPr>
        <w:t>rgy, we felt it was appropriate to also use a stock-aggregate relationship between mass and energy.</w:t>
      </w:r>
    </w:p>
    <w:p w14:paraId="7942B799" w14:textId="77777777" w:rsidR="009154CD" w:rsidRPr="008739F6" w:rsidRDefault="009154CD" w:rsidP="009154CD"/>
    <w:p w14:paraId="233E5F29" w14:textId="11E39478" w:rsidR="00E05CD8" w:rsidRPr="008739F6" w:rsidRDefault="00E05CD8">
      <w:pPr>
        <w:spacing w:line="259" w:lineRule="auto"/>
      </w:pPr>
      <w:r w:rsidRPr="008739F6">
        <w:br w:type="page"/>
      </w:r>
    </w:p>
    <w:p w14:paraId="45A93C3E" w14:textId="29040ED9" w:rsidR="00D26E70" w:rsidRPr="008739F6" w:rsidRDefault="00FE13B2" w:rsidP="00191DA2">
      <w:pPr>
        <w:pStyle w:val="Heading1"/>
      </w:pPr>
      <w:r w:rsidRPr="008739F6">
        <w:lastRenderedPageBreak/>
        <w:t>References</w:t>
      </w:r>
    </w:p>
    <w:p w14:paraId="480C085D" w14:textId="6649049B" w:rsidR="00A82363" w:rsidRDefault="000207CA" w:rsidP="00956D71">
      <w:pPr>
        <w:pStyle w:val="Bibliography"/>
      </w:pPr>
      <w:r w:rsidRPr="008739F6">
        <w:t xml:space="preserve">  </w:t>
      </w:r>
      <w:r w:rsidR="00CD5988" w:rsidRPr="001F3B16">
        <w:fldChar w:fldCharType="begin"/>
      </w:r>
      <w:r w:rsidR="007E67BF" w:rsidRPr="008739F6">
        <w:instrText xml:space="preserve"> ADDIN ZOTERO_BIBL {"custom":[]} CSL_BIBLIOGRAPHY </w:instrText>
      </w:r>
      <w:r w:rsidR="00CD5988" w:rsidRPr="00956D71">
        <w:fldChar w:fldCharType="separate"/>
      </w:r>
      <w:r w:rsidR="00A82363">
        <w:t xml:space="preserve">Adams, J., Kaplan, I.C., </w:t>
      </w:r>
      <w:proofErr w:type="spellStart"/>
      <w:r w:rsidR="00A82363">
        <w:t>Chasco</w:t>
      </w:r>
      <w:proofErr w:type="spellEnd"/>
      <w:r w:rsidR="00A82363">
        <w:t xml:space="preserve">, B., Marshall, K.N., Acevedo-Gutiérrez, A., and Ward, E.J. 2016. A century of Chinook salmon consumption by marine mammal predators in the Northeast Pacific Ocean. Ecol. Inform. </w:t>
      </w:r>
      <w:r w:rsidR="00A82363">
        <w:rPr>
          <w:b/>
          <w:bCs/>
        </w:rPr>
        <w:t>34</w:t>
      </w:r>
      <w:r w:rsidR="00A82363">
        <w:t>: 44–51.</w:t>
      </w:r>
    </w:p>
    <w:p w14:paraId="10A9BB38" w14:textId="77777777" w:rsidR="00A82363" w:rsidRDefault="00A82363" w:rsidP="00956D71">
      <w:pPr>
        <w:pStyle w:val="Bibliography"/>
      </w:pPr>
      <w:r>
        <w:t xml:space="preserve">Allen, B.M., and </w:t>
      </w:r>
      <w:proofErr w:type="spellStart"/>
      <w:r>
        <w:t>Angliss</w:t>
      </w:r>
      <w:proofErr w:type="spellEnd"/>
      <w:r>
        <w:t>, R.P. 2013. Killer whale (</w:t>
      </w:r>
      <w:proofErr w:type="spellStart"/>
      <w:r>
        <w:t>Orcinus</w:t>
      </w:r>
      <w:proofErr w:type="spellEnd"/>
      <w:r>
        <w:t xml:space="preserve"> orca): </w:t>
      </w:r>
      <w:proofErr w:type="spellStart"/>
      <w:r>
        <w:t>Eatern</w:t>
      </w:r>
      <w:proofErr w:type="spellEnd"/>
      <w:r>
        <w:t xml:space="preserve"> North Pacific Alaska Resident Stock. Technical Memorandum, NOAA.</w:t>
      </w:r>
    </w:p>
    <w:p w14:paraId="5A80083E" w14:textId="77777777" w:rsidR="00A82363" w:rsidRDefault="00A82363" w:rsidP="00956D71">
      <w:pPr>
        <w:pStyle w:val="Bibliography"/>
      </w:pPr>
      <w:proofErr w:type="spellStart"/>
      <w:r>
        <w:t>Angliss</w:t>
      </w:r>
      <w:proofErr w:type="spellEnd"/>
      <w:r>
        <w:t>, R.P., and Allen, B.M. 2015. Alaska marine mammal stock assessments, 2014. NOAA Technical Memorandum, NOAA, Seattle, WA. Available from http://www.nmfs.noaa.gov/pr/sars/pdf/alaska2014_final.pdf [accessed 5 July 2016].</w:t>
      </w:r>
    </w:p>
    <w:p w14:paraId="7CC91580" w14:textId="77777777" w:rsidR="00A82363" w:rsidRDefault="00A82363" w:rsidP="00956D71">
      <w:pPr>
        <w:pStyle w:val="Bibliography"/>
      </w:pPr>
      <w:r>
        <w:t xml:space="preserve">Barrett-Lennard, L.G., </w:t>
      </w:r>
      <w:proofErr w:type="spellStart"/>
      <w:r>
        <w:t>Heise</w:t>
      </w:r>
      <w:proofErr w:type="spellEnd"/>
      <w:r>
        <w:t xml:space="preserve">, K., </w:t>
      </w:r>
      <w:proofErr w:type="spellStart"/>
      <w:r>
        <w:t>Saulitis</w:t>
      </w:r>
      <w:proofErr w:type="spellEnd"/>
      <w:r>
        <w:t xml:space="preserve">, E., Ellis, G., and </w:t>
      </w:r>
      <w:proofErr w:type="spellStart"/>
      <w:r>
        <w:t>Matkin</w:t>
      </w:r>
      <w:proofErr w:type="spellEnd"/>
      <w:r>
        <w:t xml:space="preserve">, C. 1995. The impact of killer whale predation on Steller sea lion populations in British Columbia and Alaska. Rep. North Pac. Univ. Mar. Mammal Res. Consort. Univ. Br. Columbia </w:t>
      </w:r>
      <w:proofErr w:type="spellStart"/>
      <w:r>
        <w:t>Vanc</w:t>
      </w:r>
      <w:proofErr w:type="spellEnd"/>
      <w:r>
        <w:t>. BC Can.</w:t>
      </w:r>
    </w:p>
    <w:p w14:paraId="494ACDAE" w14:textId="77777777" w:rsidR="00A82363" w:rsidRDefault="00A82363" w:rsidP="00956D71">
      <w:pPr>
        <w:pStyle w:val="Bibliography"/>
      </w:pPr>
      <w:proofErr w:type="spellStart"/>
      <w:r>
        <w:t>Bigg</w:t>
      </w:r>
      <w:proofErr w:type="spellEnd"/>
      <w:r>
        <w:t xml:space="preserve">, M.A. 1969. The </w:t>
      </w:r>
      <w:proofErr w:type="spellStart"/>
      <w:r>
        <w:t>harbour</w:t>
      </w:r>
      <w:proofErr w:type="spellEnd"/>
      <w:r>
        <w:t xml:space="preserve"> seal in British Columbia. Fisheries Research Board of Canada Ottawa. Available from http://library.wur.nl/WebQuery/clc/409938 [accessed 13 March 2016].</w:t>
      </w:r>
    </w:p>
    <w:p w14:paraId="55C1618E" w14:textId="77777777" w:rsidR="00A82363" w:rsidRDefault="00A82363" w:rsidP="00956D71">
      <w:pPr>
        <w:pStyle w:val="Bibliography"/>
      </w:pPr>
      <w:proofErr w:type="spellStart"/>
      <w:r>
        <w:t>Bigg</w:t>
      </w:r>
      <w:proofErr w:type="spellEnd"/>
      <w:r>
        <w:t>, M.A. 1985. Status of the Steller sea lion (</w:t>
      </w:r>
      <w:proofErr w:type="spellStart"/>
      <w:r>
        <w:t>Eumetopias</w:t>
      </w:r>
      <w:proofErr w:type="spellEnd"/>
      <w:r>
        <w:t xml:space="preserve"> </w:t>
      </w:r>
      <w:proofErr w:type="spellStart"/>
      <w:r>
        <w:t>jubatus</w:t>
      </w:r>
      <w:proofErr w:type="spellEnd"/>
      <w:r>
        <w:t>) and California sea lion (</w:t>
      </w:r>
      <w:proofErr w:type="spellStart"/>
      <w:r>
        <w:t>Zalophus</w:t>
      </w:r>
      <w:proofErr w:type="spellEnd"/>
      <w:r>
        <w:t xml:space="preserve"> </w:t>
      </w:r>
      <w:proofErr w:type="spellStart"/>
      <w:r>
        <w:t>californianus</w:t>
      </w:r>
      <w:proofErr w:type="spellEnd"/>
      <w:r>
        <w:t>) in British Columbia. Department of Fisheries and Oceans Ottawa. Available from http://www.racerocks.ca/wp-content/uploads/2014/03/sealionbigg17899.pdf [accessed 29 November 2016].</w:t>
      </w:r>
    </w:p>
    <w:p w14:paraId="76C85A27" w14:textId="77777777" w:rsidR="00A82363" w:rsidRDefault="00A82363" w:rsidP="00956D71">
      <w:pPr>
        <w:pStyle w:val="Bibliography"/>
      </w:pPr>
      <w:proofErr w:type="spellStart"/>
      <w:r>
        <w:t>Boulva</w:t>
      </w:r>
      <w:proofErr w:type="spellEnd"/>
      <w:r>
        <w:t xml:space="preserve">, J., McLaren, I.A., and others. 1979. Biology of the harbor seal, </w:t>
      </w:r>
      <w:proofErr w:type="spellStart"/>
      <w:r>
        <w:t>Phoca</w:t>
      </w:r>
      <w:proofErr w:type="spellEnd"/>
      <w:r>
        <w:t xml:space="preserve"> </w:t>
      </w:r>
      <w:proofErr w:type="spellStart"/>
      <w:r>
        <w:t>vitulina</w:t>
      </w:r>
      <w:proofErr w:type="spellEnd"/>
      <w:r>
        <w:t>, in eastern Canada. Dept. of Fisheries and Oceans. Available from http://agris.fao.org/agris-search/search.do?recordID=US201300581218 [accessed 13 March 2016].</w:t>
      </w:r>
    </w:p>
    <w:p w14:paraId="7F3774A3" w14:textId="77777777" w:rsidR="00A82363" w:rsidRDefault="00A82363" w:rsidP="00956D71">
      <w:pPr>
        <w:pStyle w:val="Bibliography"/>
      </w:pPr>
      <w:proofErr w:type="spellStart"/>
      <w:r>
        <w:t>Boveng</w:t>
      </w:r>
      <w:proofErr w:type="spellEnd"/>
      <w:r>
        <w:t xml:space="preserve">, P.L., </w:t>
      </w:r>
      <w:proofErr w:type="spellStart"/>
      <w:r>
        <w:t>Bengtson</w:t>
      </w:r>
      <w:proofErr w:type="spellEnd"/>
      <w:r>
        <w:t xml:space="preserve">, J.L., </w:t>
      </w:r>
      <w:proofErr w:type="spellStart"/>
      <w:r>
        <w:t>Withrow</w:t>
      </w:r>
      <w:proofErr w:type="spellEnd"/>
      <w:r>
        <w:t xml:space="preserve">, D.E., </w:t>
      </w:r>
      <w:proofErr w:type="spellStart"/>
      <w:r>
        <w:t>Cesarone</w:t>
      </w:r>
      <w:proofErr w:type="spellEnd"/>
      <w:r>
        <w:t xml:space="preserve">, J.C., Simpkins, M.A., Frost, K.J., and Burns, J.J. 2003. The abundance of harbor seals in the Gulf of Alaska. Mar. Mammal Sci. </w:t>
      </w:r>
      <w:r>
        <w:rPr>
          <w:b/>
          <w:bCs/>
        </w:rPr>
        <w:t>19</w:t>
      </w:r>
      <w:r>
        <w:t>(1): 111–127.</w:t>
      </w:r>
    </w:p>
    <w:p w14:paraId="0D8295C4" w14:textId="77777777" w:rsidR="00A82363" w:rsidRDefault="00A82363" w:rsidP="00956D71">
      <w:pPr>
        <w:pStyle w:val="Bibliography"/>
      </w:pPr>
      <w:r>
        <w:t xml:space="preserve">Boyd, I.L. 2002. Estimating food consumption of marine predators: Antarctic fur seals and macaroni penguins. J. Appl. Ecol. </w:t>
      </w:r>
      <w:r>
        <w:rPr>
          <w:b/>
          <w:bCs/>
        </w:rPr>
        <w:t>39</w:t>
      </w:r>
      <w:r>
        <w:t>(1): 103–119.</w:t>
      </w:r>
    </w:p>
    <w:p w14:paraId="65B8401D" w14:textId="77777777" w:rsidR="00A82363" w:rsidRDefault="00A82363" w:rsidP="00956D71">
      <w:pPr>
        <w:pStyle w:val="Bibliography"/>
      </w:pPr>
      <w:r>
        <w:t xml:space="preserve">Browne, P., </w:t>
      </w:r>
      <w:proofErr w:type="spellStart"/>
      <w:r>
        <w:t>Laake</w:t>
      </w:r>
      <w:proofErr w:type="spellEnd"/>
      <w:r>
        <w:t xml:space="preserve">, J.L., and DeLong, R.L. 2002. Improving pinniped diet analyses through identification of multiple skeletal structures in fecal samples. Fish. Bull. </w:t>
      </w:r>
      <w:r>
        <w:rPr>
          <w:b/>
          <w:bCs/>
        </w:rPr>
        <w:t>100</w:t>
      </w:r>
      <w:r>
        <w:t>(3): 423–433.</w:t>
      </w:r>
    </w:p>
    <w:p w14:paraId="6880966A" w14:textId="77777777" w:rsidR="00A82363" w:rsidRDefault="00A82363" w:rsidP="00956D71">
      <w:pPr>
        <w:pStyle w:val="Bibliography"/>
      </w:pPr>
      <w:r>
        <w:t xml:space="preserve">Canadian Science Advisory Secretariat. 2010. Population assessment: Pacific </w:t>
      </w:r>
      <w:proofErr w:type="spellStart"/>
      <w:r>
        <w:t>harbour</w:t>
      </w:r>
      <w:proofErr w:type="spellEnd"/>
      <w:r>
        <w:t xml:space="preserve"> seal </w:t>
      </w:r>
      <w:proofErr w:type="gramStart"/>
      <w:r>
        <w:t xml:space="preserve">( </w:t>
      </w:r>
      <w:proofErr w:type="spellStart"/>
      <w:r>
        <w:t>Phoba</w:t>
      </w:r>
      <w:proofErr w:type="spellEnd"/>
      <w:proofErr w:type="gramEnd"/>
      <w:r>
        <w:t xml:space="preserve"> </w:t>
      </w:r>
      <w:proofErr w:type="spellStart"/>
      <w:r>
        <w:t>vitulina</w:t>
      </w:r>
      <w:proofErr w:type="spellEnd"/>
      <w:r>
        <w:t xml:space="preserve"> </w:t>
      </w:r>
      <w:proofErr w:type="spellStart"/>
      <w:r>
        <w:t>Richardsi</w:t>
      </w:r>
      <w:proofErr w:type="spellEnd"/>
      <w:r>
        <w:t>). Scientific Advisory Report, Fisheries and Oceans Canada, Pacific Region. Available from http://www.dfo-mpo.gc.ca/Library/338997.pdf [accessed 13 March 2016].</w:t>
      </w:r>
    </w:p>
    <w:p w14:paraId="28174058" w14:textId="77777777" w:rsidR="00A82363" w:rsidRDefault="00A82363" w:rsidP="00956D71">
      <w:pPr>
        <w:pStyle w:val="Bibliography"/>
      </w:pPr>
      <w:r>
        <w:t xml:space="preserve">Carmichael, R.W., </w:t>
      </w:r>
      <w:proofErr w:type="spellStart"/>
      <w:r>
        <w:t>Hoffnagle</w:t>
      </w:r>
      <w:proofErr w:type="spellEnd"/>
      <w:r>
        <w:t xml:space="preserve">, T., </w:t>
      </w:r>
      <w:proofErr w:type="spellStart"/>
      <w:r>
        <w:t>Feldhaus</w:t>
      </w:r>
      <w:proofErr w:type="spellEnd"/>
      <w:r>
        <w:t>, J., Eddy, D., and Albrecht, N. (</w:t>
      </w:r>
      <w:proofErr w:type="spellStart"/>
      <w:r>
        <w:t>n.d.</w:t>
      </w:r>
      <w:proofErr w:type="spellEnd"/>
      <w:r>
        <w:t xml:space="preserve">). Upper Grande Ronde River Spring Chinook </w:t>
      </w:r>
      <w:proofErr w:type="gramStart"/>
      <w:r>
        <w:t>Salmon</w:t>
      </w:r>
      <w:proofErr w:type="gramEnd"/>
      <w:r>
        <w:t xml:space="preserve"> Hatchery Program Review. Oregon Department of Fish and Wildlife, 203 </w:t>
      </w:r>
      <w:proofErr w:type="spellStart"/>
      <w:r>
        <w:t>Badgley</w:t>
      </w:r>
      <w:proofErr w:type="spellEnd"/>
      <w:r>
        <w:t xml:space="preserve"> Hall, </w:t>
      </w:r>
      <w:proofErr w:type="spellStart"/>
      <w:r>
        <w:t>EOU</w:t>
      </w:r>
      <w:proofErr w:type="gramStart"/>
      <w:r>
        <w:t>,La</w:t>
      </w:r>
      <w:proofErr w:type="spellEnd"/>
      <w:proofErr w:type="gramEnd"/>
      <w:r>
        <w:t xml:space="preserve"> Grande OR 97850. Available from https://www.fws.gov/lsnakecomplan/reports/ODFW/Eval/Upper%20Grande%20Ronde%20River%20Spring%20Chinook%20Salmon%20Hatchery%20Review%20FINAL.pdf.</w:t>
      </w:r>
    </w:p>
    <w:p w14:paraId="1F0C2FA9" w14:textId="77777777" w:rsidR="00A82363" w:rsidRDefault="00A82363" w:rsidP="00956D71">
      <w:pPr>
        <w:pStyle w:val="Bibliography"/>
      </w:pPr>
      <w:proofErr w:type="spellStart"/>
      <w:r>
        <w:t>Carretta</w:t>
      </w:r>
      <w:proofErr w:type="spellEnd"/>
      <w:r>
        <w:t xml:space="preserve">, J.V., </w:t>
      </w:r>
      <w:proofErr w:type="spellStart"/>
      <w:r>
        <w:t>Oleson</w:t>
      </w:r>
      <w:proofErr w:type="spellEnd"/>
      <w:r>
        <w:t>, E.M., Baker, J., Weller, D.W., Lang, A.R., Forney, K.A., Muto, M.M., Hanson, B., Orr, A.J., Huber, H., and others. 2015. US PACIFIC DRAFT MARINE MAMMAL STOCK ASSESSMENTS: 2015. Available from http://www.nmfs.noaa.gov/pr/sars/pdf/pac2015_draft.pdf [accessed 16 May 2016].</w:t>
      </w:r>
    </w:p>
    <w:p w14:paraId="318D2902" w14:textId="77777777" w:rsidR="00A82363" w:rsidRDefault="00A82363" w:rsidP="00956D71">
      <w:pPr>
        <w:pStyle w:val="Bibliography"/>
      </w:pPr>
      <w:r>
        <w:t>Center for Whale Research. 2016. Study of Southern Resident Killer Whales. Available from http://www.whaleresearch.com/ [accessed 13 March 2016].</w:t>
      </w:r>
    </w:p>
    <w:p w14:paraId="0F6AF790" w14:textId="77777777" w:rsidR="00A82363" w:rsidRDefault="00A82363" w:rsidP="00956D71">
      <w:pPr>
        <w:pStyle w:val="Bibliography"/>
      </w:pPr>
      <w:r>
        <w:t>Clemons, E., Conrad, R., Simmons, C.D., Sharma, R., Grover, A., and Yuen, H. 2006. FISHERY REGULATION ASSESSMENT MODEL (FRAM). Available from http://www.pcouncil.org/bb/2006/0606/G1a_FRAM_Att_2.pdf [accessed 13 March 2016].</w:t>
      </w:r>
    </w:p>
    <w:p w14:paraId="15A80DE1" w14:textId="77777777" w:rsidR="00A82363" w:rsidRDefault="00A82363" w:rsidP="00956D71">
      <w:pPr>
        <w:pStyle w:val="Bibliography"/>
      </w:pPr>
      <w:proofErr w:type="spellStart"/>
      <w:r>
        <w:t>Codde</w:t>
      </w:r>
      <w:proofErr w:type="spellEnd"/>
      <w:r>
        <w:t>, S., and Allen, S. 2015. Pacific harbor seal (</w:t>
      </w:r>
      <w:proofErr w:type="spellStart"/>
      <w:r>
        <w:t>Phoca</w:t>
      </w:r>
      <w:proofErr w:type="spellEnd"/>
      <w:r>
        <w:t xml:space="preserve"> </w:t>
      </w:r>
      <w:proofErr w:type="spellStart"/>
      <w:r>
        <w:t>vitulina</w:t>
      </w:r>
      <w:proofErr w:type="spellEnd"/>
      <w:r>
        <w:t xml:space="preserve"> </w:t>
      </w:r>
      <w:proofErr w:type="spellStart"/>
      <w:r>
        <w:t>richardsi</w:t>
      </w:r>
      <w:proofErr w:type="spellEnd"/>
      <w:r>
        <w:t xml:space="preserve">) monitoring at Point Reyes National Seashore and Golden Gate National Recreation Area. 2012 </w:t>
      </w:r>
      <w:proofErr w:type="spellStart"/>
      <w:r>
        <w:t>Annu</w:t>
      </w:r>
      <w:proofErr w:type="spellEnd"/>
      <w:r>
        <w:t xml:space="preserve">. Rep. Available </w:t>
      </w:r>
      <w:proofErr w:type="spellStart"/>
      <w:r>
        <w:t>Httpwww</w:t>
      </w:r>
      <w:proofErr w:type="spellEnd"/>
      <w:r>
        <w:t xml:space="preserve"> </w:t>
      </w:r>
      <w:proofErr w:type="spellStart"/>
      <w:r>
        <w:t>Sfnps</w:t>
      </w:r>
      <w:proofErr w:type="spellEnd"/>
      <w:r>
        <w:t xml:space="preserve"> </w:t>
      </w:r>
      <w:proofErr w:type="spellStart"/>
      <w:r>
        <w:t>Orgdownloadprod</w:t>
      </w:r>
      <w:proofErr w:type="spellEnd"/>
      <w:r>
        <w:t xml:space="preserve"> Uct44500 Accessed May </w:t>
      </w:r>
      <w:r>
        <w:rPr>
          <w:b/>
          <w:bCs/>
        </w:rPr>
        <w:t>2</w:t>
      </w:r>
      <w:r>
        <w:t>.</w:t>
      </w:r>
    </w:p>
    <w:p w14:paraId="6B293DEA" w14:textId="77777777" w:rsidR="00A82363" w:rsidRDefault="00A82363" w:rsidP="00956D71">
      <w:pPr>
        <w:pStyle w:val="Bibliography"/>
      </w:pPr>
      <w:r>
        <w:t>Department of Fisheries and Oceans. 2014. 2014 Fraser River Stock Assessment and Fishery Summary Chinook, Coho, and Chum. Available from http://frafs.ca/sites/default/files/2014%20Post-season%20Fraser%20CN%20CO%20and%20CH.pdf.</w:t>
      </w:r>
    </w:p>
    <w:p w14:paraId="2839174C" w14:textId="77777777" w:rsidR="00A82363" w:rsidRDefault="00A82363" w:rsidP="00956D71">
      <w:pPr>
        <w:pStyle w:val="Bibliography"/>
      </w:pPr>
      <w:r>
        <w:lastRenderedPageBreak/>
        <w:t xml:space="preserve">DFO. 1999. Fraser River Chinook </w:t>
      </w:r>
      <w:proofErr w:type="gramStart"/>
      <w:r>
        <w:t>Salmon</w:t>
      </w:r>
      <w:proofErr w:type="gramEnd"/>
      <w:r>
        <w:t>. DFO Science. Available from http://www.dfo-mpo.gc.ca/csas/Csas/status/1999/D6-11e.pdf.</w:t>
      </w:r>
    </w:p>
    <w:p w14:paraId="313F77A2" w14:textId="77777777" w:rsidR="00A82363" w:rsidRDefault="00A82363" w:rsidP="00956D71">
      <w:pPr>
        <w:pStyle w:val="Bibliography"/>
      </w:pPr>
      <w:proofErr w:type="spellStart"/>
      <w:r>
        <w:t>Edgell</w:t>
      </w:r>
      <w:proofErr w:type="spellEnd"/>
      <w:r>
        <w:t xml:space="preserve">, T.C., and </w:t>
      </w:r>
      <w:proofErr w:type="spellStart"/>
      <w:r>
        <w:t>Demarchi</w:t>
      </w:r>
      <w:proofErr w:type="spellEnd"/>
      <w:r>
        <w:t xml:space="preserve">, M.W. 2012. California and Steller sea lion use of a major winter </w:t>
      </w:r>
      <w:proofErr w:type="spellStart"/>
      <w:r>
        <w:t>haulout</w:t>
      </w:r>
      <w:proofErr w:type="spellEnd"/>
      <w:r>
        <w:t xml:space="preserve"> in the Salish Sea over 45 years. Mar. Ecol. </w:t>
      </w:r>
      <w:proofErr w:type="spellStart"/>
      <w:r>
        <w:t>Prog</w:t>
      </w:r>
      <w:proofErr w:type="spellEnd"/>
      <w:r>
        <w:t xml:space="preserve">. Ser. </w:t>
      </w:r>
      <w:r>
        <w:rPr>
          <w:b/>
          <w:bCs/>
        </w:rPr>
        <w:t>467</w:t>
      </w:r>
      <w:r>
        <w:t>: 253–262.</w:t>
      </w:r>
    </w:p>
    <w:p w14:paraId="6ADD3E17" w14:textId="77777777" w:rsidR="00A82363" w:rsidRDefault="00A82363" w:rsidP="00956D71">
      <w:pPr>
        <w:pStyle w:val="Bibliography"/>
      </w:pPr>
      <w:r>
        <w:t xml:space="preserve">Ford, J.K., and Ellis, G.M. 2006. Selective foraging by fish-eating killer whales </w:t>
      </w:r>
      <w:proofErr w:type="spellStart"/>
      <w:r>
        <w:t>Orcinus</w:t>
      </w:r>
      <w:proofErr w:type="spellEnd"/>
      <w:r>
        <w:t xml:space="preserve"> orca in British Columbia. Mar. Ecol. </w:t>
      </w:r>
      <w:proofErr w:type="spellStart"/>
      <w:r>
        <w:t>Prog</w:t>
      </w:r>
      <w:proofErr w:type="spellEnd"/>
      <w:r>
        <w:t xml:space="preserve">. Ser. </w:t>
      </w:r>
      <w:r>
        <w:rPr>
          <w:b/>
          <w:bCs/>
        </w:rPr>
        <w:t>316</w:t>
      </w:r>
      <w:r>
        <w:t>: 185–199.</w:t>
      </w:r>
    </w:p>
    <w:p w14:paraId="44A3FA0E" w14:textId="77777777" w:rsidR="00A82363" w:rsidRDefault="00A82363" w:rsidP="00956D71">
      <w:pPr>
        <w:pStyle w:val="Bibliography"/>
      </w:pPr>
      <w:r>
        <w:t>French, S.S., González-Suárez, M., Young, J.K., Durham, S., and Gerber, L.R. 2011. Human disturbance influences reproductive success and growth rate in California sea lions (</w:t>
      </w:r>
      <w:proofErr w:type="spellStart"/>
      <w:r>
        <w:t>Zalophus</w:t>
      </w:r>
      <w:proofErr w:type="spellEnd"/>
      <w:r>
        <w:t xml:space="preserve"> </w:t>
      </w:r>
      <w:proofErr w:type="spellStart"/>
      <w:r>
        <w:t>californianus</w:t>
      </w:r>
      <w:proofErr w:type="spellEnd"/>
      <w:r>
        <w:t xml:space="preserve">). </w:t>
      </w:r>
      <w:proofErr w:type="spellStart"/>
      <w:r>
        <w:t>PLoS</w:t>
      </w:r>
      <w:proofErr w:type="spellEnd"/>
      <w:r>
        <w:t xml:space="preserve"> One </w:t>
      </w:r>
      <w:r>
        <w:rPr>
          <w:b/>
          <w:bCs/>
        </w:rPr>
        <w:t>6</w:t>
      </w:r>
      <w:r>
        <w:t>(3): e17686.</w:t>
      </w:r>
    </w:p>
    <w:p w14:paraId="61BCD51C" w14:textId="77777777" w:rsidR="00A82363" w:rsidRDefault="00A82363" w:rsidP="00956D71">
      <w:pPr>
        <w:pStyle w:val="Bibliography"/>
      </w:pPr>
      <w:r>
        <w:t xml:space="preserve">Hanson, Mb., Baird, R.W., Ford, J.K., </w:t>
      </w:r>
      <w:proofErr w:type="spellStart"/>
      <w:r>
        <w:t>Hempelmann</w:t>
      </w:r>
      <w:proofErr w:type="spellEnd"/>
      <w:r>
        <w:t xml:space="preserve">-Halos, J., Van </w:t>
      </w:r>
      <w:proofErr w:type="spellStart"/>
      <w:r>
        <w:t>Doornik</w:t>
      </w:r>
      <w:proofErr w:type="spellEnd"/>
      <w:r>
        <w:t xml:space="preserve">, D.M., Candy, J.R., Emmons, C.K., </w:t>
      </w:r>
      <w:proofErr w:type="spellStart"/>
      <w:r>
        <w:t>Schorr</w:t>
      </w:r>
      <w:proofErr w:type="spellEnd"/>
      <w:r>
        <w:t xml:space="preserve">, G.S., Gisborne, B., Ayres, K.L., and others. 2010. Species and stock identification of prey consumed by endangered southern resident killer whales in their summer range. Endanger. Species Res. </w:t>
      </w:r>
      <w:r>
        <w:rPr>
          <w:b/>
          <w:bCs/>
        </w:rPr>
        <w:t>11</w:t>
      </w:r>
      <w:r>
        <w:t>(1): 69–82.</w:t>
      </w:r>
    </w:p>
    <w:p w14:paraId="24486DD6" w14:textId="77777777" w:rsidR="00A82363" w:rsidRDefault="00A82363" w:rsidP="00956D71">
      <w:pPr>
        <w:pStyle w:val="Bibliography"/>
      </w:pPr>
      <w:proofErr w:type="spellStart"/>
      <w:r>
        <w:t>Härkönen</w:t>
      </w:r>
      <w:proofErr w:type="spellEnd"/>
      <w:r>
        <w:t xml:space="preserve">, T., and </w:t>
      </w:r>
      <w:proofErr w:type="spellStart"/>
      <w:r>
        <w:t>Heide-Jørgensen</w:t>
      </w:r>
      <w:proofErr w:type="spellEnd"/>
      <w:r>
        <w:t xml:space="preserve">, M.-P. 1990. Comparative life histories of East Atlantic and other </w:t>
      </w:r>
      <w:proofErr w:type="spellStart"/>
      <w:r>
        <w:t>harbour</w:t>
      </w:r>
      <w:proofErr w:type="spellEnd"/>
      <w:r>
        <w:t xml:space="preserve"> seal populations. Ophelia </w:t>
      </w:r>
      <w:r>
        <w:rPr>
          <w:b/>
          <w:bCs/>
        </w:rPr>
        <w:t>32</w:t>
      </w:r>
      <w:r>
        <w:t>(3): 211–235.</w:t>
      </w:r>
    </w:p>
    <w:p w14:paraId="09AA7C58" w14:textId="77777777" w:rsidR="00A82363" w:rsidRDefault="00A82363" w:rsidP="00956D71">
      <w:pPr>
        <w:pStyle w:val="Bibliography"/>
      </w:pPr>
      <w:r>
        <w:t xml:space="preserve">Hauser, D.D., Logsdon, M.G., Holmes, E.E., </w:t>
      </w:r>
      <w:proofErr w:type="spellStart"/>
      <w:r>
        <w:t>VanBlaricom</w:t>
      </w:r>
      <w:proofErr w:type="spellEnd"/>
      <w:r>
        <w:t xml:space="preserve">, G.R., and Osborne, R.W. 2007. Summer distribution patterns of southern resident killer whales </w:t>
      </w:r>
      <w:proofErr w:type="spellStart"/>
      <w:r>
        <w:t>Orcinus</w:t>
      </w:r>
      <w:proofErr w:type="spellEnd"/>
      <w:r>
        <w:t xml:space="preserve"> orca: core areas and spatial segregation of social groups. Mar. Ecol.-</w:t>
      </w:r>
      <w:proofErr w:type="spellStart"/>
      <w:r>
        <w:t>Prog</w:t>
      </w:r>
      <w:proofErr w:type="spellEnd"/>
      <w:r>
        <w:t>. Ser</w:t>
      </w:r>
      <w:proofErr w:type="gramStart"/>
      <w:r>
        <w:t>.-</w:t>
      </w:r>
      <w:proofErr w:type="gramEnd"/>
      <w:r>
        <w:t xml:space="preserve"> </w:t>
      </w:r>
      <w:r>
        <w:rPr>
          <w:b/>
          <w:bCs/>
        </w:rPr>
        <w:t>351</w:t>
      </w:r>
      <w:r>
        <w:t>: 301.</w:t>
      </w:r>
    </w:p>
    <w:p w14:paraId="6C70E806" w14:textId="77777777" w:rsidR="00A82363" w:rsidRDefault="00A82363" w:rsidP="00956D71">
      <w:pPr>
        <w:pStyle w:val="Bibliography"/>
      </w:pPr>
      <w:r>
        <w:t xml:space="preserve">Heard$^1$, W.R., </w:t>
      </w:r>
      <w:proofErr w:type="spellStart"/>
      <w:r>
        <w:t>Shevlyakov</w:t>
      </w:r>
      <w:proofErr w:type="spellEnd"/>
      <w:r>
        <w:t xml:space="preserve">, E., </w:t>
      </w:r>
      <w:proofErr w:type="spellStart"/>
      <w:r>
        <w:t>Zikunova</w:t>
      </w:r>
      <w:proofErr w:type="spellEnd"/>
      <w:r>
        <w:t xml:space="preserve">, O.V., and </w:t>
      </w:r>
      <w:proofErr w:type="spellStart"/>
      <w:r>
        <w:t>McNicol</w:t>
      </w:r>
      <w:proofErr w:type="spellEnd"/>
      <w:r>
        <w:t xml:space="preserve">, R.E. 2007. Chinook salmon–trends in abundance and biological characteristics. Bull. No </w:t>
      </w:r>
      <w:r>
        <w:rPr>
          <w:b/>
          <w:bCs/>
        </w:rPr>
        <w:t>4</w:t>
      </w:r>
      <w:r>
        <w:t>: 77–91.</w:t>
      </w:r>
    </w:p>
    <w:p w14:paraId="428226E4" w14:textId="77777777" w:rsidR="00A82363" w:rsidRDefault="00A82363" w:rsidP="00956D71">
      <w:pPr>
        <w:pStyle w:val="Bibliography"/>
      </w:pPr>
      <w:r>
        <w:t xml:space="preserve">Henderson, M.A., and Graham, C.C. 1998. History and status of Pacific salmon in British Columbia. North Pac. Anadromous Fish Comm. Bull. </w:t>
      </w:r>
      <w:r>
        <w:rPr>
          <w:b/>
          <w:bCs/>
        </w:rPr>
        <w:t>1</w:t>
      </w:r>
      <w:r>
        <w:t>: 13–22.</w:t>
      </w:r>
    </w:p>
    <w:p w14:paraId="161AC449" w14:textId="77777777" w:rsidR="00A82363" w:rsidRDefault="00A82363" w:rsidP="00956D71">
      <w:pPr>
        <w:pStyle w:val="Bibliography"/>
      </w:pPr>
      <w:r>
        <w:t xml:space="preserve">Hernández-Camacho, C.J., </w:t>
      </w:r>
      <w:proofErr w:type="spellStart"/>
      <w:r>
        <w:t>Aurioles-Gamboa</w:t>
      </w:r>
      <w:proofErr w:type="spellEnd"/>
      <w:r>
        <w:t>, D., and Gerber, L.R. 2008. Age-specific birth rates of California sea lions (</w:t>
      </w:r>
      <w:proofErr w:type="spellStart"/>
      <w:r>
        <w:t>Zalophus</w:t>
      </w:r>
      <w:proofErr w:type="spellEnd"/>
      <w:r>
        <w:t xml:space="preserve"> </w:t>
      </w:r>
      <w:proofErr w:type="spellStart"/>
      <w:r>
        <w:t>californianus</w:t>
      </w:r>
      <w:proofErr w:type="spellEnd"/>
      <w:r>
        <w:t xml:space="preserve">) in the Gulf of California, Mexico. Mar. Mammal Sci. </w:t>
      </w:r>
      <w:r>
        <w:rPr>
          <w:b/>
          <w:bCs/>
        </w:rPr>
        <w:t>24</w:t>
      </w:r>
      <w:r>
        <w:t>(3): 664–676.</w:t>
      </w:r>
    </w:p>
    <w:p w14:paraId="1BE8D4A0" w14:textId="77777777" w:rsidR="00A82363" w:rsidRDefault="00A82363" w:rsidP="00956D71">
      <w:pPr>
        <w:pStyle w:val="Bibliography"/>
      </w:pPr>
      <w:proofErr w:type="spellStart"/>
      <w:r>
        <w:t>Herreman</w:t>
      </w:r>
      <w:proofErr w:type="spellEnd"/>
      <w:r>
        <w:t xml:space="preserve">, J.K., Blundell, G.M., and Ben-David, M. 2009. Evidence of bottom-up control of diet driven by top-down processes in a declining harbor seal </w:t>
      </w:r>
      <w:proofErr w:type="spellStart"/>
      <w:r>
        <w:t>Phoca</w:t>
      </w:r>
      <w:proofErr w:type="spellEnd"/>
      <w:r>
        <w:t xml:space="preserve"> </w:t>
      </w:r>
      <w:proofErr w:type="spellStart"/>
      <w:r>
        <w:t>vitulina</w:t>
      </w:r>
      <w:proofErr w:type="spellEnd"/>
      <w:r>
        <w:t xml:space="preserve"> </w:t>
      </w:r>
      <w:proofErr w:type="spellStart"/>
      <w:r>
        <w:t>richardsi</w:t>
      </w:r>
      <w:proofErr w:type="spellEnd"/>
      <w:r>
        <w:t xml:space="preserve"> population. Mar. Ecol. </w:t>
      </w:r>
      <w:proofErr w:type="spellStart"/>
      <w:r>
        <w:t>Prog</w:t>
      </w:r>
      <w:proofErr w:type="spellEnd"/>
      <w:r>
        <w:t xml:space="preserve">. Ser. </w:t>
      </w:r>
      <w:r>
        <w:rPr>
          <w:b/>
          <w:bCs/>
        </w:rPr>
        <w:t>374</w:t>
      </w:r>
      <w:r>
        <w:t>: 287–300.</w:t>
      </w:r>
    </w:p>
    <w:p w14:paraId="4E31C921" w14:textId="77777777" w:rsidR="00A82363" w:rsidRDefault="00A82363" w:rsidP="00956D71">
      <w:pPr>
        <w:pStyle w:val="Bibliography"/>
      </w:pPr>
      <w:r>
        <w:t>Howard, S., Lance, M.M., Jeffries, S.J., and Acevedo-Gutiérrez, A. 2013. Fish consumption by harbor seals (</w:t>
      </w:r>
      <w:proofErr w:type="spellStart"/>
      <w:r>
        <w:t>Phoca</w:t>
      </w:r>
      <w:proofErr w:type="spellEnd"/>
      <w:r>
        <w:t xml:space="preserve"> </w:t>
      </w:r>
      <w:proofErr w:type="spellStart"/>
      <w:r>
        <w:t>vitulina</w:t>
      </w:r>
      <w:proofErr w:type="spellEnd"/>
      <w:r>
        <w:t xml:space="preserve">) in the San Juan Islands, Washington. Fish. Bull. </w:t>
      </w:r>
      <w:r>
        <w:rPr>
          <w:b/>
          <w:bCs/>
        </w:rPr>
        <w:t>111</w:t>
      </w:r>
      <w:r>
        <w:t>(1): 27.</w:t>
      </w:r>
    </w:p>
    <w:p w14:paraId="66FDCA02" w14:textId="77777777" w:rsidR="00A82363" w:rsidRDefault="00A82363" w:rsidP="00956D71">
      <w:pPr>
        <w:pStyle w:val="Bibliography"/>
      </w:pPr>
      <w:r>
        <w:t xml:space="preserve">Jeffries, S., Huber, H., </w:t>
      </w:r>
      <w:proofErr w:type="spellStart"/>
      <w:r>
        <w:t>Calambokidis</w:t>
      </w:r>
      <w:proofErr w:type="spellEnd"/>
      <w:r>
        <w:t xml:space="preserve">, J., and </w:t>
      </w:r>
      <w:proofErr w:type="spellStart"/>
      <w:r>
        <w:t>Laake</w:t>
      </w:r>
      <w:proofErr w:type="spellEnd"/>
      <w:r>
        <w:t xml:space="preserve">, J. 2003. Trends and status of harbor seals in Washington State: 1978-1999. J. </w:t>
      </w:r>
      <w:proofErr w:type="spellStart"/>
      <w:r>
        <w:t>Wildl</w:t>
      </w:r>
      <w:proofErr w:type="spellEnd"/>
      <w:r>
        <w:t xml:space="preserve">. </w:t>
      </w:r>
      <w:proofErr w:type="spellStart"/>
      <w:proofErr w:type="gramStart"/>
      <w:r>
        <w:t>Manag</w:t>
      </w:r>
      <w:proofErr w:type="spellEnd"/>
      <w:r>
        <w:t>.:</w:t>
      </w:r>
      <w:proofErr w:type="gramEnd"/>
      <w:r>
        <w:t xml:space="preserve"> 207–218.</w:t>
      </w:r>
    </w:p>
    <w:p w14:paraId="313B9275" w14:textId="77777777" w:rsidR="00A82363" w:rsidRDefault="00A82363" w:rsidP="00956D71">
      <w:pPr>
        <w:pStyle w:val="Bibliography"/>
      </w:pPr>
      <w:r>
        <w:t xml:space="preserve">Jeffries, S., </w:t>
      </w:r>
      <w:proofErr w:type="spellStart"/>
      <w:r>
        <w:t>Smultea</w:t>
      </w:r>
      <w:proofErr w:type="spellEnd"/>
      <w:r>
        <w:t xml:space="preserve">, M., Bacon, C., Jefferson, T., Mate, B., Irvine, L., and Follett, T. 2014. Aerial Surveys of Pinniped </w:t>
      </w:r>
      <w:proofErr w:type="spellStart"/>
      <w:r>
        <w:t>Haulout</w:t>
      </w:r>
      <w:proofErr w:type="spellEnd"/>
      <w:r>
        <w:t xml:space="preserve"> Sites in the PNW; Marine Mammal Aerial Surveys Conducted in the PNW, IPSW; and Offshore Large Whale Satellite Tagging in the NWTRC. Draft report, Naval Facilities Engineering Command</w:t>
      </w:r>
      <w:proofErr w:type="gramStart"/>
      <w:r>
        <w:t>,  Northwest</w:t>
      </w:r>
      <w:proofErr w:type="gramEnd"/>
      <w:r>
        <w:t xml:space="preserve"> (NAVFAC NW), Silverdale, WA.</w:t>
      </w:r>
    </w:p>
    <w:p w14:paraId="556E6347" w14:textId="77777777" w:rsidR="00A82363" w:rsidRDefault="00A82363" w:rsidP="00956D71">
      <w:pPr>
        <w:pStyle w:val="Bibliography"/>
      </w:pPr>
      <w:r>
        <w:t xml:space="preserve">Jemison, L.A., Pendleton, G.W., Wilson, C.A., and Small, R.J. 2006. Long-term trends in harbor seal numbers at </w:t>
      </w:r>
      <w:proofErr w:type="spellStart"/>
      <w:r>
        <w:t>Tugidak</w:t>
      </w:r>
      <w:proofErr w:type="spellEnd"/>
      <w:r>
        <w:t xml:space="preserve"> Island and </w:t>
      </w:r>
      <w:proofErr w:type="spellStart"/>
      <w:r>
        <w:t>Nanvak</w:t>
      </w:r>
      <w:proofErr w:type="spellEnd"/>
      <w:r>
        <w:t xml:space="preserve"> Bay, Alaska. Mar. Mammal Sci. </w:t>
      </w:r>
      <w:r>
        <w:rPr>
          <w:b/>
          <w:bCs/>
        </w:rPr>
        <w:t>22</w:t>
      </w:r>
      <w:r>
        <w:t>(2): 339–360.</w:t>
      </w:r>
    </w:p>
    <w:p w14:paraId="06E36D4B" w14:textId="77777777" w:rsidR="00A82363" w:rsidRDefault="00A82363" w:rsidP="00956D71">
      <w:pPr>
        <w:pStyle w:val="Bibliography"/>
      </w:pPr>
      <w:r>
        <w:t>Kiefer, R.B., Bunn, P.R., and Johnson, J.L. 2002. Natural production monitoring and evaluation. Idaho Department of Fish &amp; Game. Available from https://collaboration.idfg.idaho.gov/FisheriesTechnicalReports/Res03-30Kiefer2003%20Natural%20Production%20Monitoring%20and%20Evaluation.pdf [accessed 23 December 2016].</w:t>
      </w:r>
    </w:p>
    <w:p w14:paraId="5DE48932" w14:textId="77777777" w:rsidR="00A82363" w:rsidRDefault="00A82363" w:rsidP="00956D71">
      <w:pPr>
        <w:pStyle w:val="Bibliography"/>
      </w:pPr>
      <w:proofErr w:type="spellStart"/>
      <w:r>
        <w:t>Kinsel</w:t>
      </w:r>
      <w:proofErr w:type="spellEnd"/>
      <w:r>
        <w:t xml:space="preserve">, C., Zimmerman, M., </w:t>
      </w:r>
      <w:proofErr w:type="spellStart"/>
      <w:r>
        <w:t>Kishimoto</w:t>
      </w:r>
      <w:proofErr w:type="spellEnd"/>
      <w:r>
        <w:t xml:space="preserve">, L., and Topping, P. 2008. Annual report: 2007 Skagit River salmon production evaluation. Wash. Dep. Fish </w:t>
      </w:r>
      <w:proofErr w:type="spellStart"/>
      <w:r>
        <w:t>Wildl</w:t>
      </w:r>
      <w:proofErr w:type="spellEnd"/>
      <w:r>
        <w:t xml:space="preserve">. </w:t>
      </w:r>
      <w:proofErr w:type="spellStart"/>
      <w:r>
        <w:t>Olymp</w:t>
      </w:r>
      <w:proofErr w:type="spellEnd"/>
      <w:r>
        <w:t>. Available from http://docs.streamnetlibrary.org/CoastalCutthroatData/sn600431.pdf [accessed 23 December 2016].</w:t>
      </w:r>
    </w:p>
    <w:p w14:paraId="237030C9" w14:textId="77777777" w:rsidR="00A82363" w:rsidRDefault="00A82363" w:rsidP="00956D71">
      <w:pPr>
        <w:pStyle w:val="Bibliography"/>
      </w:pPr>
      <w:proofErr w:type="spellStart"/>
      <w:r>
        <w:t>Kiyohara</w:t>
      </w:r>
      <w:proofErr w:type="spellEnd"/>
      <w:r>
        <w:t xml:space="preserve">, K., and </w:t>
      </w:r>
      <w:proofErr w:type="spellStart"/>
      <w:r>
        <w:t>Volkhardt</w:t>
      </w:r>
      <w:proofErr w:type="spellEnd"/>
      <w:r>
        <w:t>, G. 2008. Evaluation of downstream migrant salmon production in 2007 from the Cedar River and Bear Creek. Washington Department of Fish and Wildlife, Fish Program, Science Division. Available from http://dfw.wa.gov/publications/00090/wdfw00090.pdf [accessed 23 December 2016].</w:t>
      </w:r>
    </w:p>
    <w:p w14:paraId="220C5EE5" w14:textId="77777777" w:rsidR="00A82363" w:rsidRDefault="00A82363" w:rsidP="00956D71">
      <w:pPr>
        <w:pStyle w:val="Bibliography"/>
      </w:pPr>
      <w:proofErr w:type="spellStart"/>
      <w:r>
        <w:lastRenderedPageBreak/>
        <w:t>Maniscalco</w:t>
      </w:r>
      <w:proofErr w:type="spellEnd"/>
      <w:r>
        <w:t xml:space="preserve">, J.M., Wynne, K., Pitcher, K.W., Hanson, M.B., </w:t>
      </w:r>
      <w:proofErr w:type="spellStart"/>
      <w:r>
        <w:t>Melin</w:t>
      </w:r>
      <w:proofErr w:type="spellEnd"/>
      <w:r>
        <w:t>, S.R., and Atkinson, S. 2004. The occurrence of California sea lions (</w:t>
      </w:r>
      <w:proofErr w:type="spellStart"/>
      <w:r>
        <w:t>Zalophus</w:t>
      </w:r>
      <w:proofErr w:type="spellEnd"/>
      <w:r>
        <w:t xml:space="preserve"> </w:t>
      </w:r>
      <w:proofErr w:type="spellStart"/>
      <w:r>
        <w:t>californianus</w:t>
      </w:r>
      <w:proofErr w:type="spellEnd"/>
      <w:r>
        <w:t xml:space="preserve">) in Alaska. </w:t>
      </w:r>
      <w:proofErr w:type="spellStart"/>
      <w:r>
        <w:t>Aquat</w:t>
      </w:r>
      <w:proofErr w:type="spellEnd"/>
      <w:r>
        <w:t xml:space="preserve">. </w:t>
      </w:r>
      <w:proofErr w:type="spellStart"/>
      <w:r>
        <w:t>Mamm</w:t>
      </w:r>
      <w:proofErr w:type="spellEnd"/>
      <w:r>
        <w:t xml:space="preserve">. </w:t>
      </w:r>
      <w:r>
        <w:rPr>
          <w:b/>
          <w:bCs/>
        </w:rPr>
        <w:t>30</w:t>
      </w:r>
      <w:r>
        <w:t>(3): 427–433.</w:t>
      </w:r>
    </w:p>
    <w:p w14:paraId="4FA142CB" w14:textId="77777777" w:rsidR="00A82363" w:rsidRDefault="00A82363" w:rsidP="00956D71">
      <w:pPr>
        <w:pStyle w:val="Bibliography"/>
      </w:pPr>
      <w:r>
        <w:t>Mathews, E.A., and Pendleton, G.W. 2006. Declines in harbor seal (</w:t>
      </w:r>
      <w:proofErr w:type="spellStart"/>
      <w:r>
        <w:t>Phoca</w:t>
      </w:r>
      <w:proofErr w:type="spellEnd"/>
      <w:r>
        <w:t xml:space="preserve"> </w:t>
      </w:r>
      <w:proofErr w:type="spellStart"/>
      <w:r>
        <w:t>vitulina</w:t>
      </w:r>
      <w:proofErr w:type="spellEnd"/>
      <w:r>
        <w:t xml:space="preserve">) numbers in Glacier Bay national park, Alaska, 1992–2002. Mar. Mammal Sci. </w:t>
      </w:r>
      <w:r>
        <w:rPr>
          <w:b/>
          <w:bCs/>
        </w:rPr>
        <w:t>22</w:t>
      </w:r>
      <w:r>
        <w:t>(1): 167–189.</w:t>
      </w:r>
    </w:p>
    <w:p w14:paraId="788C4A26" w14:textId="77777777" w:rsidR="00A82363" w:rsidRDefault="00A82363" w:rsidP="00956D71">
      <w:pPr>
        <w:pStyle w:val="Bibliography"/>
      </w:pPr>
      <w:proofErr w:type="spellStart"/>
      <w:r>
        <w:t>Matkin</w:t>
      </w:r>
      <w:proofErr w:type="spellEnd"/>
      <w:r>
        <w:t xml:space="preserve">, C.O., Ellis, G., </w:t>
      </w:r>
      <w:proofErr w:type="spellStart"/>
      <w:r>
        <w:t>Olesiuk</w:t>
      </w:r>
      <w:proofErr w:type="spellEnd"/>
      <w:r>
        <w:t xml:space="preserve">, P., and </w:t>
      </w:r>
      <w:proofErr w:type="spellStart"/>
      <w:r>
        <w:t>Saulitis</w:t>
      </w:r>
      <w:proofErr w:type="spellEnd"/>
      <w:r>
        <w:t xml:space="preserve">, E. 1999. Association patterns and inferred genealogies of resident killer whales, </w:t>
      </w:r>
      <w:proofErr w:type="spellStart"/>
      <w:r>
        <w:t>Orcinus</w:t>
      </w:r>
      <w:proofErr w:type="spellEnd"/>
      <w:r>
        <w:t xml:space="preserve"> orca, in Prince William Sound, Alaska. Fish. Bull. </w:t>
      </w:r>
      <w:r>
        <w:rPr>
          <w:b/>
          <w:bCs/>
        </w:rPr>
        <w:t>97</w:t>
      </w:r>
      <w:r>
        <w:t>(4): 900–919.</w:t>
      </w:r>
    </w:p>
    <w:p w14:paraId="39057CEE" w14:textId="77777777" w:rsidR="00A82363" w:rsidRDefault="00A82363" w:rsidP="00956D71">
      <w:pPr>
        <w:pStyle w:val="Bibliography"/>
      </w:pPr>
      <w:proofErr w:type="spellStart"/>
      <w:r>
        <w:t>Matkin</w:t>
      </w:r>
      <w:proofErr w:type="spellEnd"/>
      <w:r>
        <w:t xml:space="preserve">, C.O., Ward </w:t>
      </w:r>
      <w:proofErr w:type="spellStart"/>
      <w:r>
        <w:t>Testa</w:t>
      </w:r>
      <w:proofErr w:type="spellEnd"/>
      <w:r>
        <w:t xml:space="preserve">, J., Ellis, G.M., and </w:t>
      </w:r>
      <w:proofErr w:type="spellStart"/>
      <w:r>
        <w:t>Saulitis</w:t>
      </w:r>
      <w:proofErr w:type="spellEnd"/>
      <w:r>
        <w:t>, E.L. 2014. Life history and population dynamics of southern Alaska resident killer whales (</w:t>
      </w:r>
      <w:proofErr w:type="spellStart"/>
      <w:r>
        <w:t>Orcinus</w:t>
      </w:r>
      <w:proofErr w:type="spellEnd"/>
      <w:r>
        <w:t xml:space="preserve"> orca). Mar. Mammal Sci. </w:t>
      </w:r>
      <w:r>
        <w:rPr>
          <w:b/>
          <w:bCs/>
        </w:rPr>
        <w:t>30</w:t>
      </w:r>
      <w:r>
        <w:t>(2): 460–479.</w:t>
      </w:r>
    </w:p>
    <w:p w14:paraId="22968A4F" w14:textId="77777777" w:rsidR="00A82363" w:rsidRDefault="00A82363" w:rsidP="00956D71">
      <w:pPr>
        <w:pStyle w:val="Bibliography"/>
      </w:pPr>
      <w:r>
        <w:t xml:space="preserve">McPherson, S., Bernard, D., Clark, J.H., </w:t>
      </w:r>
      <w:proofErr w:type="spellStart"/>
      <w:r>
        <w:t>Pahlke</w:t>
      </w:r>
      <w:proofErr w:type="spellEnd"/>
      <w:r>
        <w:t xml:space="preserve">, K., Jones, E., Der </w:t>
      </w:r>
      <w:proofErr w:type="spellStart"/>
      <w:r>
        <w:t>Hovanisian</w:t>
      </w:r>
      <w:proofErr w:type="spellEnd"/>
      <w:r>
        <w:t xml:space="preserve">, J., Weller, J., and </w:t>
      </w:r>
      <w:proofErr w:type="spellStart"/>
      <w:r>
        <w:t>Ericksen</w:t>
      </w:r>
      <w:proofErr w:type="spellEnd"/>
      <w:r>
        <w:t xml:space="preserve">, R. 2003. Stock status and escapement goals for Chinook salmon stocks in Southeast Alaska. </w:t>
      </w:r>
      <w:proofErr w:type="spellStart"/>
      <w:r>
        <w:t>Alsk</w:t>
      </w:r>
      <w:proofErr w:type="spellEnd"/>
      <w:r>
        <w:t>. Dep. Fish Game Spec. Publ. (03–01): 03–01.</w:t>
      </w:r>
    </w:p>
    <w:p w14:paraId="0444B5FF" w14:textId="77777777" w:rsidR="00A82363" w:rsidRDefault="00A82363" w:rsidP="00956D71">
      <w:pPr>
        <w:pStyle w:val="Bibliography"/>
      </w:pPr>
      <w:r>
        <w:t xml:space="preserve">Muto, M.M., V. T. </w:t>
      </w:r>
      <w:proofErr w:type="spellStart"/>
      <w:r>
        <w:t>Helker</w:t>
      </w:r>
      <w:proofErr w:type="spellEnd"/>
      <w:r>
        <w:t xml:space="preserve">, R. P. </w:t>
      </w:r>
      <w:proofErr w:type="spellStart"/>
      <w:r>
        <w:t>Angliss</w:t>
      </w:r>
      <w:proofErr w:type="spellEnd"/>
      <w:r>
        <w:t xml:space="preserve">, B. A. Allen, P. L. </w:t>
      </w:r>
      <w:proofErr w:type="spellStart"/>
      <w:r>
        <w:t>Boveng,J</w:t>
      </w:r>
      <w:proofErr w:type="spellEnd"/>
      <w:r>
        <w:t xml:space="preserve">. M. </w:t>
      </w:r>
      <w:proofErr w:type="spellStart"/>
      <w:r>
        <w:t>Breiwick</w:t>
      </w:r>
      <w:proofErr w:type="spellEnd"/>
      <w:r>
        <w:t xml:space="preserve">, M. F. Cameron, P. J. </w:t>
      </w:r>
      <w:proofErr w:type="spellStart"/>
      <w:r>
        <w:t>Clapham</w:t>
      </w:r>
      <w:proofErr w:type="spellEnd"/>
      <w:r>
        <w:t xml:space="preserve">, S. P. </w:t>
      </w:r>
      <w:proofErr w:type="spellStart"/>
      <w:r>
        <w:t>Dahle</w:t>
      </w:r>
      <w:proofErr w:type="spellEnd"/>
      <w:r>
        <w:t xml:space="preserve">, M. E. </w:t>
      </w:r>
      <w:proofErr w:type="spellStart"/>
      <w:r>
        <w:t>Dahlheim</w:t>
      </w:r>
      <w:proofErr w:type="spellEnd"/>
      <w:r>
        <w:t xml:space="preserve">, B. S. </w:t>
      </w:r>
      <w:proofErr w:type="spellStart"/>
      <w:r>
        <w:t>Fadely</w:t>
      </w:r>
      <w:proofErr w:type="spellEnd"/>
      <w:r>
        <w:t xml:space="preserve">, M. C. Ferguson, L. W. Fritz, R. C. Hobbs, Y. V. </w:t>
      </w:r>
      <w:proofErr w:type="spellStart"/>
      <w:r>
        <w:t>Ivashchenko</w:t>
      </w:r>
      <w:proofErr w:type="spellEnd"/>
      <w:r>
        <w:t xml:space="preserve">, A. S. Kennedy, J. M. London, S. A. </w:t>
      </w:r>
      <w:proofErr w:type="spellStart"/>
      <w:r>
        <w:t>Mizroch</w:t>
      </w:r>
      <w:proofErr w:type="spellEnd"/>
      <w:r>
        <w:t xml:space="preserve">, R. R. Ream, E. L. Richmond, K. E. W. Shelden, R. G. </w:t>
      </w:r>
      <w:proofErr w:type="spellStart"/>
      <w:r>
        <w:t>Towell</w:t>
      </w:r>
      <w:proofErr w:type="spellEnd"/>
      <w:r>
        <w:t xml:space="preserve">, P. R. Wade, and J. M. Waite, and A. R. </w:t>
      </w:r>
      <w:proofErr w:type="spellStart"/>
      <w:r>
        <w:t>Zerbini</w:t>
      </w:r>
      <w:proofErr w:type="spellEnd"/>
      <w:r>
        <w:t xml:space="preserve">. 2016. Alaska Marine </w:t>
      </w:r>
      <w:proofErr w:type="gramStart"/>
      <w:r>
        <w:t>Mammal  Stock</w:t>
      </w:r>
      <w:proofErr w:type="gramEnd"/>
      <w:r>
        <w:t xml:space="preserve"> Assessments, 2015. Technical Memorandum, NOAA, Seattle, WA.</w:t>
      </w:r>
    </w:p>
    <w:p w14:paraId="5B069B14" w14:textId="77777777" w:rsidR="00A82363" w:rsidRDefault="00A82363" w:rsidP="00956D71">
      <w:pPr>
        <w:pStyle w:val="Bibliography"/>
      </w:pPr>
      <w:r>
        <w:t>National Marine Fisheries Service. 2008. Recovery Plan for Southern Resident Killer Whales (</w:t>
      </w:r>
      <w:proofErr w:type="spellStart"/>
      <w:r>
        <w:t>Orcinus</w:t>
      </w:r>
      <w:proofErr w:type="spellEnd"/>
      <w:r>
        <w:t xml:space="preserve"> orca). National Marine Fisheries Service, Northwest Region, Seattle, Washington. Available from http://www.beamreach.org/data/101/Science/processing/Nora/Papers/SRKW-Recov-Plan-Final.pdf [accessed 3 September 2016].</w:t>
      </w:r>
    </w:p>
    <w:p w14:paraId="277824E2" w14:textId="77777777" w:rsidR="00A82363" w:rsidRDefault="00A82363" w:rsidP="00956D71">
      <w:pPr>
        <w:pStyle w:val="Bibliography"/>
      </w:pPr>
      <w:r>
        <w:t>National Marine Fisheries Service (NMFS). 1997. Investigation of Scientific Information on the Impacts of California Sea Lions and Pacific Harbor Seals on Salmonids and on the Coastal Ecosystems of Washington, Oregon, and California. Available from http://www.nwfsc.noaa.gov/publications/scipubs/techmemos/tm28/mammal.htm [accessed 13 March 2016].</w:t>
      </w:r>
    </w:p>
    <w:p w14:paraId="472BCB0B" w14:textId="77777777" w:rsidR="00A82363" w:rsidRDefault="00A82363" w:rsidP="00956D71">
      <w:pPr>
        <w:pStyle w:val="Bibliography"/>
      </w:pPr>
      <w:r>
        <w:t xml:space="preserve">Nichol, L.M., and Shackleton, D.M. 1996. Seasonal movements and foraging </w:t>
      </w:r>
      <w:proofErr w:type="spellStart"/>
      <w:r>
        <w:t>behaviour</w:t>
      </w:r>
      <w:proofErr w:type="spellEnd"/>
      <w:r>
        <w:t xml:space="preserve"> of northern resident killer whales (</w:t>
      </w:r>
      <w:proofErr w:type="spellStart"/>
      <w:r>
        <w:t>Orcinus</w:t>
      </w:r>
      <w:proofErr w:type="spellEnd"/>
      <w:r>
        <w:t xml:space="preserve"> orca) in relation to the inshore distribution of salmon (</w:t>
      </w:r>
      <w:proofErr w:type="spellStart"/>
      <w:r>
        <w:t>Oncorhynchus</w:t>
      </w:r>
      <w:proofErr w:type="spellEnd"/>
      <w:r>
        <w:t xml:space="preserve"> spp.) in British Columbia. Can. J. Zool. </w:t>
      </w:r>
      <w:r>
        <w:rPr>
          <w:b/>
          <w:bCs/>
        </w:rPr>
        <w:t>74</w:t>
      </w:r>
      <w:r>
        <w:t>(6): 983–991.</w:t>
      </w:r>
    </w:p>
    <w:p w14:paraId="76192FC6" w14:textId="77777777" w:rsidR="00A82363" w:rsidRDefault="00A82363" w:rsidP="00956D71">
      <w:pPr>
        <w:pStyle w:val="Bibliography"/>
      </w:pPr>
      <w:proofErr w:type="spellStart"/>
      <w:r>
        <w:t>Noren</w:t>
      </w:r>
      <w:proofErr w:type="spellEnd"/>
      <w:r>
        <w:t xml:space="preserve">, D.P. 2011. Estimated field metabolic rates and prey requirements of resident killer whales. Mar. Mammal Sci. </w:t>
      </w:r>
      <w:r>
        <w:rPr>
          <w:b/>
          <w:bCs/>
        </w:rPr>
        <w:t>27</w:t>
      </w:r>
      <w:r>
        <w:t>(1): 60–77.</w:t>
      </w:r>
    </w:p>
    <w:p w14:paraId="3F4AA369" w14:textId="77777777" w:rsidR="00A82363" w:rsidRDefault="00A82363" w:rsidP="00956D71">
      <w:pPr>
        <w:pStyle w:val="Bibliography"/>
      </w:pPr>
      <w:proofErr w:type="spellStart"/>
      <w:r>
        <w:t>Olesiuk</w:t>
      </w:r>
      <w:proofErr w:type="spellEnd"/>
      <w:r>
        <w:t>, P.F., Ellis, G.M., and Ford, J.K. 2005. Life history and population dynamics of northern resident killer whales (</w:t>
      </w:r>
      <w:proofErr w:type="spellStart"/>
      <w:r>
        <w:t>Orcinus</w:t>
      </w:r>
      <w:proofErr w:type="spellEnd"/>
      <w:r>
        <w:t xml:space="preserve"> orca) in British Columbia. Canadian Science Advisory Secretariat. Available from https://www.researchgate.net/profile/John_Ford23/publication/283854825_Life_History_and_Population_Dynamics_of_Northern_Resident_Killer_Whales_Orcinus_orca_in_British_Columbia/links/5648ae9808ae9f9c13eb9c42.pdf [accessed 16 May 2016].</w:t>
      </w:r>
    </w:p>
    <w:p w14:paraId="2D6BBCF3" w14:textId="77777777" w:rsidR="00A82363" w:rsidRDefault="00A82363" w:rsidP="00956D71">
      <w:pPr>
        <w:pStyle w:val="Bibliography"/>
      </w:pPr>
      <w:proofErr w:type="spellStart"/>
      <w:r>
        <w:t>O</w:t>
      </w:r>
      <w:r>
        <w:rPr>
          <w:rFonts w:ascii="Tahoma" w:hAnsi="Tahoma" w:cs="Tahoma"/>
        </w:rPr>
        <w:t>�</w:t>
      </w:r>
      <w:r>
        <w:t>Neill</w:t>
      </w:r>
      <w:proofErr w:type="spellEnd"/>
      <w:r>
        <w:t xml:space="preserve">, S.M., </w:t>
      </w:r>
      <w:proofErr w:type="spellStart"/>
      <w:r>
        <w:t>Ylitalo</w:t>
      </w:r>
      <w:proofErr w:type="spellEnd"/>
      <w:r>
        <w:t xml:space="preserve">, G.M., and West, J.E. 2014. Energy content of Pacific salmon as prey of northern and southern resident killer whales. Endanger. Species Res. </w:t>
      </w:r>
      <w:r>
        <w:rPr>
          <w:b/>
          <w:bCs/>
        </w:rPr>
        <w:t>25</w:t>
      </w:r>
      <w:r>
        <w:t>: 265–28.</w:t>
      </w:r>
    </w:p>
    <w:p w14:paraId="193C8CE6" w14:textId="77777777" w:rsidR="00A82363" w:rsidRDefault="00A82363" w:rsidP="00956D71">
      <w:pPr>
        <w:pStyle w:val="Bibliography"/>
      </w:pPr>
      <w:r>
        <w:t xml:space="preserve">PACIFIC SALMON COMMISSION JOINT SALMON. 2016. ANNUAL REPORT OF CATCH AND ESCAPEMENT FOR 2015. Pacific Salmon </w:t>
      </w:r>
      <w:proofErr w:type="spellStart"/>
      <w:r>
        <w:t>Comission</w:t>
      </w:r>
      <w:proofErr w:type="spellEnd"/>
      <w:r>
        <w:t>, Portland, Oregon. Available from http://www.psc.org/publications/technical-reports/technical-committee-reports/chinook/.</w:t>
      </w:r>
    </w:p>
    <w:p w14:paraId="42F60622" w14:textId="77777777" w:rsidR="00A82363" w:rsidRDefault="00A82363" w:rsidP="00956D71">
      <w:pPr>
        <w:pStyle w:val="Bibliography"/>
      </w:pPr>
      <w:r>
        <w:t xml:space="preserve">Peterson, S.H., Lance, M.M., Jeffries, S.J., and Acevedo-Gutiérrez, A. 2012. Long distance movements and </w:t>
      </w:r>
      <w:proofErr w:type="spellStart"/>
      <w:r>
        <w:t>disjunct</w:t>
      </w:r>
      <w:proofErr w:type="spellEnd"/>
      <w:r>
        <w:t xml:space="preserve"> spatial use of harbor seals (</w:t>
      </w:r>
      <w:proofErr w:type="spellStart"/>
      <w:r>
        <w:t>Phoca</w:t>
      </w:r>
      <w:proofErr w:type="spellEnd"/>
      <w:r>
        <w:t xml:space="preserve"> </w:t>
      </w:r>
      <w:proofErr w:type="spellStart"/>
      <w:r>
        <w:t>vitulina</w:t>
      </w:r>
      <w:proofErr w:type="spellEnd"/>
      <w:r>
        <w:t xml:space="preserve">) in the inland waters of the Pacific Northwest. </w:t>
      </w:r>
      <w:proofErr w:type="spellStart"/>
      <w:r>
        <w:t>PloS</w:t>
      </w:r>
      <w:proofErr w:type="spellEnd"/>
      <w:r>
        <w:t xml:space="preserve"> One </w:t>
      </w:r>
      <w:r>
        <w:rPr>
          <w:b/>
          <w:bCs/>
        </w:rPr>
        <w:t>7</w:t>
      </w:r>
      <w:r>
        <w:t>(6): e39046.</w:t>
      </w:r>
    </w:p>
    <w:p w14:paraId="73561121" w14:textId="77777777" w:rsidR="00A82363" w:rsidRDefault="00A82363" w:rsidP="00956D71">
      <w:pPr>
        <w:pStyle w:val="Bibliography"/>
      </w:pPr>
      <w:r>
        <w:t xml:space="preserve">Pitcher, K.W., and Calkins, D.G. 1979. Biology of the harbor seal, </w:t>
      </w:r>
      <w:proofErr w:type="spellStart"/>
      <w:r>
        <w:t>Phoca</w:t>
      </w:r>
      <w:proofErr w:type="spellEnd"/>
      <w:r>
        <w:t xml:space="preserve"> </w:t>
      </w:r>
      <w:proofErr w:type="spellStart"/>
      <w:r>
        <w:t>vitulina</w:t>
      </w:r>
      <w:proofErr w:type="spellEnd"/>
      <w:r>
        <w:t xml:space="preserve"> </w:t>
      </w:r>
      <w:proofErr w:type="spellStart"/>
      <w:r>
        <w:t>richardsi</w:t>
      </w:r>
      <w:proofErr w:type="spellEnd"/>
      <w:r>
        <w:t>, in the Gulf of Alaska. Outer Continental Shelf Environmental Assessment Program, US Department of Interior, Bureau of Land Management. Available from http://www.data.boem.gov/PI/PDFImages/ESPIS/0/313.pdf [accessed 13 March 2016].</w:t>
      </w:r>
    </w:p>
    <w:p w14:paraId="47DC0378" w14:textId="77777777" w:rsidR="00A82363" w:rsidRDefault="00A82363" w:rsidP="00956D71">
      <w:pPr>
        <w:pStyle w:val="Bibliography"/>
      </w:pPr>
      <w:r>
        <w:lastRenderedPageBreak/>
        <w:t xml:space="preserve">Pitcher, K.W., </w:t>
      </w:r>
      <w:proofErr w:type="spellStart"/>
      <w:r>
        <w:t>Olesiuk</w:t>
      </w:r>
      <w:proofErr w:type="spellEnd"/>
      <w:r>
        <w:t xml:space="preserve">, P.F., Brown, R.F., Lowry, M.S., Jeffries, S.J., </w:t>
      </w:r>
      <w:proofErr w:type="spellStart"/>
      <w:r>
        <w:t>Sease</w:t>
      </w:r>
      <w:proofErr w:type="spellEnd"/>
      <w:r>
        <w:t xml:space="preserve">, J.L., Perryman, W.L., </w:t>
      </w:r>
      <w:proofErr w:type="spellStart"/>
      <w:r>
        <w:t>Stinchcomb</w:t>
      </w:r>
      <w:proofErr w:type="spellEnd"/>
      <w:r>
        <w:t>, C.E., and Lowry, L.F. 2007. Abundance and distribution of the eastern North Pacific Steller sea lion (</w:t>
      </w:r>
      <w:proofErr w:type="spellStart"/>
      <w:r>
        <w:t>Eumetopias</w:t>
      </w:r>
      <w:proofErr w:type="spellEnd"/>
      <w:r>
        <w:t xml:space="preserve"> </w:t>
      </w:r>
      <w:proofErr w:type="spellStart"/>
      <w:r>
        <w:t>jubatus</w:t>
      </w:r>
      <w:proofErr w:type="spellEnd"/>
      <w:r>
        <w:t xml:space="preserve">) population. Fish. Bull. </w:t>
      </w:r>
      <w:r>
        <w:rPr>
          <w:b/>
          <w:bCs/>
        </w:rPr>
        <w:t>105</w:t>
      </w:r>
      <w:r>
        <w:t>(1): 102–116.</w:t>
      </w:r>
    </w:p>
    <w:p w14:paraId="5E7DDC66" w14:textId="77777777" w:rsidR="00A82363" w:rsidRDefault="00A82363" w:rsidP="00956D71">
      <w:pPr>
        <w:pStyle w:val="Bibliography"/>
      </w:pPr>
      <w:r>
        <w:t>PSC. 2016. Review of 2015 Ocean Salmon Fisheries: Stock Assessment and Fishery Evaluation Document for the Pacific Coast Salmon Fishery Management Plan. Pacific Fishery Management Council, Portland, Oregon.</w:t>
      </w:r>
    </w:p>
    <w:p w14:paraId="1D7D0BAD" w14:textId="77777777" w:rsidR="00A82363" w:rsidRDefault="00A82363" w:rsidP="00956D71">
      <w:pPr>
        <w:pStyle w:val="Bibliography"/>
      </w:pPr>
      <w:r>
        <w:t>RMIS. 2012. Regional Mark Information System User Guide. Pacific Fishery Management Council, Portland, Oregon. Available from http://www.rmpc.org/files/RMIS_UserGuide_V3.pdf.</w:t>
      </w:r>
    </w:p>
    <w:p w14:paraId="61359E6C" w14:textId="77777777" w:rsidR="00A82363" w:rsidRDefault="00A82363" w:rsidP="00956D71">
      <w:pPr>
        <w:pStyle w:val="Bibliography"/>
      </w:pPr>
      <w:proofErr w:type="spellStart"/>
      <w:r>
        <w:t>Scordino</w:t>
      </w:r>
      <w:proofErr w:type="spellEnd"/>
      <w:r>
        <w:t>, J. 2010. West coast pinniped program investigations on California sea lion and Pacific Harbor seal impacts on salmonids and other fishery resources. Pacific States Marine Fisheries Commission. Available from http://www.westcoast.fisheries.noaa.gov/publications/protected_species/marine_mammals/pinnipeds/sea_lion_removals/expand_pinniped_report_2010.pdf [accessed 13 July 2016].</w:t>
      </w:r>
    </w:p>
    <w:p w14:paraId="610B8660" w14:textId="77777777" w:rsidR="00A82363" w:rsidRDefault="00A82363" w:rsidP="00956D71">
      <w:pPr>
        <w:pStyle w:val="Bibliography"/>
      </w:pPr>
      <w:proofErr w:type="spellStart"/>
      <w:r>
        <w:t>Scordino</w:t>
      </w:r>
      <w:proofErr w:type="spellEnd"/>
      <w:r>
        <w:t xml:space="preserve">, J., </w:t>
      </w:r>
      <w:proofErr w:type="spellStart"/>
      <w:r>
        <w:t>Akmajian</w:t>
      </w:r>
      <w:proofErr w:type="spellEnd"/>
      <w:r>
        <w:t xml:space="preserve">, A.M., and </w:t>
      </w:r>
      <w:proofErr w:type="spellStart"/>
      <w:r>
        <w:t>Riemer</w:t>
      </w:r>
      <w:proofErr w:type="spellEnd"/>
      <w:r>
        <w:t>, S.D. 2014. California and Steller sea lion diets in northwest Washington, 2010-2013.</w:t>
      </w:r>
    </w:p>
    <w:p w14:paraId="122EF55B" w14:textId="77777777" w:rsidR="00A82363" w:rsidRDefault="00A82363" w:rsidP="00956D71">
      <w:pPr>
        <w:pStyle w:val="Bibliography"/>
      </w:pPr>
      <w:r>
        <w:t xml:space="preserve">Seiler, D., </w:t>
      </w:r>
      <w:proofErr w:type="spellStart"/>
      <w:r>
        <w:t>Volkhardt</w:t>
      </w:r>
      <w:proofErr w:type="spellEnd"/>
      <w:r>
        <w:t xml:space="preserve">, G., Fleischer, L., and </w:t>
      </w:r>
      <w:proofErr w:type="spellStart"/>
      <w:r>
        <w:t>Kiyohara</w:t>
      </w:r>
      <w:proofErr w:type="spellEnd"/>
      <w:r>
        <w:t>, K. 2005. Evaluation of downstream migrant salmon production in 2001 from the Cedar River and Bear Creek. Washington Department of Fish and Wildlife, Fish Program, Science Division. Available from http://wdfw.wa.gov/publications/00084/wdfw00084.pdf [accessed 26 October 2016].</w:t>
      </w:r>
    </w:p>
    <w:p w14:paraId="2E876DCA" w14:textId="77777777" w:rsidR="00A82363" w:rsidRDefault="00A82363" w:rsidP="00956D71">
      <w:pPr>
        <w:pStyle w:val="Bibliography"/>
      </w:pPr>
      <w:r>
        <w:t xml:space="preserve">Seiler, D., </w:t>
      </w:r>
      <w:proofErr w:type="spellStart"/>
      <w:r>
        <w:t>Volkhardt</w:t>
      </w:r>
      <w:proofErr w:type="spellEnd"/>
      <w:r>
        <w:t xml:space="preserve">, G., Topping, P., Fleischer, L., Miller, T., </w:t>
      </w:r>
      <w:proofErr w:type="spellStart"/>
      <w:r>
        <w:t>Schonning</w:t>
      </w:r>
      <w:proofErr w:type="spellEnd"/>
      <w:r>
        <w:t xml:space="preserve">, S., </w:t>
      </w:r>
      <w:proofErr w:type="spellStart"/>
      <w:r>
        <w:t>Rawding</w:t>
      </w:r>
      <w:proofErr w:type="spellEnd"/>
      <w:r>
        <w:t>, D., Groesbeck, M., Woodard, R., and Hawkins, S. 2004. 2003 Juvenile Salmonid Production Evaluation Report Green River, Wenatchee River, and Cedar Creek. Available from http://dfw.wa.gov/publications/00067/wdfw00067.pdf [accessed 23 December 2016].</w:t>
      </w:r>
    </w:p>
    <w:p w14:paraId="1C8BAE09" w14:textId="77777777" w:rsidR="00A82363" w:rsidRDefault="00A82363" w:rsidP="00956D71">
      <w:pPr>
        <w:pStyle w:val="Bibliography"/>
      </w:pPr>
      <w:r>
        <w:t xml:space="preserve">Sigler, M.F., </w:t>
      </w:r>
      <w:proofErr w:type="spellStart"/>
      <w:r>
        <w:t>Tollit</w:t>
      </w:r>
      <w:proofErr w:type="spellEnd"/>
      <w:r>
        <w:t xml:space="preserve">, D.J., </w:t>
      </w:r>
      <w:proofErr w:type="spellStart"/>
      <w:r>
        <w:t>Vollenweider</w:t>
      </w:r>
      <w:proofErr w:type="spellEnd"/>
      <w:r>
        <w:t xml:space="preserve">, J.J., </w:t>
      </w:r>
      <w:proofErr w:type="spellStart"/>
      <w:r>
        <w:t>Thedinga</w:t>
      </w:r>
      <w:proofErr w:type="spellEnd"/>
      <w:r>
        <w:t xml:space="preserve">, J.F., </w:t>
      </w:r>
      <w:proofErr w:type="spellStart"/>
      <w:r>
        <w:t>Csepp</w:t>
      </w:r>
      <w:proofErr w:type="spellEnd"/>
      <w:r>
        <w:t xml:space="preserve">, D.J., Womble, J.N., Wong, M.A., </w:t>
      </w:r>
      <w:proofErr w:type="spellStart"/>
      <w:r>
        <w:t>Rehberg</w:t>
      </w:r>
      <w:proofErr w:type="spellEnd"/>
      <w:r>
        <w:t xml:space="preserve">, M.J., and </w:t>
      </w:r>
      <w:proofErr w:type="spellStart"/>
      <w:r>
        <w:t>Trites</w:t>
      </w:r>
      <w:proofErr w:type="spellEnd"/>
      <w:r>
        <w:t xml:space="preserve">, A.W. 2009. Steller sea lion foraging response to seasonal changes in prey availability. Mar. Ecol. </w:t>
      </w:r>
      <w:proofErr w:type="spellStart"/>
      <w:r>
        <w:t>Prog</w:t>
      </w:r>
      <w:proofErr w:type="spellEnd"/>
      <w:r>
        <w:t xml:space="preserve">. Ser. </w:t>
      </w:r>
      <w:r>
        <w:rPr>
          <w:b/>
          <w:bCs/>
        </w:rPr>
        <w:t>388</w:t>
      </w:r>
      <w:r>
        <w:t>: 243–261.</w:t>
      </w:r>
    </w:p>
    <w:p w14:paraId="35A045F8" w14:textId="77777777" w:rsidR="00A82363" w:rsidRDefault="00A82363" w:rsidP="00956D71">
      <w:pPr>
        <w:pStyle w:val="Bibliography"/>
      </w:pPr>
      <w:r>
        <w:t xml:space="preserve">Small, R.J., Pendleton, G.W., and Pitcher, K.W. 2003. Trends in abundance of Alaska harbor seals, 1983–2001. Mar. Mammal Sci. </w:t>
      </w:r>
      <w:r>
        <w:rPr>
          <w:b/>
          <w:bCs/>
        </w:rPr>
        <w:t>19</w:t>
      </w:r>
      <w:r>
        <w:t>(2): 344–362.</w:t>
      </w:r>
    </w:p>
    <w:p w14:paraId="60A9057F" w14:textId="77777777" w:rsidR="00A82363" w:rsidRDefault="00A82363" w:rsidP="00956D71">
      <w:pPr>
        <w:pStyle w:val="Bibliography"/>
      </w:pPr>
      <w:proofErr w:type="spellStart"/>
      <w:r>
        <w:t>Stansell</w:t>
      </w:r>
      <w:proofErr w:type="spellEnd"/>
      <w:r>
        <w:t>, R.J., Gibbons, K.M., and Nagy, W.T. 2010. Evaluation of pinniped predation on adult salmonids and other fish in the Bonneville Dam tailrace, 2008-2010. US Army Corps of Engineers, Bonneville Lock and Dam. Available from http://www.salmonrecovery.gov/Files/2011%20APR%20files/New%20folder%</w:t>
      </w:r>
      <w:proofErr w:type="gramStart"/>
      <w:r>
        <w:t>20(</w:t>
      </w:r>
      <w:proofErr w:type="gramEnd"/>
      <w:r>
        <w:t>2)/Stansell_et_al._2011_S1-2008-2010_Pinniped_Report.pdf [accessed 5 July 2016].</w:t>
      </w:r>
    </w:p>
    <w:p w14:paraId="4F44C123" w14:textId="77777777" w:rsidR="00A82363" w:rsidRDefault="00A82363" w:rsidP="00956D71">
      <w:pPr>
        <w:pStyle w:val="Bibliography"/>
      </w:pPr>
      <w:proofErr w:type="spellStart"/>
      <w:r>
        <w:t>Suryan</w:t>
      </w:r>
      <w:proofErr w:type="spellEnd"/>
      <w:r>
        <w:t xml:space="preserve">, R.M., and Harvey, J.T. 1998. TRACKING HARBOR SEALS (PHOCA VITULINA RICHARDSI) TO DETERMINE DIVE BEHAVIOR, FORAGING ACTIVITY, AND HAUL-OUT SITE USE. Mar. Mammal Sci. </w:t>
      </w:r>
      <w:r>
        <w:rPr>
          <w:b/>
          <w:bCs/>
        </w:rPr>
        <w:t>14</w:t>
      </w:r>
      <w:r>
        <w:t>(2): 361–372.</w:t>
      </w:r>
    </w:p>
    <w:p w14:paraId="1BB23A0D" w14:textId="77777777" w:rsidR="00A82363" w:rsidRDefault="00A82363" w:rsidP="00956D71">
      <w:pPr>
        <w:pStyle w:val="Bibliography"/>
      </w:pPr>
      <w:r>
        <w:t xml:space="preserve">Thomas, A.C., Nelson, B., Lance, M.M., </w:t>
      </w:r>
      <w:proofErr w:type="spellStart"/>
      <w:r>
        <w:t>Deagle</w:t>
      </w:r>
      <w:proofErr w:type="spellEnd"/>
      <w:r>
        <w:t xml:space="preserve">, B., and </w:t>
      </w:r>
      <w:proofErr w:type="spellStart"/>
      <w:r>
        <w:t>Trites</w:t>
      </w:r>
      <w:proofErr w:type="spellEnd"/>
      <w:r>
        <w:t xml:space="preserve">, A. 2016. </w:t>
      </w:r>
      <w:proofErr w:type="spellStart"/>
      <w:r>
        <w:t>Harbour</w:t>
      </w:r>
      <w:proofErr w:type="spellEnd"/>
      <w:r>
        <w:t xml:space="preserve"> seals target juvenile salmon of conservation concern. Can. J. Fish. </w:t>
      </w:r>
      <w:proofErr w:type="spellStart"/>
      <w:r>
        <w:t>Aquat</w:t>
      </w:r>
      <w:proofErr w:type="spellEnd"/>
      <w:r>
        <w:t>. Sci.</w:t>
      </w:r>
    </w:p>
    <w:p w14:paraId="1F69D280" w14:textId="77777777" w:rsidR="00A82363" w:rsidRDefault="00A82363" w:rsidP="00956D71">
      <w:pPr>
        <w:pStyle w:val="Bibliography"/>
      </w:pPr>
      <w:proofErr w:type="spellStart"/>
      <w:r>
        <w:t>Tollit</w:t>
      </w:r>
      <w:proofErr w:type="spellEnd"/>
      <w:r>
        <w:t xml:space="preserve">, D.J., Wong, M.A., and </w:t>
      </w:r>
      <w:proofErr w:type="spellStart"/>
      <w:r>
        <w:t>Trites</w:t>
      </w:r>
      <w:proofErr w:type="spellEnd"/>
      <w:r>
        <w:t>, A.W. 2015. Diet composition of Steller sea lions (</w:t>
      </w:r>
      <w:proofErr w:type="spellStart"/>
      <w:r>
        <w:t>Eumetopias</w:t>
      </w:r>
      <w:proofErr w:type="spellEnd"/>
      <w:r>
        <w:t xml:space="preserve"> </w:t>
      </w:r>
      <w:proofErr w:type="spellStart"/>
      <w:r>
        <w:t>jubatus</w:t>
      </w:r>
      <w:proofErr w:type="spellEnd"/>
      <w:r>
        <w:t xml:space="preserve">) in Frederick Sound, southeast Alaska: a comparison of quantification methods using scats to describe temporal and spatial variabilities. Can. J. Zool. </w:t>
      </w:r>
      <w:r>
        <w:rPr>
          <w:b/>
          <w:bCs/>
        </w:rPr>
        <w:t>93</w:t>
      </w:r>
      <w:r>
        <w:t>(5): 361–376.</w:t>
      </w:r>
    </w:p>
    <w:p w14:paraId="39BD40CE" w14:textId="77777777" w:rsidR="00A82363" w:rsidRDefault="00A82363" w:rsidP="00956D71">
      <w:pPr>
        <w:pStyle w:val="Bibliography"/>
      </w:pPr>
      <w:proofErr w:type="spellStart"/>
      <w:r>
        <w:t>Trites</w:t>
      </w:r>
      <w:proofErr w:type="spellEnd"/>
      <w:r>
        <w:t xml:space="preserve">, A.W., and Donnelly, C.P. 2003. The decline of Steller sea lions </w:t>
      </w:r>
      <w:proofErr w:type="spellStart"/>
      <w:r>
        <w:t>Eumetopias</w:t>
      </w:r>
      <w:proofErr w:type="spellEnd"/>
      <w:r>
        <w:t xml:space="preserve"> </w:t>
      </w:r>
      <w:proofErr w:type="spellStart"/>
      <w:r>
        <w:t>jubatus</w:t>
      </w:r>
      <w:proofErr w:type="spellEnd"/>
      <w:r>
        <w:t xml:space="preserve"> in Alaska: a review of the nutritional stress hypothesis. Mammal Rev. </w:t>
      </w:r>
      <w:r>
        <w:rPr>
          <w:b/>
          <w:bCs/>
        </w:rPr>
        <w:t>33</w:t>
      </w:r>
      <w:r>
        <w:t>(1): 3–28.</w:t>
      </w:r>
    </w:p>
    <w:p w14:paraId="2C6C038B" w14:textId="77777777" w:rsidR="00A82363" w:rsidRDefault="00A82363" w:rsidP="00956D71">
      <w:pPr>
        <w:pStyle w:val="Bibliography"/>
      </w:pPr>
      <w:r>
        <w:t xml:space="preserve">Ward, E.J., </w:t>
      </w:r>
      <w:proofErr w:type="spellStart"/>
      <w:r>
        <w:t>Dahlheim</w:t>
      </w:r>
      <w:proofErr w:type="spellEnd"/>
      <w:r>
        <w:t xml:space="preserve">, M.E., Waite, J.M., Emmons, C.K., Marshall, K.N., </w:t>
      </w:r>
      <w:proofErr w:type="spellStart"/>
      <w:r>
        <w:t>Chasco</w:t>
      </w:r>
      <w:proofErr w:type="spellEnd"/>
      <w:r>
        <w:t xml:space="preserve">, B.E., and </w:t>
      </w:r>
      <w:proofErr w:type="spellStart"/>
      <w:r>
        <w:t>Balcomb</w:t>
      </w:r>
      <w:proofErr w:type="spellEnd"/>
      <w:r>
        <w:t xml:space="preserve">, K.C. 2016. Long-distance migration of prey synchronizes demographic rates of top predators across broad spatial scales. Ecosphere </w:t>
      </w:r>
      <w:r>
        <w:rPr>
          <w:b/>
          <w:bCs/>
        </w:rPr>
        <w:t>7</w:t>
      </w:r>
      <w:r>
        <w:t>(2). Available from http://onlinelibrary.wiley.com/doi/10.1002/ecs2.1276/full [accessed 5 July 2016].</w:t>
      </w:r>
    </w:p>
    <w:p w14:paraId="46D0A3C4" w14:textId="77777777" w:rsidR="00A82363" w:rsidRDefault="00A82363" w:rsidP="00956D71">
      <w:pPr>
        <w:pStyle w:val="Bibliography"/>
      </w:pPr>
      <w:r>
        <w:t xml:space="preserve">Ward, E.J., Holmes, E.E., and </w:t>
      </w:r>
      <w:proofErr w:type="spellStart"/>
      <w:r>
        <w:t>Balcomb</w:t>
      </w:r>
      <w:proofErr w:type="spellEnd"/>
      <w:r>
        <w:t xml:space="preserve">, K.C. 2009. Quantifying the effects of prey abundance on killer whale reproduction. J. Appl. Ecol. </w:t>
      </w:r>
      <w:r>
        <w:rPr>
          <w:b/>
          <w:bCs/>
        </w:rPr>
        <w:t>46</w:t>
      </w:r>
      <w:r>
        <w:t>(3): 632–640.</w:t>
      </w:r>
    </w:p>
    <w:p w14:paraId="4D277FDA" w14:textId="77777777" w:rsidR="00A82363" w:rsidRDefault="00A82363" w:rsidP="00956D71">
      <w:pPr>
        <w:pStyle w:val="Bibliography"/>
      </w:pPr>
      <w:r>
        <w:lastRenderedPageBreak/>
        <w:t xml:space="preserve">Weise, M.J., and Harvey, J.T. 2008. Temporal variability in ocean climate and California sea lion diet and biomass consumption: implications for fisheries management. Mar. Ecol. </w:t>
      </w:r>
      <w:proofErr w:type="spellStart"/>
      <w:r>
        <w:t>Prog</w:t>
      </w:r>
      <w:proofErr w:type="spellEnd"/>
      <w:r>
        <w:t xml:space="preserve">. Ser. </w:t>
      </w:r>
      <w:r>
        <w:rPr>
          <w:b/>
          <w:bCs/>
        </w:rPr>
        <w:t>373</w:t>
      </w:r>
      <w:r>
        <w:t>: 157–172.</w:t>
      </w:r>
    </w:p>
    <w:p w14:paraId="7F60AC60" w14:textId="77777777" w:rsidR="00A82363" w:rsidRDefault="00A82363" w:rsidP="00956D71">
      <w:pPr>
        <w:pStyle w:val="Bibliography"/>
      </w:pPr>
      <w:proofErr w:type="spellStart"/>
      <w:r>
        <w:t>Weitkamp</w:t>
      </w:r>
      <w:proofErr w:type="spellEnd"/>
      <w:r>
        <w:t xml:space="preserve">, L.A. 2010. Marine distributions of Chinook salmon from the west coast of North America determined by coded wire tag recoveries. Trans. Am. Fish. Soc. </w:t>
      </w:r>
      <w:r>
        <w:rPr>
          <w:b/>
          <w:bCs/>
        </w:rPr>
        <w:t>139</w:t>
      </w:r>
      <w:r>
        <w:t>(1): 147–170.</w:t>
      </w:r>
    </w:p>
    <w:p w14:paraId="3AC1EB71" w14:textId="77777777" w:rsidR="00A82363" w:rsidRDefault="00A82363" w:rsidP="00956D71">
      <w:pPr>
        <w:pStyle w:val="Bibliography"/>
      </w:pPr>
      <w:r>
        <w:t xml:space="preserve">Williams, T.M., Estes, J.A., </w:t>
      </w:r>
      <w:proofErr w:type="spellStart"/>
      <w:r>
        <w:t>Doak</w:t>
      </w:r>
      <w:proofErr w:type="spellEnd"/>
      <w:r>
        <w:t xml:space="preserve">, D.F., and Springer, A.M. 2004. Killer appetites: assessing the role of predators in ecological communities. Ecology </w:t>
      </w:r>
      <w:r>
        <w:rPr>
          <w:b/>
          <w:bCs/>
        </w:rPr>
        <w:t>85</w:t>
      </w:r>
      <w:r>
        <w:t>(12): 3373–3384.</w:t>
      </w:r>
    </w:p>
    <w:p w14:paraId="3C721E99" w14:textId="77777777" w:rsidR="00A82363" w:rsidRDefault="00A82363" w:rsidP="00956D71">
      <w:pPr>
        <w:pStyle w:val="Bibliography"/>
      </w:pPr>
      <w:proofErr w:type="spellStart"/>
      <w:r>
        <w:t>Winship</w:t>
      </w:r>
      <w:proofErr w:type="spellEnd"/>
      <w:r>
        <w:t xml:space="preserve">, A.J., Hunter, A.M., Rosen, D.A., and </w:t>
      </w:r>
      <w:proofErr w:type="spellStart"/>
      <w:r>
        <w:t>Trites</w:t>
      </w:r>
      <w:proofErr w:type="spellEnd"/>
      <w:r>
        <w:t xml:space="preserve">, A.W. 2006. Food consumption by sea lions: existing data and techniques. Sea Lions World </w:t>
      </w:r>
      <w:proofErr w:type="spellStart"/>
      <w:r>
        <w:t>Alsk</w:t>
      </w:r>
      <w:proofErr w:type="spellEnd"/>
      <w:r>
        <w:t>. Sea Grant Coll. Program: 177–191.</w:t>
      </w:r>
    </w:p>
    <w:p w14:paraId="010CB78A" w14:textId="77777777" w:rsidR="00A82363" w:rsidRDefault="00A82363" w:rsidP="00956D71">
      <w:pPr>
        <w:pStyle w:val="Bibliography"/>
      </w:pPr>
      <w:proofErr w:type="spellStart"/>
      <w:r>
        <w:t>Winship</w:t>
      </w:r>
      <w:proofErr w:type="spellEnd"/>
      <w:r>
        <w:t xml:space="preserve">, A.J., </w:t>
      </w:r>
      <w:proofErr w:type="spellStart"/>
      <w:r>
        <w:t>Trites</w:t>
      </w:r>
      <w:proofErr w:type="spellEnd"/>
      <w:r>
        <w:t>, A.W., and Calkins, D.G. 2001. Growth in body size of the Steller sea lion (</w:t>
      </w:r>
      <w:proofErr w:type="spellStart"/>
      <w:r>
        <w:t>Eumetopias</w:t>
      </w:r>
      <w:proofErr w:type="spellEnd"/>
      <w:r>
        <w:t xml:space="preserve"> </w:t>
      </w:r>
      <w:proofErr w:type="spellStart"/>
      <w:r>
        <w:t>jubatus</w:t>
      </w:r>
      <w:proofErr w:type="spellEnd"/>
      <w:r>
        <w:t xml:space="preserve">). J. Mammal. </w:t>
      </w:r>
      <w:r>
        <w:rPr>
          <w:b/>
          <w:bCs/>
        </w:rPr>
        <w:t>82</w:t>
      </w:r>
      <w:r>
        <w:t>(2): 500–519.</w:t>
      </w:r>
    </w:p>
    <w:p w14:paraId="5FE9E872" w14:textId="77777777" w:rsidR="00A82363" w:rsidRDefault="00A82363" w:rsidP="00956D71">
      <w:pPr>
        <w:pStyle w:val="Bibliography"/>
      </w:pPr>
      <w:proofErr w:type="spellStart"/>
      <w:r>
        <w:t>Winship</w:t>
      </w:r>
      <w:proofErr w:type="spellEnd"/>
      <w:r>
        <w:t xml:space="preserve">, A.J., </w:t>
      </w:r>
      <w:proofErr w:type="spellStart"/>
      <w:r>
        <w:t>Trites</w:t>
      </w:r>
      <w:proofErr w:type="spellEnd"/>
      <w:r>
        <w:t xml:space="preserve">, A.W., and Rosen, D.A. 2002. A </w:t>
      </w:r>
      <w:proofErr w:type="spellStart"/>
      <w:r>
        <w:t>bioenergetic</w:t>
      </w:r>
      <w:proofErr w:type="spellEnd"/>
      <w:r>
        <w:t xml:space="preserve"> model for estimating the food requirements of Steller sea lions </w:t>
      </w:r>
      <w:proofErr w:type="spellStart"/>
      <w:r>
        <w:t>Eumetopias</w:t>
      </w:r>
      <w:proofErr w:type="spellEnd"/>
      <w:r>
        <w:t xml:space="preserve"> </w:t>
      </w:r>
      <w:proofErr w:type="spellStart"/>
      <w:r>
        <w:t>jubatus</w:t>
      </w:r>
      <w:proofErr w:type="spellEnd"/>
      <w:r>
        <w:t xml:space="preserve"> in Alaska, USA. Mar. Ecol. </w:t>
      </w:r>
      <w:proofErr w:type="spellStart"/>
      <w:r>
        <w:t>Prog</w:t>
      </w:r>
      <w:proofErr w:type="spellEnd"/>
      <w:r>
        <w:t xml:space="preserve">. Ser. </w:t>
      </w:r>
      <w:r>
        <w:rPr>
          <w:b/>
          <w:bCs/>
        </w:rPr>
        <w:t>229</w:t>
      </w:r>
      <w:r>
        <w:t>: 291–312.</w:t>
      </w:r>
    </w:p>
    <w:p w14:paraId="2B8749EA" w14:textId="77777777" w:rsidR="00A82363" w:rsidRDefault="00A82363" w:rsidP="00956D71">
      <w:pPr>
        <w:pStyle w:val="Bibliography"/>
      </w:pPr>
      <w:r>
        <w:t xml:space="preserve">Womble, J.N., Pendleton, G.W., Mathews, E.A., Blundell, G.M., Bool, N.M., and </w:t>
      </w:r>
      <w:proofErr w:type="spellStart"/>
      <w:r>
        <w:t>Gende</w:t>
      </w:r>
      <w:proofErr w:type="spellEnd"/>
      <w:r>
        <w:t>, S.M. 2010. Harbor seal (</w:t>
      </w:r>
      <w:proofErr w:type="spellStart"/>
      <w:r>
        <w:t>Phoca</w:t>
      </w:r>
      <w:proofErr w:type="spellEnd"/>
      <w:r>
        <w:t xml:space="preserve"> </w:t>
      </w:r>
      <w:proofErr w:type="spellStart"/>
      <w:r>
        <w:t>vitulina</w:t>
      </w:r>
      <w:proofErr w:type="spellEnd"/>
      <w:r>
        <w:t xml:space="preserve"> </w:t>
      </w:r>
      <w:proofErr w:type="spellStart"/>
      <w:r>
        <w:t>richardii</w:t>
      </w:r>
      <w:proofErr w:type="spellEnd"/>
      <w:r>
        <w:t xml:space="preserve">) decline continues in the rapidly changing landscape of Glacier Bay National Park, Alaska 1992–2008. Mar. Mammal Sci. </w:t>
      </w:r>
      <w:r>
        <w:rPr>
          <w:b/>
          <w:bCs/>
        </w:rPr>
        <w:t>26</w:t>
      </w:r>
      <w:r>
        <w:t>(3): 686–697.</w:t>
      </w:r>
    </w:p>
    <w:p w14:paraId="002B558D" w14:textId="77777777" w:rsidR="00A82363" w:rsidRDefault="00A82363" w:rsidP="00956D71">
      <w:pPr>
        <w:pStyle w:val="Bibliography"/>
      </w:pPr>
      <w:r>
        <w:t xml:space="preserve">Wright, B.E., Brown, R.F., and </w:t>
      </w:r>
      <w:proofErr w:type="spellStart"/>
      <w:r>
        <w:t>Murtagh</w:t>
      </w:r>
      <w:proofErr w:type="spellEnd"/>
      <w:r>
        <w:t>, T. 2015. WILLAMETTE FALLS PINNIPED MONITORING PROJECT, 2015. Oregon Department of Fish and Wildlife. Available from http://www.dfw.state.or.us/fish/SeaLion/docs/Willamette_Falls_2015_sea_lion_report.pdf [accessed 16 December 2016].</w:t>
      </w:r>
    </w:p>
    <w:p w14:paraId="197DB6E6" w14:textId="77777777" w:rsidR="00A82363" w:rsidRDefault="00A82363" w:rsidP="00956D71">
      <w:pPr>
        <w:pStyle w:val="Bibliography"/>
      </w:pPr>
      <w:r>
        <w:t xml:space="preserve">York, A.E. 1994. The population dynamics of northern sea lions, 1975-1985. Mar. Mammal Sci. </w:t>
      </w:r>
      <w:r>
        <w:rPr>
          <w:b/>
          <w:bCs/>
        </w:rPr>
        <w:t>10</w:t>
      </w:r>
      <w:r>
        <w:t>(1): 38–51.</w:t>
      </w:r>
    </w:p>
    <w:p w14:paraId="06DE63A3" w14:textId="77777777" w:rsidR="00A82363" w:rsidRDefault="00A82363" w:rsidP="00956D71">
      <w:pPr>
        <w:pStyle w:val="Bibliography"/>
      </w:pPr>
      <w:r>
        <w:t xml:space="preserve">Zimmerman, M.S., </w:t>
      </w:r>
      <w:proofErr w:type="spellStart"/>
      <w:r>
        <w:t>Kinsel</w:t>
      </w:r>
      <w:proofErr w:type="spellEnd"/>
      <w:r>
        <w:t xml:space="preserve">, C., Beamer, E., Connor, E.J., and </w:t>
      </w:r>
      <w:proofErr w:type="spellStart"/>
      <w:r>
        <w:t>Pflug</w:t>
      </w:r>
      <w:proofErr w:type="spellEnd"/>
      <w:r>
        <w:t xml:space="preserve">, D.E. 2015. Abundance, survival, and life history strategies of juvenile Chinook </w:t>
      </w:r>
      <w:proofErr w:type="gramStart"/>
      <w:r>
        <w:t>Salmon</w:t>
      </w:r>
      <w:proofErr w:type="gramEnd"/>
      <w:r>
        <w:t xml:space="preserve"> in the Skagit River, Washington. Trans. Am. Fish. Soc. </w:t>
      </w:r>
      <w:r>
        <w:rPr>
          <w:b/>
          <w:bCs/>
        </w:rPr>
        <w:t>144</w:t>
      </w:r>
      <w:r>
        <w:t>(3): 627–641.</w:t>
      </w:r>
    </w:p>
    <w:p w14:paraId="23313667" w14:textId="67B8FDC9" w:rsidR="00A90661" w:rsidRPr="004133ED" w:rsidRDefault="00CD5988">
      <w:pPr>
        <w:rPr>
          <w:rFonts w:eastAsiaTheme="majorEastAsia" w:cs="Times New Roman"/>
          <w:color w:val="2E74B5" w:themeColor="accent1" w:themeShade="BF"/>
          <w:sz w:val="24"/>
          <w:szCs w:val="24"/>
        </w:rPr>
      </w:pPr>
      <w:r w:rsidRPr="001F3B16">
        <w:fldChar w:fldCharType="end"/>
      </w:r>
    </w:p>
    <w:sectPr w:rsidR="00A90661" w:rsidRPr="004133ED" w:rsidSect="006951F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52D05A" w14:textId="77777777" w:rsidR="000C0417" w:rsidRDefault="000C0417" w:rsidP="002215D8">
      <w:pPr>
        <w:spacing w:after="0" w:line="240" w:lineRule="auto"/>
      </w:pPr>
      <w:r>
        <w:separator/>
      </w:r>
    </w:p>
  </w:endnote>
  <w:endnote w:type="continuationSeparator" w:id="0">
    <w:p w14:paraId="577F904F" w14:textId="77777777" w:rsidR="000C0417" w:rsidRDefault="000C0417" w:rsidP="002215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EF4EB2" w14:textId="77777777" w:rsidR="000C0417" w:rsidRDefault="000C0417" w:rsidP="002215D8">
      <w:pPr>
        <w:spacing w:after="0" w:line="240" w:lineRule="auto"/>
      </w:pPr>
      <w:r>
        <w:separator/>
      </w:r>
    </w:p>
  </w:footnote>
  <w:footnote w:type="continuationSeparator" w:id="0">
    <w:p w14:paraId="1FAA654E" w14:textId="77777777" w:rsidR="000C0417" w:rsidRDefault="000C0417" w:rsidP="002215D8">
      <w:pPr>
        <w:spacing w:after="0" w:line="240" w:lineRule="auto"/>
      </w:pPr>
      <w:r>
        <w:continuationSeparator/>
      </w:r>
    </w:p>
  </w:footnote>
  <w:footnote w:id="1">
    <w:p w14:paraId="4C6259EE" w14:textId="528CFE5C" w:rsidR="001F3B16" w:rsidRDefault="001F3B16">
      <w:pPr>
        <w:pStyle w:val="FootnoteText"/>
      </w:pPr>
      <w:r>
        <w:rPr>
          <w:rStyle w:val="FootnoteReference"/>
        </w:rPr>
        <w:footnoteRef/>
      </w:r>
      <w:r>
        <w:t xml:space="preserve"> </w:t>
      </w:r>
      <w:r w:rsidRPr="001D4BD2">
        <w:rPr>
          <w:rFonts w:eastAsiaTheme="majorEastAsia"/>
          <w:color w:val="2E74B5" w:themeColor="accent1" w:themeShade="BF"/>
        </w:rPr>
        <w:t>http://www.westcoast.fisheries.noaa.gov/publications/protected_species/marine_mammals/pinnipeds/sea_lion_removals/2017/mmpa_section_120_program_review_20170208_final.pdf</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6DB1"/>
    <w:rsid w:val="000014EF"/>
    <w:rsid w:val="00002844"/>
    <w:rsid w:val="00004B08"/>
    <w:rsid w:val="00007158"/>
    <w:rsid w:val="00010D96"/>
    <w:rsid w:val="00012619"/>
    <w:rsid w:val="00013FBC"/>
    <w:rsid w:val="000207CA"/>
    <w:rsid w:val="0002448A"/>
    <w:rsid w:val="00024A65"/>
    <w:rsid w:val="00027740"/>
    <w:rsid w:val="00032A69"/>
    <w:rsid w:val="00040D6C"/>
    <w:rsid w:val="0004171A"/>
    <w:rsid w:val="0004336E"/>
    <w:rsid w:val="00045F6A"/>
    <w:rsid w:val="00052985"/>
    <w:rsid w:val="00055FFB"/>
    <w:rsid w:val="00063376"/>
    <w:rsid w:val="0006433D"/>
    <w:rsid w:val="0006798B"/>
    <w:rsid w:val="00077CBC"/>
    <w:rsid w:val="00080E21"/>
    <w:rsid w:val="00082B24"/>
    <w:rsid w:val="0009456E"/>
    <w:rsid w:val="0009620D"/>
    <w:rsid w:val="000A4193"/>
    <w:rsid w:val="000A601F"/>
    <w:rsid w:val="000B1D54"/>
    <w:rsid w:val="000B7C1F"/>
    <w:rsid w:val="000C0417"/>
    <w:rsid w:val="000C66A0"/>
    <w:rsid w:val="000C7FC7"/>
    <w:rsid w:val="000D13E6"/>
    <w:rsid w:val="000D2444"/>
    <w:rsid w:val="000E47A2"/>
    <w:rsid w:val="000E5646"/>
    <w:rsid w:val="000F69F8"/>
    <w:rsid w:val="000F70BE"/>
    <w:rsid w:val="00100D43"/>
    <w:rsid w:val="0010532A"/>
    <w:rsid w:val="0010561B"/>
    <w:rsid w:val="001058CE"/>
    <w:rsid w:val="00110D18"/>
    <w:rsid w:val="00115487"/>
    <w:rsid w:val="0012057C"/>
    <w:rsid w:val="0012380D"/>
    <w:rsid w:val="001304AF"/>
    <w:rsid w:val="001306AA"/>
    <w:rsid w:val="0013699C"/>
    <w:rsid w:val="00142A54"/>
    <w:rsid w:val="00155804"/>
    <w:rsid w:val="00157778"/>
    <w:rsid w:val="00157CB7"/>
    <w:rsid w:val="00162B5A"/>
    <w:rsid w:val="0017061F"/>
    <w:rsid w:val="00171FE8"/>
    <w:rsid w:val="00174A1C"/>
    <w:rsid w:val="0018211D"/>
    <w:rsid w:val="00186BA8"/>
    <w:rsid w:val="00191DA2"/>
    <w:rsid w:val="001944AB"/>
    <w:rsid w:val="001A184C"/>
    <w:rsid w:val="001A446E"/>
    <w:rsid w:val="001B36B3"/>
    <w:rsid w:val="001B3B0A"/>
    <w:rsid w:val="001C2D63"/>
    <w:rsid w:val="001C4212"/>
    <w:rsid w:val="001C4578"/>
    <w:rsid w:val="001D4BD2"/>
    <w:rsid w:val="001E0A44"/>
    <w:rsid w:val="001E1088"/>
    <w:rsid w:val="001E49B0"/>
    <w:rsid w:val="001E675C"/>
    <w:rsid w:val="001F0565"/>
    <w:rsid w:val="001F2800"/>
    <w:rsid w:val="001F3B16"/>
    <w:rsid w:val="00200178"/>
    <w:rsid w:val="002027FE"/>
    <w:rsid w:val="002040FF"/>
    <w:rsid w:val="00212EAF"/>
    <w:rsid w:val="002172FD"/>
    <w:rsid w:val="002204F2"/>
    <w:rsid w:val="002212F5"/>
    <w:rsid w:val="002215D8"/>
    <w:rsid w:val="00226CD2"/>
    <w:rsid w:val="00231F4D"/>
    <w:rsid w:val="00231FFA"/>
    <w:rsid w:val="00241CA1"/>
    <w:rsid w:val="00245A75"/>
    <w:rsid w:val="00251850"/>
    <w:rsid w:val="00254639"/>
    <w:rsid w:val="00256118"/>
    <w:rsid w:val="00257B01"/>
    <w:rsid w:val="00264012"/>
    <w:rsid w:val="002667C9"/>
    <w:rsid w:val="00270AA0"/>
    <w:rsid w:val="00277D15"/>
    <w:rsid w:val="00285752"/>
    <w:rsid w:val="0028577B"/>
    <w:rsid w:val="002A2C82"/>
    <w:rsid w:val="002B582C"/>
    <w:rsid w:val="002C2FC7"/>
    <w:rsid w:val="002D0373"/>
    <w:rsid w:val="002D4C7E"/>
    <w:rsid w:val="002D742A"/>
    <w:rsid w:val="002D7C3E"/>
    <w:rsid w:val="002E106C"/>
    <w:rsid w:val="002E6139"/>
    <w:rsid w:val="002E781F"/>
    <w:rsid w:val="002F3378"/>
    <w:rsid w:val="0031405C"/>
    <w:rsid w:val="0032243C"/>
    <w:rsid w:val="00324792"/>
    <w:rsid w:val="00326B22"/>
    <w:rsid w:val="0032776B"/>
    <w:rsid w:val="00334293"/>
    <w:rsid w:val="003346C8"/>
    <w:rsid w:val="00343851"/>
    <w:rsid w:val="00346BBE"/>
    <w:rsid w:val="003534EC"/>
    <w:rsid w:val="0036217E"/>
    <w:rsid w:val="00366AFF"/>
    <w:rsid w:val="0037449B"/>
    <w:rsid w:val="003839ED"/>
    <w:rsid w:val="0039654E"/>
    <w:rsid w:val="003B014C"/>
    <w:rsid w:val="003B5A73"/>
    <w:rsid w:val="003D483A"/>
    <w:rsid w:val="003D51CB"/>
    <w:rsid w:val="003D5976"/>
    <w:rsid w:val="003D7808"/>
    <w:rsid w:val="003E1E95"/>
    <w:rsid w:val="003E304B"/>
    <w:rsid w:val="003E359C"/>
    <w:rsid w:val="003E48DF"/>
    <w:rsid w:val="003E6B5D"/>
    <w:rsid w:val="003F3199"/>
    <w:rsid w:val="003F3FDE"/>
    <w:rsid w:val="003F5282"/>
    <w:rsid w:val="003F55DC"/>
    <w:rsid w:val="003F6340"/>
    <w:rsid w:val="00400E4C"/>
    <w:rsid w:val="00402D30"/>
    <w:rsid w:val="00403265"/>
    <w:rsid w:val="004065D0"/>
    <w:rsid w:val="00410E97"/>
    <w:rsid w:val="004133ED"/>
    <w:rsid w:val="00416217"/>
    <w:rsid w:val="00416C23"/>
    <w:rsid w:val="00427487"/>
    <w:rsid w:val="00430236"/>
    <w:rsid w:val="00435AD9"/>
    <w:rsid w:val="00436447"/>
    <w:rsid w:val="004367B6"/>
    <w:rsid w:val="0043768E"/>
    <w:rsid w:val="00447324"/>
    <w:rsid w:val="00456EF1"/>
    <w:rsid w:val="004604E0"/>
    <w:rsid w:val="004721D3"/>
    <w:rsid w:val="00473FDB"/>
    <w:rsid w:val="00477856"/>
    <w:rsid w:val="00485B2E"/>
    <w:rsid w:val="00490406"/>
    <w:rsid w:val="00494A73"/>
    <w:rsid w:val="004A05BA"/>
    <w:rsid w:val="004A6702"/>
    <w:rsid w:val="004B27C3"/>
    <w:rsid w:val="004B4343"/>
    <w:rsid w:val="004D04B2"/>
    <w:rsid w:val="004D1926"/>
    <w:rsid w:val="004D6148"/>
    <w:rsid w:val="004D645D"/>
    <w:rsid w:val="004E0CF3"/>
    <w:rsid w:val="004E13A0"/>
    <w:rsid w:val="004E296B"/>
    <w:rsid w:val="004E3301"/>
    <w:rsid w:val="004E397E"/>
    <w:rsid w:val="004F44FC"/>
    <w:rsid w:val="00500D58"/>
    <w:rsid w:val="00501791"/>
    <w:rsid w:val="0050790C"/>
    <w:rsid w:val="00512FBD"/>
    <w:rsid w:val="0051402D"/>
    <w:rsid w:val="0051750F"/>
    <w:rsid w:val="005305BA"/>
    <w:rsid w:val="00532F85"/>
    <w:rsid w:val="005356F3"/>
    <w:rsid w:val="0053700F"/>
    <w:rsid w:val="00546F48"/>
    <w:rsid w:val="00553646"/>
    <w:rsid w:val="00564609"/>
    <w:rsid w:val="0056772D"/>
    <w:rsid w:val="00572E5E"/>
    <w:rsid w:val="00573489"/>
    <w:rsid w:val="005746D3"/>
    <w:rsid w:val="005864E0"/>
    <w:rsid w:val="00590E7D"/>
    <w:rsid w:val="0059317D"/>
    <w:rsid w:val="005A13AF"/>
    <w:rsid w:val="005C225A"/>
    <w:rsid w:val="005C4C46"/>
    <w:rsid w:val="005D136B"/>
    <w:rsid w:val="005D5100"/>
    <w:rsid w:val="005E0C02"/>
    <w:rsid w:val="005E1DAA"/>
    <w:rsid w:val="005E3542"/>
    <w:rsid w:val="005E6482"/>
    <w:rsid w:val="005F2175"/>
    <w:rsid w:val="005F3CEB"/>
    <w:rsid w:val="006010D8"/>
    <w:rsid w:val="0060286B"/>
    <w:rsid w:val="00610CE2"/>
    <w:rsid w:val="0061763D"/>
    <w:rsid w:val="00621D8B"/>
    <w:rsid w:val="00622041"/>
    <w:rsid w:val="00630058"/>
    <w:rsid w:val="00637781"/>
    <w:rsid w:val="0064230F"/>
    <w:rsid w:val="00643A94"/>
    <w:rsid w:val="00644778"/>
    <w:rsid w:val="00645A6D"/>
    <w:rsid w:val="00647ABC"/>
    <w:rsid w:val="00656B85"/>
    <w:rsid w:val="00657087"/>
    <w:rsid w:val="0066104E"/>
    <w:rsid w:val="0066170C"/>
    <w:rsid w:val="0067163E"/>
    <w:rsid w:val="0067716A"/>
    <w:rsid w:val="00686555"/>
    <w:rsid w:val="00690B78"/>
    <w:rsid w:val="00693047"/>
    <w:rsid w:val="006951F6"/>
    <w:rsid w:val="006971D4"/>
    <w:rsid w:val="006A5535"/>
    <w:rsid w:val="006A67DC"/>
    <w:rsid w:val="006B70E6"/>
    <w:rsid w:val="006C247F"/>
    <w:rsid w:val="006C27A5"/>
    <w:rsid w:val="006E71C9"/>
    <w:rsid w:val="006F0248"/>
    <w:rsid w:val="006F1605"/>
    <w:rsid w:val="0070201A"/>
    <w:rsid w:val="00713E66"/>
    <w:rsid w:val="007160E8"/>
    <w:rsid w:val="007209F7"/>
    <w:rsid w:val="00721402"/>
    <w:rsid w:val="0072581D"/>
    <w:rsid w:val="007258FB"/>
    <w:rsid w:val="00736D3B"/>
    <w:rsid w:val="00740C6B"/>
    <w:rsid w:val="00740E90"/>
    <w:rsid w:val="00746CEA"/>
    <w:rsid w:val="00764E0F"/>
    <w:rsid w:val="00766C65"/>
    <w:rsid w:val="007679E7"/>
    <w:rsid w:val="007722C5"/>
    <w:rsid w:val="00776D32"/>
    <w:rsid w:val="00790329"/>
    <w:rsid w:val="00794910"/>
    <w:rsid w:val="00797BEE"/>
    <w:rsid w:val="007A0400"/>
    <w:rsid w:val="007A122C"/>
    <w:rsid w:val="007A263A"/>
    <w:rsid w:val="007A3FE5"/>
    <w:rsid w:val="007A6976"/>
    <w:rsid w:val="007A7804"/>
    <w:rsid w:val="007B238C"/>
    <w:rsid w:val="007B6B60"/>
    <w:rsid w:val="007B7364"/>
    <w:rsid w:val="007B75C7"/>
    <w:rsid w:val="007D0A13"/>
    <w:rsid w:val="007D2383"/>
    <w:rsid w:val="007E0F20"/>
    <w:rsid w:val="007E67BF"/>
    <w:rsid w:val="007F4A97"/>
    <w:rsid w:val="00803009"/>
    <w:rsid w:val="0081566F"/>
    <w:rsid w:val="00825D09"/>
    <w:rsid w:val="0083071A"/>
    <w:rsid w:val="00845662"/>
    <w:rsid w:val="008457FF"/>
    <w:rsid w:val="00846196"/>
    <w:rsid w:val="00847D40"/>
    <w:rsid w:val="008579A0"/>
    <w:rsid w:val="00857DD2"/>
    <w:rsid w:val="0086107C"/>
    <w:rsid w:val="008650AD"/>
    <w:rsid w:val="00865E32"/>
    <w:rsid w:val="008664C5"/>
    <w:rsid w:val="008739F6"/>
    <w:rsid w:val="008755C5"/>
    <w:rsid w:val="0088600D"/>
    <w:rsid w:val="008A0C19"/>
    <w:rsid w:val="008A1D1E"/>
    <w:rsid w:val="008A4E5E"/>
    <w:rsid w:val="008A52D5"/>
    <w:rsid w:val="008A5E44"/>
    <w:rsid w:val="008A6D5C"/>
    <w:rsid w:val="008B148E"/>
    <w:rsid w:val="008B71C0"/>
    <w:rsid w:val="008C2E2C"/>
    <w:rsid w:val="008C6AB6"/>
    <w:rsid w:val="008C6C50"/>
    <w:rsid w:val="008D0F3A"/>
    <w:rsid w:val="008D2162"/>
    <w:rsid w:val="008D519D"/>
    <w:rsid w:val="008E162F"/>
    <w:rsid w:val="008E2D49"/>
    <w:rsid w:val="008E4850"/>
    <w:rsid w:val="008F3AA0"/>
    <w:rsid w:val="008F45BA"/>
    <w:rsid w:val="009154CD"/>
    <w:rsid w:val="00917E5E"/>
    <w:rsid w:val="00925704"/>
    <w:rsid w:val="00926192"/>
    <w:rsid w:val="0092778D"/>
    <w:rsid w:val="00931AEF"/>
    <w:rsid w:val="00937F3B"/>
    <w:rsid w:val="009411D2"/>
    <w:rsid w:val="0094328D"/>
    <w:rsid w:val="0095424F"/>
    <w:rsid w:val="00956D71"/>
    <w:rsid w:val="00980512"/>
    <w:rsid w:val="00981242"/>
    <w:rsid w:val="009841E5"/>
    <w:rsid w:val="00985D3A"/>
    <w:rsid w:val="00987A40"/>
    <w:rsid w:val="009927CD"/>
    <w:rsid w:val="0099413A"/>
    <w:rsid w:val="009A3369"/>
    <w:rsid w:val="009B5446"/>
    <w:rsid w:val="009C492F"/>
    <w:rsid w:val="009C4E8B"/>
    <w:rsid w:val="009C79DB"/>
    <w:rsid w:val="009D05DD"/>
    <w:rsid w:val="009D1AE6"/>
    <w:rsid w:val="009D7C93"/>
    <w:rsid w:val="009D7E3F"/>
    <w:rsid w:val="009E753E"/>
    <w:rsid w:val="00A020EC"/>
    <w:rsid w:val="00A0588E"/>
    <w:rsid w:val="00A21A6B"/>
    <w:rsid w:val="00A22BFE"/>
    <w:rsid w:val="00A24585"/>
    <w:rsid w:val="00A25811"/>
    <w:rsid w:val="00A313D0"/>
    <w:rsid w:val="00A319C1"/>
    <w:rsid w:val="00A533D6"/>
    <w:rsid w:val="00A56D4A"/>
    <w:rsid w:val="00A6496A"/>
    <w:rsid w:val="00A660A7"/>
    <w:rsid w:val="00A75900"/>
    <w:rsid w:val="00A80C9F"/>
    <w:rsid w:val="00A82363"/>
    <w:rsid w:val="00A84C34"/>
    <w:rsid w:val="00A85598"/>
    <w:rsid w:val="00A87D6E"/>
    <w:rsid w:val="00A90661"/>
    <w:rsid w:val="00A90956"/>
    <w:rsid w:val="00A90A6F"/>
    <w:rsid w:val="00A91C47"/>
    <w:rsid w:val="00A929BF"/>
    <w:rsid w:val="00A92E21"/>
    <w:rsid w:val="00A9350E"/>
    <w:rsid w:val="00AA4F18"/>
    <w:rsid w:val="00AB6683"/>
    <w:rsid w:val="00AB6D92"/>
    <w:rsid w:val="00AB72FC"/>
    <w:rsid w:val="00AC0613"/>
    <w:rsid w:val="00AC3C95"/>
    <w:rsid w:val="00AC5381"/>
    <w:rsid w:val="00AD0C45"/>
    <w:rsid w:val="00AD2DFB"/>
    <w:rsid w:val="00AD4419"/>
    <w:rsid w:val="00AD4C97"/>
    <w:rsid w:val="00AD5B7C"/>
    <w:rsid w:val="00AD77A7"/>
    <w:rsid w:val="00AE3891"/>
    <w:rsid w:val="00AE6DB1"/>
    <w:rsid w:val="00AF1D54"/>
    <w:rsid w:val="00B01B2D"/>
    <w:rsid w:val="00B06DE7"/>
    <w:rsid w:val="00B109D7"/>
    <w:rsid w:val="00B16C89"/>
    <w:rsid w:val="00B3361F"/>
    <w:rsid w:val="00B36EC6"/>
    <w:rsid w:val="00B53834"/>
    <w:rsid w:val="00B77762"/>
    <w:rsid w:val="00B80486"/>
    <w:rsid w:val="00B806A5"/>
    <w:rsid w:val="00B82705"/>
    <w:rsid w:val="00B83561"/>
    <w:rsid w:val="00B8760C"/>
    <w:rsid w:val="00B90431"/>
    <w:rsid w:val="00B906ED"/>
    <w:rsid w:val="00BA4528"/>
    <w:rsid w:val="00BB2F84"/>
    <w:rsid w:val="00BB4A70"/>
    <w:rsid w:val="00BB722B"/>
    <w:rsid w:val="00BD03ED"/>
    <w:rsid w:val="00BD4926"/>
    <w:rsid w:val="00BD764F"/>
    <w:rsid w:val="00BE1A88"/>
    <w:rsid w:val="00BE432D"/>
    <w:rsid w:val="00BF1C80"/>
    <w:rsid w:val="00BF20AA"/>
    <w:rsid w:val="00BF4586"/>
    <w:rsid w:val="00BF708C"/>
    <w:rsid w:val="00C04C85"/>
    <w:rsid w:val="00C20DA0"/>
    <w:rsid w:val="00C279E2"/>
    <w:rsid w:val="00C27A84"/>
    <w:rsid w:val="00C4042D"/>
    <w:rsid w:val="00C43E4E"/>
    <w:rsid w:val="00C47EA1"/>
    <w:rsid w:val="00C5104B"/>
    <w:rsid w:val="00C52927"/>
    <w:rsid w:val="00C5629D"/>
    <w:rsid w:val="00C57BB4"/>
    <w:rsid w:val="00C73968"/>
    <w:rsid w:val="00C73976"/>
    <w:rsid w:val="00C84A0B"/>
    <w:rsid w:val="00C879BB"/>
    <w:rsid w:val="00C93F41"/>
    <w:rsid w:val="00C95CEB"/>
    <w:rsid w:val="00C95DE3"/>
    <w:rsid w:val="00CA3263"/>
    <w:rsid w:val="00CC1CEF"/>
    <w:rsid w:val="00CC2302"/>
    <w:rsid w:val="00CD5988"/>
    <w:rsid w:val="00CE3478"/>
    <w:rsid w:val="00CE44F8"/>
    <w:rsid w:val="00CF24AD"/>
    <w:rsid w:val="00CF26E8"/>
    <w:rsid w:val="00D141B6"/>
    <w:rsid w:val="00D14261"/>
    <w:rsid w:val="00D22FA3"/>
    <w:rsid w:val="00D26E70"/>
    <w:rsid w:val="00D370C6"/>
    <w:rsid w:val="00D44C6B"/>
    <w:rsid w:val="00D45513"/>
    <w:rsid w:val="00D467F5"/>
    <w:rsid w:val="00D472B7"/>
    <w:rsid w:val="00D522E6"/>
    <w:rsid w:val="00D534B4"/>
    <w:rsid w:val="00D653D2"/>
    <w:rsid w:val="00D674E9"/>
    <w:rsid w:val="00D7431B"/>
    <w:rsid w:val="00D7716F"/>
    <w:rsid w:val="00D8430B"/>
    <w:rsid w:val="00D85BB2"/>
    <w:rsid w:val="00D86E23"/>
    <w:rsid w:val="00D94F9E"/>
    <w:rsid w:val="00D95EC3"/>
    <w:rsid w:val="00D9677E"/>
    <w:rsid w:val="00DA34A8"/>
    <w:rsid w:val="00DB2938"/>
    <w:rsid w:val="00DB7BD1"/>
    <w:rsid w:val="00DB7F26"/>
    <w:rsid w:val="00DC1322"/>
    <w:rsid w:val="00DC6F42"/>
    <w:rsid w:val="00DD51AC"/>
    <w:rsid w:val="00DE09F3"/>
    <w:rsid w:val="00DE1E8B"/>
    <w:rsid w:val="00DE3E31"/>
    <w:rsid w:val="00DE6FA7"/>
    <w:rsid w:val="00DF2771"/>
    <w:rsid w:val="00DF2BDF"/>
    <w:rsid w:val="00E05CD8"/>
    <w:rsid w:val="00E11336"/>
    <w:rsid w:val="00E17950"/>
    <w:rsid w:val="00E238AB"/>
    <w:rsid w:val="00E25E27"/>
    <w:rsid w:val="00E31865"/>
    <w:rsid w:val="00E330FD"/>
    <w:rsid w:val="00E35332"/>
    <w:rsid w:val="00E37C74"/>
    <w:rsid w:val="00E50D8A"/>
    <w:rsid w:val="00E56CDD"/>
    <w:rsid w:val="00E6045D"/>
    <w:rsid w:val="00E61756"/>
    <w:rsid w:val="00E65D21"/>
    <w:rsid w:val="00E71360"/>
    <w:rsid w:val="00E72206"/>
    <w:rsid w:val="00E7544B"/>
    <w:rsid w:val="00E75631"/>
    <w:rsid w:val="00E81A74"/>
    <w:rsid w:val="00E85B78"/>
    <w:rsid w:val="00E91520"/>
    <w:rsid w:val="00EB19DB"/>
    <w:rsid w:val="00EB2BD7"/>
    <w:rsid w:val="00EC0971"/>
    <w:rsid w:val="00EC3315"/>
    <w:rsid w:val="00EC4717"/>
    <w:rsid w:val="00EC6DA6"/>
    <w:rsid w:val="00ED2674"/>
    <w:rsid w:val="00EE1057"/>
    <w:rsid w:val="00EF181A"/>
    <w:rsid w:val="00EF4FEF"/>
    <w:rsid w:val="00EF5BD0"/>
    <w:rsid w:val="00EF79F9"/>
    <w:rsid w:val="00F05D2E"/>
    <w:rsid w:val="00F13742"/>
    <w:rsid w:val="00F1776D"/>
    <w:rsid w:val="00F21DEC"/>
    <w:rsid w:val="00F27961"/>
    <w:rsid w:val="00F42188"/>
    <w:rsid w:val="00F469B1"/>
    <w:rsid w:val="00F47AF1"/>
    <w:rsid w:val="00F561FC"/>
    <w:rsid w:val="00F56EB2"/>
    <w:rsid w:val="00F60747"/>
    <w:rsid w:val="00F6369E"/>
    <w:rsid w:val="00F72898"/>
    <w:rsid w:val="00F74125"/>
    <w:rsid w:val="00F7535B"/>
    <w:rsid w:val="00F75A44"/>
    <w:rsid w:val="00F812BE"/>
    <w:rsid w:val="00F8443D"/>
    <w:rsid w:val="00F84766"/>
    <w:rsid w:val="00F86142"/>
    <w:rsid w:val="00F866E3"/>
    <w:rsid w:val="00F87505"/>
    <w:rsid w:val="00F913C3"/>
    <w:rsid w:val="00F93161"/>
    <w:rsid w:val="00FA0B05"/>
    <w:rsid w:val="00FB31A9"/>
    <w:rsid w:val="00FB7CB6"/>
    <w:rsid w:val="00FC4E98"/>
    <w:rsid w:val="00FD0683"/>
    <w:rsid w:val="00FD396A"/>
    <w:rsid w:val="00FD3A1F"/>
    <w:rsid w:val="00FD7275"/>
    <w:rsid w:val="00FE0747"/>
    <w:rsid w:val="00FE07FE"/>
    <w:rsid w:val="00FE0EBF"/>
    <w:rsid w:val="00FE13B2"/>
    <w:rsid w:val="00FF0BB7"/>
    <w:rsid w:val="00FF5332"/>
    <w:rsid w:val="00FF56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B72AA"/>
  <w15:docId w15:val="{3F51D0E5-4DFE-41F2-81D7-63A56AB64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2FBD"/>
    <w:pPr>
      <w:spacing w:line="480" w:lineRule="auto"/>
    </w:pPr>
    <w:rPr>
      <w:rFonts w:ascii="Times New Roman" w:hAnsi="Times New Roman"/>
    </w:rPr>
  </w:style>
  <w:style w:type="paragraph" w:styleId="Heading1">
    <w:name w:val="heading 1"/>
    <w:basedOn w:val="Normal"/>
    <w:next w:val="Normal"/>
    <w:link w:val="Heading1Char"/>
    <w:uiPriority w:val="9"/>
    <w:qFormat/>
    <w:rsid w:val="000014EF"/>
    <w:pPr>
      <w:keepNext/>
      <w:keepLines/>
      <w:spacing w:before="240" w:after="0"/>
      <w:outlineLvl w:val="0"/>
    </w:pPr>
    <w:rPr>
      <w:rFonts w:eastAsiaTheme="majorEastAsia" w:cstheme="majorBidi"/>
      <w:smallCaps/>
      <w:sz w:val="24"/>
      <w:szCs w:val="32"/>
    </w:rPr>
  </w:style>
  <w:style w:type="paragraph" w:styleId="Heading2">
    <w:name w:val="heading 2"/>
    <w:basedOn w:val="Normal"/>
    <w:next w:val="Normal"/>
    <w:link w:val="Heading2Char"/>
    <w:uiPriority w:val="9"/>
    <w:unhideWhenUsed/>
    <w:qFormat/>
    <w:rsid w:val="00E31865"/>
    <w:pPr>
      <w:keepNext/>
      <w:keepLines/>
      <w:spacing w:before="40" w:after="0"/>
      <w:outlineLvl w:val="1"/>
    </w:pPr>
    <w:rPr>
      <w:rFonts w:eastAsiaTheme="majorEastAsia" w:cstheme="majorBidi"/>
      <w:i/>
      <w:sz w:val="24"/>
      <w:szCs w:val="26"/>
    </w:rPr>
  </w:style>
  <w:style w:type="paragraph" w:styleId="Heading3">
    <w:name w:val="heading 3"/>
    <w:basedOn w:val="Normal"/>
    <w:next w:val="Normal"/>
    <w:link w:val="Heading3Char"/>
    <w:uiPriority w:val="9"/>
    <w:unhideWhenUsed/>
    <w:qFormat/>
    <w:rsid w:val="00E56CDD"/>
    <w:pPr>
      <w:keepNext/>
      <w:keepLines/>
      <w:spacing w:before="40" w:after="0"/>
      <w:outlineLvl w:val="2"/>
    </w:pPr>
    <w:rPr>
      <w:rFonts w:eastAsiaTheme="majorEastAsia" w:cstheme="majorBidi"/>
      <w:sz w:val="24"/>
      <w:szCs w:val="24"/>
      <w:u w:val="single"/>
    </w:rPr>
  </w:style>
  <w:style w:type="paragraph" w:styleId="Heading4">
    <w:name w:val="heading 4"/>
    <w:basedOn w:val="Normal"/>
    <w:next w:val="Normal"/>
    <w:link w:val="Heading4Char"/>
    <w:uiPriority w:val="9"/>
    <w:unhideWhenUsed/>
    <w:qFormat/>
    <w:rsid w:val="00B80486"/>
    <w:pPr>
      <w:keepNext/>
      <w:keepLines/>
      <w:spacing w:before="40" w:after="0"/>
      <w:outlineLvl w:val="3"/>
    </w:pPr>
    <w:rPr>
      <w:rFonts w:eastAsiaTheme="majorEastAsia" w:cstheme="majorBidi"/>
      <w:iCs/>
      <w:sz w:val="24"/>
      <w:u w:val="single"/>
    </w:rPr>
  </w:style>
  <w:style w:type="paragraph" w:styleId="Heading5">
    <w:name w:val="heading 5"/>
    <w:basedOn w:val="Normal"/>
    <w:next w:val="Normal"/>
    <w:link w:val="Heading5Char"/>
    <w:uiPriority w:val="9"/>
    <w:unhideWhenUsed/>
    <w:qFormat/>
    <w:rsid w:val="00B8048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31865"/>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E56CDD"/>
    <w:rPr>
      <w:rFonts w:ascii="Times New Roman" w:eastAsiaTheme="majorEastAsia" w:hAnsi="Times New Roman" w:cstheme="majorBidi"/>
      <w:sz w:val="24"/>
      <w:szCs w:val="24"/>
      <w:u w:val="single"/>
    </w:rPr>
  </w:style>
  <w:style w:type="character" w:styleId="CommentReference">
    <w:name w:val="annotation reference"/>
    <w:basedOn w:val="DefaultParagraphFont"/>
    <w:uiPriority w:val="99"/>
    <w:semiHidden/>
    <w:unhideWhenUsed/>
    <w:rsid w:val="0059317D"/>
    <w:rPr>
      <w:sz w:val="16"/>
      <w:szCs w:val="16"/>
    </w:rPr>
  </w:style>
  <w:style w:type="paragraph" w:styleId="CommentText">
    <w:name w:val="annotation text"/>
    <w:basedOn w:val="Normal"/>
    <w:link w:val="CommentTextChar"/>
    <w:uiPriority w:val="99"/>
    <w:semiHidden/>
    <w:unhideWhenUsed/>
    <w:rsid w:val="0059317D"/>
    <w:pPr>
      <w:spacing w:line="240" w:lineRule="auto"/>
    </w:pPr>
    <w:rPr>
      <w:sz w:val="20"/>
      <w:szCs w:val="20"/>
    </w:rPr>
  </w:style>
  <w:style w:type="character" w:customStyle="1" w:styleId="CommentTextChar">
    <w:name w:val="Comment Text Char"/>
    <w:basedOn w:val="DefaultParagraphFont"/>
    <w:link w:val="CommentText"/>
    <w:uiPriority w:val="99"/>
    <w:semiHidden/>
    <w:rsid w:val="0059317D"/>
    <w:rPr>
      <w:sz w:val="20"/>
      <w:szCs w:val="20"/>
    </w:rPr>
  </w:style>
  <w:style w:type="paragraph" w:styleId="CommentSubject">
    <w:name w:val="annotation subject"/>
    <w:basedOn w:val="CommentText"/>
    <w:next w:val="CommentText"/>
    <w:link w:val="CommentSubjectChar"/>
    <w:uiPriority w:val="99"/>
    <w:semiHidden/>
    <w:unhideWhenUsed/>
    <w:rsid w:val="0059317D"/>
    <w:rPr>
      <w:b/>
      <w:bCs/>
    </w:rPr>
  </w:style>
  <w:style w:type="character" w:customStyle="1" w:styleId="CommentSubjectChar">
    <w:name w:val="Comment Subject Char"/>
    <w:basedOn w:val="CommentTextChar"/>
    <w:link w:val="CommentSubject"/>
    <w:uiPriority w:val="99"/>
    <w:semiHidden/>
    <w:rsid w:val="0059317D"/>
    <w:rPr>
      <w:b/>
      <w:bCs/>
      <w:sz w:val="20"/>
      <w:szCs w:val="20"/>
    </w:rPr>
  </w:style>
  <w:style w:type="paragraph" w:styleId="BalloonText">
    <w:name w:val="Balloon Text"/>
    <w:basedOn w:val="Normal"/>
    <w:link w:val="BalloonTextChar"/>
    <w:uiPriority w:val="99"/>
    <w:semiHidden/>
    <w:unhideWhenUsed/>
    <w:rsid w:val="005931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17D"/>
    <w:rPr>
      <w:rFonts w:ascii="Segoe UI" w:hAnsi="Segoe UI" w:cs="Segoe UI"/>
      <w:sz w:val="18"/>
      <w:szCs w:val="18"/>
    </w:rPr>
  </w:style>
  <w:style w:type="character" w:customStyle="1" w:styleId="Heading4Char">
    <w:name w:val="Heading 4 Char"/>
    <w:basedOn w:val="DefaultParagraphFont"/>
    <w:link w:val="Heading4"/>
    <w:uiPriority w:val="9"/>
    <w:rsid w:val="00B80486"/>
    <w:rPr>
      <w:rFonts w:ascii="Times New Roman" w:eastAsiaTheme="majorEastAsia" w:hAnsi="Times New Roman" w:cstheme="majorBidi"/>
      <w:iCs/>
      <w:sz w:val="24"/>
      <w:u w:val="single"/>
    </w:rPr>
  </w:style>
  <w:style w:type="paragraph" w:styleId="Caption">
    <w:name w:val="caption"/>
    <w:basedOn w:val="Normal"/>
    <w:next w:val="Normal"/>
    <w:uiPriority w:val="35"/>
    <w:unhideWhenUsed/>
    <w:qFormat/>
    <w:rsid w:val="007A122C"/>
    <w:pPr>
      <w:spacing w:after="200" w:line="240" w:lineRule="auto"/>
    </w:pPr>
    <w:rPr>
      <w:iCs/>
      <w:sz w:val="24"/>
      <w:szCs w:val="18"/>
    </w:rPr>
  </w:style>
  <w:style w:type="paragraph" w:styleId="Bibliography">
    <w:name w:val="Bibliography"/>
    <w:basedOn w:val="Normal"/>
    <w:next w:val="Normal"/>
    <w:uiPriority w:val="37"/>
    <w:unhideWhenUsed/>
    <w:rsid w:val="004133ED"/>
    <w:pPr>
      <w:spacing w:after="0" w:line="240" w:lineRule="auto"/>
      <w:ind w:left="720" w:hanging="720"/>
    </w:pPr>
  </w:style>
  <w:style w:type="character" w:styleId="PlaceholderText">
    <w:name w:val="Placeholder Text"/>
    <w:basedOn w:val="DefaultParagraphFont"/>
    <w:uiPriority w:val="99"/>
    <w:semiHidden/>
    <w:rsid w:val="0031405C"/>
    <w:rPr>
      <w:color w:val="808080"/>
    </w:rPr>
  </w:style>
  <w:style w:type="character" w:styleId="Hyperlink">
    <w:name w:val="Hyperlink"/>
    <w:basedOn w:val="DefaultParagraphFont"/>
    <w:uiPriority w:val="99"/>
    <w:unhideWhenUsed/>
    <w:rsid w:val="00AB6D92"/>
    <w:rPr>
      <w:color w:val="0563C1" w:themeColor="hyperlink"/>
      <w:u w:val="single"/>
    </w:rPr>
  </w:style>
  <w:style w:type="paragraph" w:styleId="HTMLPreformatted">
    <w:name w:val="HTML Preformatted"/>
    <w:basedOn w:val="Normal"/>
    <w:link w:val="HTMLPreformattedChar"/>
    <w:uiPriority w:val="99"/>
    <w:semiHidden/>
    <w:unhideWhenUsed/>
    <w:rsid w:val="002B58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B582C"/>
    <w:rPr>
      <w:rFonts w:ascii="Courier New" w:eastAsia="Times New Roman" w:hAnsi="Courier New" w:cs="Courier New"/>
      <w:sz w:val="20"/>
      <w:szCs w:val="20"/>
    </w:rPr>
  </w:style>
  <w:style w:type="character" w:customStyle="1" w:styleId="gem3dmtclgb">
    <w:name w:val="gem3dmtclgb"/>
    <w:basedOn w:val="DefaultParagraphFont"/>
    <w:rsid w:val="002B582C"/>
  </w:style>
  <w:style w:type="character" w:customStyle="1" w:styleId="gem3dmtclfb">
    <w:name w:val="gem3dmtclfb"/>
    <w:basedOn w:val="DefaultParagraphFont"/>
    <w:rsid w:val="002B582C"/>
  </w:style>
  <w:style w:type="character" w:customStyle="1" w:styleId="Heading1Char">
    <w:name w:val="Heading 1 Char"/>
    <w:basedOn w:val="DefaultParagraphFont"/>
    <w:link w:val="Heading1"/>
    <w:uiPriority w:val="9"/>
    <w:rsid w:val="000014EF"/>
    <w:rPr>
      <w:rFonts w:ascii="Times New Roman" w:eastAsiaTheme="majorEastAsia" w:hAnsi="Times New Roman" w:cstheme="majorBidi"/>
      <w:smallCaps/>
      <w:sz w:val="24"/>
      <w:szCs w:val="32"/>
    </w:rPr>
  </w:style>
  <w:style w:type="character" w:customStyle="1" w:styleId="Heading5Char">
    <w:name w:val="Heading 5 Char"/>
    <w:basedOn w:val="DefaultParagraphFont"/>
    <w:link w:val="Heading5"/>
    <w:uiPriority w:val="9"/>
    <w:rsid w:val="00B80486"/>
    <w:rPr>
      <w:rFonts w:asciiTheme="majorHAnsi" w:eastAsiaTheme="majorEastAsia" w:hAnsiTheme="majorHAnsi" w:cstheme="majorBidi"/>
      <w:color w:val="2E74B5" w:themeColor="accent1" w:themeShade="BF"/>
    </w:rPr>
  </w:style>
  <w:style w:type="character" w:styleId="LineNumber">
    <w:name w:val="line number"/>
    <w:basedOn w:val="DefaultParagraphFont"/>
    <w:uiPriority w:val="99"/>
    <w:semiHidden/>
    <w:unhideWhenUsed/>
    <w:rsid w:val="000E5646"/>
  </w:style>
  <w:style w:type="character" w:customStyle="1" w:styleId="VerbatimChar">
    <w:name w:val="Verbatim Char"/>
    <w:basedOn w:val="DefaultParagraphFont"/>
    <w:link w:val="SourceCode"/>
    <w:rsid w:val="00EF79F9"/>
    <w:rPr>
      <w:rFonts w:ascii="Consolas" w:hAnsi="Consolas"/>
      <w:shd w:val="clear" w:color="auto" w:fill="F8F8F8"/>
    </w:rPr>
  </w:style>
  <w:style w:type="paragraph" w:customStyle="1" w:styleId="SourceCode">
    <w:name w:val="Source Code"/>
    <w:basedOn w:val="Normal"/>
    <w:link w:val="VerbatimChar"/>
    <w:rsid w:val="00EF79F9"/>
    <w:pPr>
      <w:shd w:val="clear" w:color="auto" w:fill="F8F8F8"/>
      <w:wordWrap w:val="0"/>
      <w:spacing w:after="200" w:line="240" w:lineRule="auto"/>
    </w:pPr>
    <w:rPr>
      <w:rFonts w:ascii="Consolas" w:hAnsi="Consolas"/>
    </w:rPr>
  </w:style>
  <w:style w:type="paragraph" w:styleId="Revision">
    <w:name w:val="Revision"/>
    <w:hidden/>
    <w:uiPriority w:val="99"/>
    <w:semiHidden/>
    <w:rsid w:val="00A020EC"/>
    <w:pPr>
      <w:spacing w:after="0" w:line="240" w:lineRule="auto"/>
    </w:pPr>
    <w:rPr>
      <w:rFonts w:ascii="Times New Roman" w:hAnsi="Times New Roman"/>
    </w:rPr>
  </w:style>
  <w:style w:type="character" w:customStyle="1" w:styleId="tgc">
    <w:name w:val="_tgc"/>
    <w:basedOn w:val="DefaultParagraphFont"/>
    <w:rsid w:val="005305BA"/>
  </w:style>
  <w:style w:type="paragraph" w:styleId="FootnoteText">
    <w:name w:val="footnote text"/>
    <w:basedOn w:val="Normal"/>
    <w:link w:val="FootnoteTextChar"/>
    <w:uiPriority w:val="99"/>
    <w:semiHidden/>
    <w:unhideWhenUsed/>
    <w:rsid w:val="002215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15D8"/>
    <w:rPr>
      <w:rFonts w:ascii="Times New Roman" w:hAnsi="Times New Roman"/>
      <w:sz w:val="20"/>
      <w:szCs w:val="20"/>
    </w:rPr>
  </w:style>
  <w:style w:type="character" w:styleId="FootnoteReference">
    <w:name w:val="footnote reference"/>
    <w:basedOn w:val="DefaultParagraphFont"/>
    <w:uiPriority w:val="99"/>
    <w:semiHidden/>
    <w:unhideWhenUsed/>
    <w:rsid w:val="002215D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276306">
      <w:bodyDiv w:val="1"/>
      <w:marLeft w:val="0"/>
      <w:marRight w:val="0"/>
      <w:marTop w:val="0"/>
      <w:marBottom w:val="0"/>
      <w:divBdr>
        <w:top w:val="none" w:sz="0" w:space="0" w:color="auto"/>
        <w:left w:val="none" w:sz="0" w:space="0" w:color="auto"/>
        <w:bottom w:val="none" w:sz="0" w:space="0" w:color="auto"/>
        <w:right w:val="none" w:sz="0" w:space="0" w:color="auto"/>
      </w:divBdr>
    </w:div>
    <w:div w:id="56168934">
      <w:bodyDiv w:val="1"/>
      <w:marLeft w:val="0"/>
      <w:marRight w:val="0"/>
      <w:marTop w:val="0"/>
      <w:marBottom w:val="0"/>
      <w:divBdr>
        <w:top w:val="none" w:sz="0" w:space="0" w:color="auto"/>
        <w:left w:val="none" w:sz="0" w:space="0" w:color="auto"/>
        <w:bottom w:val="none" w:sz="0" w:space="0" w:color="auto"/>
        <w:right w:val="none" w:sz="0" w:space="0" w:color="auto"/>
      </w:divBdr>
    </w:div>
    <w:div w:id="116871152">
      <w:bodyDiv w:val="1"/>
      <w:marLeft w:val="0"/>
      <w:marRight w:val="0"/>
      <w:marTop w:val="0"/>
      <w:marBottom w:val="0"/>
      <w:divBdr>
        <w:top w:val="none" w:sz="0" w:space="0" w:color="auto"/>
        <w:left w:val="none" w:sz="0" w:space="0" w:color="auto"/>
        <w:bottom w:val="none" w:sz="0" w:space="0" w:color="auto"/>
        <w:right w:val="none" w:sz="0" w:space="0" w:color="auto"/>
      </w:divBdr>
    </w:div>
    <w:div w:id="126361141">
      <w:bodyDiv w:val="1"/>
      <w:marLeft w:val="0"/>
      <w:marRight w:val="0"/>
      <w:marTop w:val="0"/>
      <w:marBottom w:val="0"/>
      <w:divBdr>
        <w:top w:val="none" w:sz="0" w:space="0" w:color="auto"/>
        <w:left w:val="none" w:sz="0" w:space="0" w:color="auto"/>
        <w:bottom w:val="none" w:sz="0" w:space="0" w:color="auto"/>
        <w:right w:val="none" w:sz="0" w:space="0" w:color="auto"/>
      </w:divBdr>
    </w:div>
    <w:div w:id="177156095">
      <w:bodyDiv w:val="1"/>
      <w:marLeft w:val="0"/>
      <w:marRight w:val="0"/>
      <w:marTop w:val="0"/>
      <w:marBottom w:val="0"/>
      <w:divBdr>
        <w:top w:val="none" w:sz="0" w:space="0" w:color="auto"/>
        <w:left w:val="none" w:sz="0" w:space="0" w:color="auto"/>
        <w:bottom w:val="none" w:sz="0" w:space="0" w:color="auto"/>
        <w:right w:val="none" w:sz="0" w:space="0" w:color="auto"/>
      </w:divBdr>
    </w:div>
    <w:div w:id="268007249">
      <w:bodyDiv w:val="1"/>
      <w:marLeft w:val="0"/>
      <w:marRight w:val="0"/>
      <w:marTop w:val="0"/>
      <w:marBottom w:val="0"/>
      <w:divBdr>
        <w:top w:val="none" w:sz="0" w:space="0" w:color="auto"/>
        <w:left w:val="none" w:sz="0" w:space="0" w:color="auto"/>
        <w:bottom w:val="none" w:sz="0" w:space="0" w:color="auto"/>
        <w:right w:val="none" w:sz="0" w:space="0" w:color="auto"/>
      </w:divBdr>
    </w:div>
    <w:div w:id="290093176">
      <w:bodyDiv w:val="1"/>
      <w:marLeft w:val="0"/>
      <w:marRight w:val="0"/>
      <w:marTop w:val="0"/>
      <w:marBottom w:val="0"/>
      <w:divBdr>
        <w:top w:val="none" w:sz="0" w:space="0" w:color="auto"/>
        <w:left w:val="none" w:sz="0" w:space="0" w:color="auto"/>
        <w:bottom w:val="none" w:sz="0" w:space="0" w:color="auto"/>
        <w:right w:val="none" w:sz="0" w:space="0" w:color="auto"/>
      </w:divBdr>
    </w:div>
    <w:div w:id="292760052">
      <w:bodyDiv w:val="1"/>
      <w:marLeft w:val="0"/>
      <w:marRight w:val="0"/>
      <w:marTop w:val="0"/>
      <w:marBottom w:val="0"/>
      <w:divBdr>
        <w:top w:val="none" w:sz="0" w:space="0" w:color="auto"/>
        <w:left w:val="none" w:sz="0" w:space="0" w:color="auto"/>
        <w:bottom w:val="none" w:sz="0" w:space="0" w:color="auto"/>
        <w:right w:val="none" w:sz="0" w:space="0" w:color="auto"/>
      </w:divBdr>
    </w:div>
    <w:div w:id="306475671">
      <w:bodyDiv w:val="1"/>
      <w:marLeft w:val="0"/>
      <w:marRight w:val="0"/>
      <w:marTop w:val="0"/>
      <w:marBottom w:val="0"/>
      <w:divBdr>
        <w:top w:val="none" w:sz="0" w:space="0" w:color="auto"/>
        <w:left w:val="none" w:sz="0" w:space="0" w:color="auto"/>
        <w:bottom w:val="none" w:sz="0" w:space="0" w:color="auto"/>
        <w:right w:val="none" w:sz="0" w:space="0" w:color="auto"/>
      </w:divBdr>
    </w:div>
    <w:div w:id="365762953">
      <w:bodyDiv w:val="1"/>
      <w:marLeft w:val="0"/>
      <w:marRight w:val="0"/>
      <w:marTop w:val="0"/>
      <w:marBottom w:val="0"/>
      <w:divBdr>
        <w:top w:val="none" w:sz="0" w:space="0" w:color="auto"/>
        <w:left w:val="none" w:sz="0" w:space="0" w:color="auto"/>
        <w:bottom w:val="none" w:sz="0" w:space="0" w:color="auto"/>
        <w:right w:val="none" w:sz="0" w:space="0" w:color="auto"/>
      </w:divBdr>
    </w:div>
    <w:div w:id="400371559">
      <w:bodyDiv w:val="1"/>
      <w:marLeft w:val="0"/>
      <w:marRight w:val="0"/>
      <w:marTop w:val="0"/>
      <w:marBottom w:val="0"/>
      <w:divBdr>
        <w:top w:val="none" w:sz="0" w:space="0" w:color="auto"/>
        <w:left w:val="none" w:sz="0" w:space="0" w:color="auto"/>
        <w:bottom w:val="none" w:sz="0" w:space="0" w:color="auto"/>
        <w:right w:val="none" w:sz="0" w:space="0" w:color="auto"/>
      </w:divBdr>
    </w:div>
    <w:div w:id="462238707">
      <w:bodyDiv w:val="1"/>
      <w:marLeft w:val="0"/>
      <w:marRight w:val="0"/>
      <w:marTop w:val="0"/>
      <w:marBottom w:val="0"/>
      <w:divBdr>
        <w:top w:val="none" w:sz="0" w:space="0" w:color="auto"/>
        <w:left w:val="none" w:sz="0" w:space="0" w:color="auto"/>
        <w:bottom w:val="none" w:sz="0" w:space="0" w:color="auto"/>
        <w:right w:val="none" w:sz="0" w:space="0" w:color="auto"/>
      </w:divBdr>
    </w:div>
    <w:div w:id="522597592">
      <w:bodyDiv w:val="1"/>
      <w:marLeft w:val="0"/>
      <w:marRight w:val="0"/>
      <w:marTop w:val="0"/>
      <w:marBottom w:val="0"/>
      <w:divBdr>
        <w:top w:val="none" w:sz="0" w:space="0" w:color="auto"/>
        <w:left w:val="none" w:sz="0" w:space="0" w:color="auto"/>
        <w:bottom w:val="none" w:sz="0" w:space="0" w:color="auto"/>
        <w:right w:val="none" w:sz="0" w:space="0" w:color="auto"/>
      </w:divBdr>
    </w:div>
    <w:div w:id="538009786">
      <w:bodyDiv w:val="1"/>
      <w:marLeft w:val="0"/>
      <w:marRight w:val="0"/>
      <w:marTop w:val="0"/>
      <w:marBottom w:val="0"/>
      <w:divBdr>
        <w:top w:val="none" w:sz="0" w:space="0" w:color="auto"/>
        <w:left w:val="none" w:sz="0" w:space="0" w:color="auto"/>
        <w:bottom w:val="none" w:sz="0" w:space="0" w:color="auto"/>
        <w:right w:val="none" w:sz="0" w:space="0" w:color="auto"/>
      </w:divBdr>
    </w:div>
    <w:div w:id="630131064">
      <w:bodyDiv w:val="1"/>
      <w:marLeft w:val="0"/>
      <w:marRight w:val="0"/>
      <w:marTop w:val="0"/>
      <w:marBottom w:val="0"/>
      <w:divBdr>
        <w:top w:val="none" w:sz="0" w:space="0" w:color="auto"/>
        <w:left w:val="none" w:sz="0" w:space="0" w:color="auto"/>
        <w:bottom w:val="none" w:sz="0" w:space="0" w:color="auto"/>
        <w:right w:val="none" w:sz="0" w:space="0" w:color="auto"/>
      </w:divBdr>
    </w:div>
    <w:div w:id="707024075">
      <w:bodyDiv w:val="1"/>
      <w:marLeft w:val="0"/>
      <w:marRight w:val="0"/>
      <w:marTop w:val="0"/>
      <w:marBottom w:val="0"/>
      <w:divBdr>
        <w:top w:val="none" w:sz="0" w:space="0" w:color="auto"/>
        <w:left w:val="none" w:sz="0" w:space="0" w:color="auto"/>
        <w:bottom w:val="none" w:sz="0" w:space="0" w:color="auto"/>
        <w:right w:val="none" w:sz="0" w:space="0" w:color="auto"/>
      </w:divBdr>
    </w:div>
    <w:div w:id="715356552">
      <w:bodyDiv w:val="1"/>
      <w:marLeft w:val="0"/>
      <w:marRight w:val="0"/>
      <w:marTop w:val="0"/>
      <w:marBottom w:val="0"/>
      <w:divBdr>
        <w:top w:val="none" w:sz="0" w:space="0" w:color="auto"/>
        <w:left w:val="none" w:sz="0" w:space="0" w:color="auto"/>
        <w:bottom w:val="none" w:sz="0" w:space="0" w:color="auto"/>
        <w:right w:val="none" w:sz="0" w:space="0" w:color="auto"/>
      </w:divBdr>
    </w:div>
    <w:div w:id="829715864">
      <w:bodyDiv w:val="1"/>
      <w:marLeft w:val="0"/>
      <w:marRight w:val="0"/>
      <w:marTop w:val="0"/>
      <w:marBottom w:val="0"/>
      <w:divBdr>
        <w:top w:val="none" w:sz="0" w:space="0" w:color="auto"/>
        <w:left w:val="none" w:sz="0" w:space="0" w:color="auto"/>
        <w:bottom w:val="none" w:sz="0" w:space="0" w:color="auto"/>
        <w:right w:val="none" w:sz="0" w:space="0" w:color="auto"/>
      </w:divBdr>
    </w:div>
    <w:div w:id="848061989">
      <w:bodyDiv w:val="1"/>
      <w:marLeft w:val="0"/>
      <w:marRight w:val="0"/>
      <w:marTop w:val="0"/>
      <w:marBottom w:val="0"/>
      <w:divBdr>
        <w:top w:val="none" w:sz="0" w:space="0" w:color="auto"/>
        <w:left w:val="none" w:sz="0" w:space="0" w:color="auto"/>
        <w:bottom w:val="none" w:sz="0" w:space="0" w:color="auto"/>
        <w:right w:val="none" w:sz="0" w:space="0" w:color="auto"/>
      </w:divBdr>
    </w:div>
    <w:div w:id="870654186">
      <w:bodyDiv w:val="1"/>
      <w:marLeft w:val="0"/>
      <w:marRight w:val="0"/>
      <w:marTop w:val="0"/>
      <w:marBottom w:val="0"/>
      <w:divBdr>
        <w:top w:val="none" w:sz="0" w:space="0" w:color="auto"/>
        <w:left w:val="none" w:sz="0" w:space="0" w:color="auto"/>
        <w:bottom w:val="none" w:sz="0" w:space="0" w:color="auto"/>
        <w:right w:val="none" w:sz="0" w:space="0" w:color="auto"/>
      </w:divBdr>
    </w:div>
    <w:div w:id="874660687">
      <w:bodyDiv w:val="1"/>
      <w:marLeft w:val="0"/>
      <w:marRight w:val="0"/>
      <w:marTop w:val="0"/>
      <w:marBottom w:val="0"/>
      <w:divBdr>
        <w:top w:val="none" w:sz="0" w:space="0" w:color="auto"/>
        <w:left w:val="none" w:sz="0" w:space="0" w:color="auto"/>
        <w:bottom w:val="none" w:sz="0" w:space="0" w:color="auto"/>
        <w:right w:val="none" w:sz="0" w:space="0" w:color="auto"/>
      </w:divBdr>
    </w:div>
    <w:div w:id="901403176">
      <w:bodyDiv w:val="1"/>
      <w:marLeft w:val="0"/>
      <w:marRight w:val="0"/>
      <w:marTop w:val="0"/>
      <w:marBottom w:val="0"/>
      <w:divBdr>
        <w:top w:val="none" w:sz="0" w:space="0" w:color="auto"/>
        <w:left w:val="none" w:sz="0" w:space="0" w:color="auto"/>
        <w:bottom w:val="none" w:sz="0" w:space="0" w:color="auto"/>
        <w:right w:val="none" w:sz="0" w:space="0" w:color="auto"/>
      </w:divBdr>
    </w:div>
    <w:div w:id="948270011">
      <w:bodyDiv w:val="1"/>
      <w:marLeft w:val="0"/>
      <w:marRight w:val="0"/>
      <w:marTop w:val="0"/>
      <w:marBottom w:val="0"/>
      <w:divBdr>
        <w:top w:val="none" w:sz="0" w:space="0" w:color="auto"/>
        <w:left w:val="none" w:sz="0" w:space="0" w:color="auto"/>
        <w:bottom w:val="none" w:sz="0" w:space="0" w:color="auto"/>
        <w:right w:val="none" w:sz="0" w:space="0" w:color="auto"/>
      </w:divBdr>
    </w:div>
    <w:div w:id="996374719">
      <w:bodyDiv w:val="1"/>
      <w:marLeft w:val="0"/>
      <w:marRight w:val="0"/>
      <w:marTop w:val="0"/>
      <w:marBottom w:val="0"/>
      <w:divBdr>
        <w:top w:val="none" w:sz="0" w:space="0" w:color="auto"/>
        <w:left w:val="none" w:sz="0" w:space="0" w:color="auto"/>
        <w:bottom w:val="none" w:sz="0" w:space="0" w:color="auto"/>
        <w:right w:val="none" w:sz="0" w:space="0" w:color="auto"/>
      </w:divBdr>
    </w:div>
    <w:div w:id="1031691733">
      <w:bodyDiv w:val="1"/>
      <w:marLeft w:val="0"/>
      <w:marRight w:val="0"/>
      <w:marTop w:val="0"/>
      <w:marBottom w:val="0"/>
      <w:divBdr>
        <w:top w:val="none" w:sz="0" w:space="0" w:color="auto"/>
        <w:left w:val="none" w:sz="0" w:space="0" w:color="auto"/>
        <w:bottom w:val="none" w:sz="0" w:space="0" w:color="auto"/>
        <w:right w:val="none" w:sz="0" w:space="0" w:color="auto"/>
      </w:divBdr>
    </w:div>
    <w:div w:id="1055934169">
      <w:bodyDiv w:val="1"/>
      <w:marLeft w:val="0"/>
      <w:marRight w:val="0"/>
      <w:marTop w:val="0"/>
      <w:marBottom w:val="0"/>
      <w:divBdr>
        <w:top w:val="none" w:sz="0" w:space="0" w:color="auto"/>
        <w:left w:val="none" w:sz="0" w:space="0" w:color="auto"/>
        <w:bottom w:val="none" w:sz="0" w:space="0" w:color="auto"/>
        <w:right w:val="none" w:sz="0" w:space="0" w:color="auto"/>
      </w:divBdr>
    </w:div>
    <w:div w:id="1147011468">
      <w:bodyDiv w:val="1"/>
      <w:marLeft w:val="0"/>
      <w:marRight w:val="0"/>
      <w:marTop w:val="0"/>
      <w:marBottom w:val="0"/>
      <w:divBdr>
        <w:top w:val="none" w:sz="0" w:space="0" w:color="auto"/>
        <w:left w:val="none" w:sz="0" w:space="0" w:color="auto"/>
        <w:bottom w:val="none" w:sz="0" w:space="0" w:color="auto"/>
        <w:right w:val="none" w:sz="0" w:space="0" w:color="auto"/>
      </w:divBdr>
    </w:div>
    <w:div w:id="1175220944">
      <w:bodyDiv w:val="1"/>
      <w:marLeft w:val="0"/>
      <w:marRight w:val="0"/>
      <w:marTop w:val="0"/>
      <w:marBottom w:val="0"/>
      <w:divBdr>
        <w:top w:val="none" w:sz="0" w:space="0" w:color="auto"/>
        <w:left w:val="none" w:sz="0" w:space="0" w:color="auto"/>
        <w:bottom w:val="none" w:sz="0" w:space="0" w:color="auto"/>
        <w:right w:val="none" w:sz="0" w:space="0" w:color="auto"/>
      </w:divBdr>
    </w:div>
    <w:div w:id="1247616947">
      <w:bodyDiv w:val="1"/>
      <w:marLeft w:val="0"/>
      <w:marRight w:val="0"/>
      <w:marTop w:val="0"/>
      <w:marBottom w:val="0"/>
      <w:divBdr>
        <w:top w:val="none" w:sz="0" w:space="0" w:color="auto"/>
        <w:left w:val="none" w:sz="0" w:space="0" w:color="auto"/>
        <w:bottom w:val="none" w:sz="0" w:space="0" w:color="auto"/>
        <w:right w:val="none" w:sz="0" w:space="0" w:color="auto"/>
      </w:divBdr>
    </w:div>
    <w:div w:id="1371685477">
      <w:bodyDiv w:val="1"/>
      <w:marLeft w:val="0"/>
      <w:marRight w:val="0"/>
      <w:marTop w:val="0"/>
      <w:marBottom w:val="0"/>
      <w:divBdr>
        <w:top w:val="none" w:sz="0" w:space="0" w:color="auto"/>
        <w:left w:val="none" w:sz="0" w:space="0" w:color="auto"/>
        <w:bottom w:val="none" w:sz="0" w:space="0" w:color="auto"/>
        <w:right w:val="none" w:sz="0" w:space="0" w:color="auto"/>
      </w:divBdr>
    </w:div>
    <w:div w:id="1396776772">
      <w:bodyDiv w:val="1"/>
      <w:marLeft w:val="0"/>
      <w:marRight w:val="0"/>
      <w:marTop w:val="0"/>
      <w:marBottom w:val="0"/>
      <w:divBdr>
        <w:top w:val="none" w:sz="0" w:space="0" w:color="auto"/>
        <w:left w:val="none" w:sz="0" w:space="0" w:color="auto"/>
        <w:bottom w:val="none" w:sz="0" w:space="0" w:color="auto"/>
        <w:right w:val="none" w:sz="0" w:space="0" w:color="auto"/>
      </w:divBdr>
    </w:div>
    <w:div w:id="1400011944">
      <w:bodyDiv w:val="1"/>
      <w:marLeft w:val="0"/>
      <w:marRight w:val="0"/>
      <w:marTop w:val="0"/>
      <w:marBottom w:val="0"/>
      <w:divBdr>
        <w:top w:val="none" w:sz="0" w:space="0" w:color="auto"/>
        <w:left w:val="none" w:sz="0" w:space="0" w:color="auto"/>
        <w:bottom w:val="none" w:sz="0" w:space="0" w:color="auto"/>
        <w:right w:val="none" w:sz="0" w:space="0" w:color="auto"/>
      </w:divBdr>
    </w:div>
    <w:div w:id="1643388219">
      <w:bodyDiv w:val="1"/>
      <w:marLeft w:val="0"/>
      <w:marRight w:val="0"/>
      <w:marTop w:val="0"/>
      <w:marBottom w:val="0"/>
      <w:divBdr>
        <w:top w:val="none" w:sz="0" w:space="0" w:color="auto"/>
        <w:left w:val="none" w:sz="0" w:space="0" w:color="auto"/>
        <w:bottom w:val="none" w:sz="0" w:space="0" w:color="auto"/>
        <w:right w:val="none" w:sz="0" w:space="0" w:color="auto"/>
      </w:divBdr>
    </w:div>
    <w:div w:id="1728793858">
      <w:bodyDiv w:val="1"/>
      <w:marLeft w:val="0"/>
      <w:marRight w:val="0"/>
      <w:marTop w:val="0"/>
      <w:marBottom w:val="0"/>
      <w:divBdr>
        <w:top w:val="none" w:sz="0" w:space="0" w:color="auto"/>
        <w:left w:val="none" w:sz="0" w:space="0" w:color="auto"/>
        <w:bottom w:val="none" w:sz="0" w:space="0" w:color="auto"/>
        <w:right w:val="none" w:sz="0" w:space="0" w:color="auto"/>
      </w:divBdr>
    </w:div>
    <w:div w:id="1792548973">
      <w:bodyDiv w:val="1"/>
      <w:marLeft w:val="0"/>
      <w:marRight w:val="0"/>
      <w:marTop w:val="0"/>
      <w:marBottom w:val="0"/>
      <w:divBdr>
        <w:top w:val="none" w:sz="0" w:space="0" w:color="auto"/>
        <w:left w:val="none" w:sz="0" w:space="0" w:color="auto"/>
        <w:bottom w:val="none" w:sz="0" w:space="0" w:color="auto"/>
        <w:right w:val="none" w:sz="0" w:space="0" w:color="auto"/>
      </w:divBdr>
      <w:divsChild>
        <w:div w:id="290792432">
          <w:marLeft w:val="0"/>
          <w:marRight w:val="0"/>
          <w:marTop w:val="0"/>
          <w:marBottom w:val="0"/>
          <w:divBdr>
            <w:top w:val="none" w:sz="0" w:space="0" w:color="auto"/>
            <w:left w:val="none" w:sz="0" w:space="0" w:color="auto"/>
            <w:bottom w:val="none" w:sz="0" w:space="0" w:color="auto"/>
            <w:right w:val="none" w:sz="0" w:space="0" w:color="auto"/>
          </w:divBdr>
          <w:divsChild>
            <w:div w:id="2114812353">
              <w:marLeft w:val="0"/>
              <w:marRight w:val="0"/>
              <w:marTop w:val="0"/>
              <w:marBottom w:val="0"/>
              <w:divBdr>
                <w:top w:val="none" w:sz="0" w:space="0" w:color="auto"/>
                <w:left w:val="none" w:sz="0" w:space="0" w:color="auto"/>
                <w:bottom w:val="none" w:sz="0" w:space="0" w:color="auto"/>
                <w:right w:val="none" w:sz="0" w:space="0" w:color="auto"/>
              </w:divBdr>
              <w:divsChild>
                <w:div w:id="1401756861">
                  <w:marLeft w:val="0"/>
                  <w:marRight w:val="0"/>
                  <w:marTop w:val="0"/>
                  <w:marBottom w:val="0"/>
                  <w:divBdr>
                    <w:top w:val="none" w:sz="0" w:space="0" w:color="auto"/>
                    <w:left w:val="none" w:sz="0" w:space="0" w:color="auto"/>
                    <w:bottom w:val="none" w:sz="0" w:space="0" w:color="auto"/>
                    <w:right w:val="none" w:sz="0" w:space="0" w:color="auto"/>
                  </w:divBdr>
                  <w:divsChild>
                    <w:div w:id="1639337331">
                      <w:marLeft w:val="0"/>
                      <w:marRight w:val="0"/>
                      <w:marTop w:val="0"/>
                      <w:marBottom w:val="0"/>
                      <w:divBdr>
                        <w:top w:val="none" w:sz="0" w:space="0" w:color="auto"/>
                        <w:left w:val="none" w:sz="0" w:space="0" w:color="auto"/>
                        <w:bottom w:val="none" w:sz="0" w:space="0" w:color="auto"/>
                        <w:right w:val="none" w:sz="0" w:space="0" w:color="auto"/>
                      </w:divBdr>
                      <w:divsChild>
                        <w:div w:id="1578202620">
                          <w:marLeft w:val="0"/>
                          <w:marRight w:val="0"/>
                          <w:marTop w:val="0"/>
                          <w:marBottom w:val="0"/>
                          <w:divBdr>
                            <w:top w:val="none" w:sz="0" w:space="0" w:color="auto"/>
                            <w:left w:val="none" w:sz="0" w:space="0" w:color="auto"/>
                            <w:bottom w:val="none" w:sz="0" w:space="0" w:color="auto"/>
                            <w:right w:val="none" w:sz="0" w:space="0" w:color="auto"/>
                          </w:divBdr>
                          <w:divsChild>
                            <w:div w:id="392434481">
                              <w:marLeft w:val="0"/>
                              <w:marRight w:val="0"/>
                              <w:marTop w:val="0"/>
                              <w:marBottom w:val="0"/>
                              <w:divBdr>
                                <w:top w:val="none" w:sz="0" w:space="0" w:color="auto"/>
                                <w:left w:val="none" w:sz="0" w:space="0" w:color="auto"/>
                                <w:bottom w:val="none" w:sz="0" w:space="0" w:color="auto"/>
                                <w:right w:val="none" w:sz="0" w:space="0" w:color="auto"/>
                              </w:divBdr>
                              <w:divsChild>
                                <w:div w:id="438526643">
                                  <w:marLeft w:val="0"/>
                                  <w:marRight w:val="0"/>
                                  <w:marTop w:val="0"/>
                                  <w:marBottom w:val="0"/>
                                  <w:divBdr>
                                    <w:top w:val="none" w:sz="0" w:space="0" w:color="auto"/>
                                    <w:left w:val="none" w:sz="0" w:space="0" w:color="auto"/>
                                    <w:bottom w:val="none" w:sz="0" w:space="0" w:color="auto"/>
                                    <w:right w:val="none" w:sz="0" w:space="0" w:color="auto"/>
                                  </w:divBdr>
                                  <w:divsChild>
                                    <w:div w:id="210456912">
                                      <w:marLeft w:val="0"/>
                                      <w:marRight w:val="0"/>
                                      <w:marTop w:val="0"/>
                                      <w:marBottom w:val="0"/>
                                      <w:divBdr>
                                        <w:top w:val="none" w:sz="0" w:space="0" w:color="auto"/>
                                        <w:left w:val="none" w:sz="0" w:space="0" w:color="auto"/>
                                        <w:bottom w:val="none" w:sz="0" w:space="0" w:color="auto"/>
                                        <w:right w:val="none" w:sz="0" w:space="0" w:color="auto"/>
                                      </w:divBdr>
                                      <w:divsChild>
                                        <w:div w:id="530610437">
                                          <w:marLeft w:val="0"/>
                                          <w:marRight w:val="0"/>
                                          <w:marTop w:val="0"/>
                                          <w:marBottom w:val="0"/>
                                          <w:divBdr>
                                            <w:top w:val="none" w:sz="0" w:space="0" w:color="auto"/>
                                            <w:left w:val="none" w:sz="0" w:space="0" w:color="auto"/>
                                            <w:bottom w:val="none" w:sz="0" w:space="0" w:color="auto"/>
                                            <w:right w:val="none" w:sz="0" w:space="0" w:color="auto"/>
                                          </w:divBdr>
                                          <w:divsChild>
                                            <w:div w:id="1775897732">
                                              <w:marLeft w:val="0"/>
                                              <w:marRight w:val="0"/>
                                              <w:marTop w:val="0"/>
                                              <w:marBottom w:val="0"/>
                                              <w:divBdr>
                                                <w:top w:val="none" w:sz="0" w:space="0" w:color="auto"/>
                                                <w:left w:val="none" w:sz="0" w:space="0" w:color="auto"/>
                                                <w:bottom w:val="none" w:sz="0" w:space="0" w:color="auto"/>
                                                <w:right w:val="none" w:sz="0" w:space="0" w:color="auto"/>
                                              </w:divBdr>
                                            </w:div>
                                            <w:div w:id="288321781">
                                              <w:marLeft w:val="0"/>
                                              <w:marRight w:val="0"/>
                                              <w:marTop w:val="0"/>
                                              <w:marBottom w:val="0"/>
                                              <w:divBdr>
                                                <w:top w:val="none" w:sz="0" w:space="0" w:color="auto"/>
                                                <w:left w:val="none" w:sz="0" w:space="0" w:color="auto"/>
                                                <w:bottom w:val="none" w:sz="0" w:space="0" w:color="auto"/>
                                                <w:right w:val="none" w:sz="0" w:space="0" w:color="auto"/>
                                              </w:divBdr>
                                              <w:divsChild>
                                                <w:div w:id="76850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062762">
                                          <w:marLeft w:val="0"/>
                                          <w:marRight w:val="0"/>
                                          <w:marTop w:val="0"/>
                                          <w:marBottom w:val="0"/>
                                          <w:divBdr>
                                            <w:top w:val="none" w:sz="0" w:space="0" w:color="auto"/>
                                            <w:left w:val="none" w:sz="0" w:space="0" w:color="auto"/>
                                            <w:bottom w:val="none" w:sz="0" w:space="0" w:color="auto"/>
                                            <w:right w:val="none" w:sz="0" w:space="0" w:color="auto"/>
                                          </w:divBdr>
                                          <w:divsChild>
                                            <w:div w:id="2121021278">
                                              <w:marLeft w:val="0"/>
                                              <w:marRight w:val="0"/>
                                              <w:marTop w:val="0"/>
                                              <w:marBottom w:val="0"/>
                                              <w:divBdr>
                                                <w:top w:val="none" w:sz="0" w:space="0" w:color="auto"/>
                                                <w:left w:val="none" w:sz="0" w:space="0" w:color="auto"/>
                                                <w:bottom w:val="none" w:sz="0" w:space="0" w:color="auto"/>
                                                <w:right w:val="none" w:sz="0" w:space="0" w:color="auto"/>
                                              </w:divBdr>
                                              <w:divsChild>
                                                <w:div w:id="132462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89669462">
          <w:marLeft w:val="0"/>
          <w:marRight w:val="0"/>
          <w:marTop w:val="0"/>
          <w:marBottom w:val="0"/>
          <w:divBdr>
            <w:top w:val="none" w:sz="0" w:space="0" w:color="auto"/>
            <w:left w:val="none" w:sz="0" w:space="0" w:color="auto"/>
            <w:bottom w:val="none" w:sz="0" w:space="0" w:color="auto"/>
            <w:right w:val="none" w:sz="0" w:space="0" w:color="auto"/>
          </w:divBdr>
          <w:divsChild>
            <w:div w:id="1523740914">
              <w:marLeft w:val="0"/>
              <w:marRight w:val="0"/>
              <w:marTop w:val="0"/>
              <w:marBottom w:val="0"/>
              <w:divBdr>
                <w:top w:val="none" w:sz="0" w:space="0" w:color="auto"/>
                <w:left w:val="none" w:sz="0" w:space="0" w:color="auto"/>
                <w:bottom w:val="none" w:sz="0" w:space="0" w:color="auto"/>
                <w:right w:val="none" w:sz="0" w:space="0" w:color="auto"/>
              </w:divBdr>
              <w:divsChild>
                <w:div w:id="1380281270">
                  <w:marLeft w:val="0"/>
                  <w:marRight w:val="0"/>
                  <w:marTop w:val="0"/>
                  <w:marBottom w:val="0"/>
                  <w:divBdr>
                    <w:top w:val="none" w:sz="0" w:space="0" w:color="auto"/>
                    <w:left w:val="none" w:sz="0" w:space="0" w:color="auto"/>
                    <w:bottom w:val="none" w:sz="0" w:space="0" w:color="auto"/>
                    <w:right w:val="none" w:sz="0" w:space="0" w:color="auto"/>
                  </w:divBdr>
                  <w:divsChild>
                    <w:div w:id="174618434">
                      <w:marLeft w:val="0"/>
                      <w:marRight w:val="0"/>
                      <w:marTop w:val="0"/>
                      <w:marBottom w:val="0"/>
                      <w:divBdr>
                        <w:top w:val="none" w:sz="0" w:space="0" w:color="auto"/>
                        <w:left w:val="none" w:sz="0" w:space="0" w:color="auto"/>
                        <w:bottom w:val="none" w:sz="0" w:space="0" w:color="auto"/>
                        <w:right w:val="none" w:sz="0" w:space="0" w:color="auto"/>
                      </w:divBdr>
                      <w:divsChild>
                        <w:div w:id="2145732606">
                          <w:marLeft w:val="0"/>
                          <w:marRight w:val="0"/>
                          <w:marTop w:val="0"/>
                          <w:marBottom w:val="0"/>
                          <w:divBdr>
                            <w:top w:val="none" w:sz="0" w:space="0" w:color="auto"/>
                            <w:left w:val="none" w:sz="0" w:space="0" w:color="auto"/>
                            <w:bottom w:val="none" w:sz="0" w:space="0" w:color="auto"/>
                            <w:right w:val="none" w:sz="0" w:space="0" w:color="auto"/>
                          </w:divBdr>
                          <w:divsChild>
                            <w:div w:id="93882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2467451">
          <w:marLeft w:val="0"/>
          <w:marRight w:val="0"/>
          <w:marTop w:val="0"/>
          <w:marBottom w:val="0"/>
          <w:divBdr>
            <w:top w:val="none" w:sz="0" w:space="0" w:color="auto"/>
            <w:left w:val="none" w:sz="0" w:space="0" w:color="auto"/>
            <w:bottom w:val="none" w:sz="0" w:space="0" w:color="auto"/>
            <w:right w:val="none" w:sz="0" w:space="0" w:color="auto"/>
          </w:divBdr>
          <w:divsChild>
            <w:div w:id="545026225">
              <w:marLeft w:val="0"/>
              <w:marRight w:val="0"/>
              <w:marTop w:val="0"/>
              <w:marBottom w:val="0"/>
              <w:divBdr>
                <w:top w:val="none" w:sz="0" w:space="0" w:color="auto"/>
                <w:left w:val="none" w:sz="0" w:space="0" w:color="auto"/>
                <w:bottom w:val="none" w:sz="0" w:space="0" w:color="auto"/>
                <w:right w:val="none" w:sz="0" w:space="0" w:color="auto"/>
              </w:divBdr>
              <w:divsChild>
                <w:div w:id="155389000">
                  <w:marLeft w:val="0"/>
                  <w:marRight w:val="0"/>
                  <w:marTop w:val="0"/>
                  <w:marBottom w:val="0"/>
                  <w:divBdr>
                    <w:top w:val="none" w:sz="0" w:space="0" w:color="auto"/>
                    <w:left w:val="none" w:sz="0" w:space="0" w:color="auto"/>
                    <w:bottom w:val="none" w:sz="0" w:space="0" w:color="auto"/>
                    <w:right w:val="none" w:sz="0" w:space="0" w:color="auto"/>
                  </w:divBdr>
                  <w:divsChild>
                    <w:div w:id="346520451">
                      <w:marLeft w:val="0"/>
                      <w:marRight w:val="0"/>
                      <w:marTop w:val="0"/>
                      <w:marBottom w:val="0"/>
                      <w:divBdr>
                        <w:top w:val="none" w:sz="0" w:space="0" w:color="auto"/>
                        <w:left w:val="none" w:sz="0" w:space="0" w:color="auto"/>
                        <w:bottom w:val="none" w:sz="0" w:space="0" w:color="auto"/>
                        <w:right w:val="none" w:sz="0" w:space="0" w:color="auto"/>
                      </w:divBdr>
                      <w:divsChild>
                        <w:div w:id="572129347">
                          <w:marLeft w:val="0"/>
                          <w:marRight w:val="0"/>
                          <w:marTop w:val="0"/>
                          <w:marBottom w:val="0"/>
                          <w:divBdr>
                            <w:top w:val="none" w:sz="0" w:space="0" w:color="auto"/>
                            <w:left w:val="none" w:sz="0" w:space="0" w:color="auto"/>
                            <w:bottom w:val="none" w:sz="0" w:space="0" w:color="auto"/>
                            <w:right w:val="none" w:sz="0" w:space="0" w:color="auto"/>
                          </w:divBdr>
                          <w:divsChild>
                            <w:div w:id="184130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4950959">
          <w:marLeft w:val="0"/>
          <w:marRight w:val="0"/>
          <w:marTop w:val="0"/>
          <w:marBottom w:val="0"/>
          <w:divBdr>
            <w:top w:val="none" w:sz="0" w:space="0" w:color="auto"/>
            <w:left w:val="none" w:sz="0" w:space="0" w:color="auto"/>
            <w:bottom w:val="none" w:sz="0" w:space="0" w:color="auto"/>
            <w:right w:val="none" w:sz="0" w:space="0" w:color="auto"/>
          </w:divBdr>
        </w:div>
      </w:divsChild>
    </w:div>
    <w:div w:id="1810434407">
      <w:bodyDiv w:val="1"/>
      <w:marLeft w:val="0"/>
      <w:marRight w:val="0"/>
      <w:marTop w:val="0"/>
      <w:marBottom w:val="0"/>
      <w:divBdr>
        <w:top w:val="none" w:sz="0" w:space="0" w:color="auto"/>
        <w:left w:val="none" w:sz="0" w:space="0" w:color="auto"/>
        <w:bottom w:val="none" w:sz="0" w:space="0" w:color="auto"/>
        <w:right w:val="none" w:sz="0" w:space="0" w:color="auto"/>
      </w:divBdr>
    </w:div>
    <w:div w:id="1836072577">
      <w:bodyDiv w:val="1"/>
      <w:marLeft w:val="0"/>
      <w:marRight w:val="0"/>
      <w:marTop w:val="0"/>
      <w:marBottom w:val="0"/>
      <w:divBdr>
        <w:top w:val="none" w:sz="0" w:space="0" w:color="auto"/>
        <w:left w:val="none" w:sz="0" w:space="0" w:color="auto"/>
        <w:bottom w:val="none" w:sz="0" w:space="0" w:color="auto"/>
        <w:right w:val="none" w:sz="0" w:space="0" w:color="auto"/>
      </w:divBdr>
    </w:div>
    <w:div w:id="1961915245">
      <w:bodyDiv w:val="1"/>
      <w:marLeft w:val="0"/>
      <w:marRight w:val="0"/>
      <w:marTop w:val="0"/>
      <w:marBottom w:val="0"/>
      <w:divBdr>
        <w:top w:val="none" w:sz="0" w:space="0" w:color="auto"/>
        <w:left w:val="none" w:sz="0" w:space="0" w:color="auto"/>
        <w:bottom w:val="none" w:sz="0" w:space="0" w:color="auto"/>
        <w:right w:val="none" w:sz="0" w:space="0" w:color="auto"/>
      </w:divBdr>
    </w:div>
    <w:div w:id="1976179030">
      <w:bodyDiv w:val="1"/>
      <w:marLeft w:val="0"/>
      <w:marRight w:val="0"/>
      <w:marTop w:val="0"/>
      <w:marBottom w:val="0"/>
      <w:divBdr>
        <w:top w:val="none" w:sz="0" w:space="0" w:color="auto"/>
        <w:left w:val="none" w:sz="0" w:space="0" w:color="auto"/>
        <w:bottom w:val="none" w:sz="0" w:space="0" w:color="auto"/>
        <w:right w:val="none" w:sz="0" w:space="0" w:color="auto"/>
      </w:divBdr>
    </w:div>
    <w:div w:id="1991061241">
      <w:bodyDiv w:val="1"/>
      <w:marLeft w:val="0"/>
      <w:marRight w:val="0"/>
      <w:marTop w:val="0"/>
      <w:marBottom w:val="0"/>
      <w:divBdr>
        <w:top w:val="none" w:sz="0" w:space="0" w:color="auto"/>
        <w:left w:val="none" w:sz="0" w:space="0" w:color="auto"/>
        <w:bottom w:val="none" w:sz="0" w:space="0" w:color="auto"/>
        <w:right w:val="none" w:sz="0" w:space="0" w:color="auto"/>
      </w:divBdr>
    </w:div>
    <w:div w:id="1996956157">
      <w:bodyDiv w:val="1"/>
      <w:marLeft w:val="0"/>
      <w:marRight w:val="0"/>
      <w:marTop w:val="0"/>
      <w:marBottom w:val="0"/>
      <w:divBdr>
        <w:top w:val="none" w:sz="0" w:space="0" w:color="auto"/>
        <w:left w:val="none" w:sz="0" w:space="0" w:color="auto"/>
        <w:bottom w:val="none" w:sz="0" w:space="0" w:color="auto"/>
        <w:right w:val="none" w:sz="0" w:space="0" w:color="auto"/>
      </w:divBdr>
    </w:div>
    <w:div w:id="2108885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dfw.forestry.oregonstate.edu/spawn/pdf%20files/coho/CoastalCohoESUSpawnHarvestSummary.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bchasco/COAST_WID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wdfw.wa.gov/fishing/harv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02EF7-838C-4E33-880A-36A70BACE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29509</Words>
  <Characters>168203</Characters>
  <Application>Microsoft Office Word</Application>
  <DocSecurity>0</DocSecurity>
  <Lines>1401</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sco, Brandon</dc:creator>
  <cp:lastModifiedBy>Client Services</cp:lastModifiedBy>
  <cp:revision>3</cp:revision>
  <dcterms:created xsi:type="dcterms:W3CDTF">2017-03-31T04:15:00Z</dcterms:created>
  <dcterms:modified xsi:type="dcterms:W3CDTF">2017-03-3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OjhxyUj2"/&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